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E605E" w:rsidRPr="00DD7D74" w:rsidRDefault="005E605E" w:rsidP="00DD7D7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DD7D74">
        <w:rPr>
          <w:rFonts w:ascii="Times New Roman" w:hAnsi="Times New Roman" w:cs="Times New Roman"/>
          <w:b/>
          <w:sz w:val="24"/>
          <w:szCs w:val="24"/>
        </w:rPr>
        <w:t>TITLE</w:t>
      </w:r>
    </w:p>
    <w:p w:rsidR="00CC5C19" w:rsidRPr="00DD7D74" w:rsidRDefault="001F0201" w:rsidP="00DD7D7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1F0201">
        <w:rPr>
          <w:rFonts w:ascii="Times New Roman" w:hAnsi="Times New Roman" w:cs="Times New Roman"/>
          <w:sz w:val="24"/>
          <w:szCs w:val="24"/>
        </w:rPr>
        <w:t xml:space="preserve">Dorsal Root Ganglion </w:t>
      </w:r>
      <w:r w:rsidR="005E605E" w:rsidRPr="00DD7D74">
        <w:rPr>
          <w:rFonts w:ascii="Times New Roman" w:hAnsi="Times New Roman" w:cs="Times New Roman"/>
          <w:sz w:val="24"/>
          <w:szCs w:val="24"/>
        </w:rPr>
        <w:t xml:space="preserve">Injection and </w:t>
      </w:r>
      <w:r w:rsidR="006E105F" w:rsidRPr="00DD7D74">
        <w:rPr>
          <w:rFonts w:ascii="Times New Roman" w:hAnsi="Times New Roman" w:cs="Times New Roman"/>
          <w:sz w:val="24"/>
          <w:szCs w:val="24"/>
        </w:rPr>
        <w:t>Dorsal Root Crush Injury as a Model</w:t>
      </w:r>
      <w:r w:rsidR="005E605E" w:rsidRPr="00DD7D74">
        <w:rPr>
          <w:rFonts w:ascii="Times New Roman" w:hAnsi="Times New Roman" w:cs="Times New Roman"/>
          <w:sz w:val="24"/>
          <w:szCs w:val="24"/>
        </w:rPr>
        <w:t xml:space="preserve"> for Sensory Axon Regeneration </w:t>
      </w:r>
    </w:p>
    <w:p w:rsidR="005E605E" w:rsidRPr="00DD7D74" w:rsidRDefault="005E605E" w:rsidP="00DD7D7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5E605E" w:rsidRPr="00DD7D74" w:rsidRDefault="00847ACA" w:rsidP="00DD7D74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DD7D74">
        <w:rPr>
          <w:rFonts w:ascii="Times New Roman" w:hAnsi="Times New Roman" w:cs="Times New Roman"/>
          <w:b/>
          <w:sz w:val="24"/>
          <w:szCs w:val="24"/>
        </w:rPr>
        <w:t>AUTHORS</w:t>
      </w:r>
    </w:p>
    <w:p w:rsidR="005E605E" w:rsidRPr="00DD7D74" w:rsidRDefault="005E605E" w:rsidP="001F0201">
      <w:pPr>
        <w:pStyle w:val="ListParagraph"/>
        <w:spacing w:after="0" w:line="240" w:lineRule="auto"/>
        <w:ind w:left="0"/>
        <w:contextualSpacing w:val="0"/>
        <w:rPr>
          <w:rFonts w:ascii="Times New Roman" w:hAnsi="Times New Roman" w:cs="Times New Roman"/>
          <w:sz w:val="24"/>
          <w:szCs w:val="24"/>
        </w:rPr>
      </w:pPr>
      <w:r w:rsidRPr="00DD7D74">
        <w:rPr>
          <w:rFonts w:ascii="Times New Roman" w:hAnsi="Times New Roman" w:cs="Times New Roman"/>
          <w:sz w:val="24"/>
          <w:szCs w:val="24"/>
        </w:rPr>
        <w:t>Che</w:t>
      </w:r>
      <w:r w:rsidR="00CE232C">
        <w:rPr>
          <w:rFonts w:ascii="Times New Roman" w:hAnsi="Times New Roman" w:cs="Times New Roman"/>
          <w:sz w:val="24"/>
          <w:szCs w:val="24"/>
        </w:rPr>
        <w:t>ah, Menghon</w:t>
      </w:r>
      <w:r w:rsidR="00CE232C">
        <w:rPr>
          <w:rFonts w:ascii="Times New Roman" w:hAnsi="Times New Roman" w:cs="Times New Roman"/>
          <w:sz w:val="24"/>
          <w:szCs w:val="24"/>
        </w:rPr>
        <w:br/>
        <w:t xml:space="preserve">John van </w:t>
      </w:r>
      <w:proofErr w:type="spellStart"/>
      <w:r w:rsidR="00CE232C">
        <w:rPr>
          <w:rFonts w:ascii="Times New Roman" w:hAnsi="Times New Roman" w:cs="Times New Roman"/>
          <w:sz w:val="24"/>
          <w:szCs w:val="24"/>
        </w:rPr>
        <w:t>Geest</w:t>
      </w:r>
      <w:proofErr w:type="spellEnd"/>
      <w:r w:rsidR="00CE23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232C">
        <w:rPr>
          <w:rFonts w:ascii="Times New Roman" w:hAnsi="Times New Roman" w:cs="Times New Roman"/>
          <w:sz w:val="24"/>
          <w:szCs w:val="24"/>
        </w:rPr>
        <w:t>Cent</w:t>
      </w:r>
      <w:r w:rsidRPr="00DD7D74">
        <w:rPr>
          <w:rFonts w:ascii="Times New Roman" w:hAnsi="Times New Roman" w:cs="Times New Roman"/>
          <w:sz w:val="24"/>
          <w:szCs w:val="24"/>
        </w:rPr>
        <w:t>e</w:t>
      </w:r>
      <w:r w:rsidR="00CE232C">
        <w:rPr>
          <w:rFonts w:ascii="Times New Roman" w:hAnsi="Times New Roman" w:cs="Times New Roman"/>
          <w:sz w:val="24"/>
          <w:szCs w:val="24"/>
        </w:rPr>
        <w:t>r</w:t>
      </w:r>
      <w:proofErr w:type="spellEnd"/>
      <w:r w:rsidRPr="00DD7D74">
        <w:rPr>
          <w:rFonts w:ascii="Times New Roman" w:hAnsi="Times New Roman" w:cs="Times New Roman"/>
          <w:sz w:val="24"/>
          <w:szCs w:val="24"/>
        </w:rPr>
        <w:t xml:space="preserve"> for Brain Repair</w:t>
      </w:r>
      <w:r w:rsidRPr="00DD7D74">
        <w:rPr>
          <w:rFonts w:ascii="Times New Roman" w:hAnsi="Times New Roman" w:cs="Times New Roman"/>
          <w:sz w:val="24"/>
          <w:szCs w:val="24"/>
        </w:rPr>
        <w:br/>
        <w:t>University of Cambridge</w:t>
      </w:r>
      <w:r w:rsidRPr="00DD7D74">
        <w:rPr>
          <w:rFonts w:ascii="Times New Roman" w:hAnsi="Times New Roman" w:cs="Times New Roman"/>
          <w:sz w:val="24"/>
          <w:szCs w:val="24"/>
        </w:rPr>
        <w:br/>
        <w:t>Cambridge CB2 0PY, United Kingdom</w:t>
      </w:r>
      <w:r w:rsidRPr="00DD7D74">
        <w:rPr>
          <w:rFonts w:ascii="Times New Roman" w:hAnsi="Times New Roman" w:cs="Times New Roman"/>
          <w:sz w:val="24"/>
          <w:szCs w:val="24"/>
        </w:rPr>
        <w:br/>
        <w:t>Email: mc747@cam.ac.uk</w:t>
      </w:r>
    </w:p>
    <w:p w:rsidR="005E605E" w:rsidRPr="00DD7D74" w:rsidRDefault="005E605E" w:rsidP="00DD7D74">
      <w:pPr>
        <w:pStyle w:val="ListParagraph"/>
        <w:spacing w:after="0" w:line="240" w:lineRule="auto"/>
        <w:ind w:left="0"/>
        <w:contextualSpacing w:val="0"/>
        <w:rPr>
          <w:rFonts w:ascii="Times New Roman" w:hAnsi="Times New Roman" w:cs="Times New Roman"/>
          <w:sz w:val="24"/>
          <w:szCs w:val="24"/>
        </w:rPr>
      </w:pPr>
    </w:p>
    <w:p w:rsidR="00893746" w:rsidRDefault="005E605E" w:rsidP="00DD7D74">
      <w:pPr>
        <w:pStyle w:val="ListParagraph"/>
        <w:spacing w:after="0" w:line="240" w:lineRule="auto"/>
        <w:ind w:left="0"/>
        <w:contextualSpacing w:val="0"/>
        <w:rPr>
          <w:rFonts w:ascii="Times New Roman" w:hAnsi="Times New Roman" w:cs="Times New Roman"/>
          <w:sz w:val="24"/>
          <w:szCs w:val="24"/>
        </w:rPr>
      </w:pPr>
      <w:r w:rsidRPr="00DD7D74">
        <w:rPr>
          <w:rFonts w:ascii="Times New Roman" w:hAnsi="Times New Roman" w:cs="Times New Roman"/>
          <w:sz w:val="24"/>
          <w:szCs w:val="24"/>
        </w:rPr>
        <w:t>Fawcett, James W</w:t>
      </w:r>
      <w:r w:rsidR="00847ACA" w:rsidRPr="00DD7D74">
        <w:rPr>
          <w:rFonts w:ascii="Times New Roman" w:hAnsi="Times New Roman" w:cs="Times New Roman"/>
          <w:sz w:val="24"/>
          <w:szCs w:val="24"/>
        </w:rPr>
        <w:t xml:space="preserve"> </w:t>
      </w:r>
    </w:p>
    <w:p w:rsidR="005E605E" w:rsidRPr="00DD7D74" w:rsidRDefault="00CE232C" w:rsidP="00DD7D74">
      <w:pPr>
        <w:pStyle w:val="ListParagraph"/>
        <w:spacing w:after="0" w:line="240" w:lineRule="auto"/>
        <w:ind w:left="0"/>
        <w:contextualSpacing w:val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ohn van </w:t>
      </w:r>
      <w:proofErr w:type="spellStart"/>
      <w:r>
        <w:rPr>
          <w:rFonts w:ascii="Times New Roman" w:hAnsi="Times New Roman" w:cs="Times New Roman"/>
          <w:sz w:val="24"/>
          <w:szCs w:val="24"/>
        </w:rPr>
        <w:t>Gees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ent</w:t>
      </w:r>
      <w:r w:rsidR="005E605E" w:rsidRPr="00DD7D74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r</w:t>
      </w:r>
      <w:proofErr w:type="spellEnd"/>
      <w:r w:rsidR="005E605E" w:rsidRPr="00DD7D74">
        <w:rPr>
          <w:rFonts w:ascii="Times New Roman" w:hAnsi="Times New Roman" w:cs="Times New Roman"/>
          <w:sz w:val="24"/>
          <w:szCs w:val="24"/>
        </w:rPr>
        <w:t xml:space="preserve"> for Brain Repair</w:t>
      </w:r>
      <w:r w:rsidR="005E605E" w:rsidRPr="00DD7D74">
        <w:rPr>
          <w:rFonts w:ascii="Times New Roman" w:hAnsi="Times New Roman" w:cs="Times New Roman"/>
          <w:sz w:val="24"/>
          <w:szCs w:val="24"/>
        </w:rPr>
        <w:br/>
        <w:t>University of Cambridge</w:t>
      </w:r>
      <w:r w:rsidR="005E605E" w:rsidRPr="00DD7D74">
        <w:rPr>
          <w:rFonts w:ascii="Times New Roman" w:hAnsi="Times New Roman" w:cs="Times New Roman"/>
          <w:sz w:val="24"/>
          <w:szCs w:val="24"/>
        </w:rPr>
        <w:br/>
        <w:t>Cambridge CB2 0PY, United Kingdom</w:t>
      </w:r>
      <w:r w:rsidR="005E605E" w:rsidRPr="00DD7D74">
        <w:rPr>
          <w:rFonts w:ascii="Times New Roman" w:hAnsi="Times New Roman" w:cs="Times New Roman"/>
          <w:sz w:val="24"/>
          <w:szCs w:val="24"/>
        </w:rPr>
        <w:br/>
        <w:t xml:space="preserve">Email: </w:t>
      </w:r>
      <w:r w:rsidR="00893746">
        <w:rPr>
          <w:rFonts w:ascii="Times New Roman" w:hAnsi="Times New Roman" w:cs="Times New Roman"/>
          <w:sz w:val="24"/>
          <w:szCs w:val="24"/>
        </w:rPr>
        <w:t>jf108@cam.ac.uk</w:t>
      </w:r>
      <w:r w:rsidR="00893746">
        <w:rPr>
          <w:rFonts w:ascii="Times New Roman" w:hAnsi="Times New Roman" w:cs="Times New Roman"/>
          <w:sz w:val="24"/>
          <w:szCs w:val="24"/>
        </w:rPr>
        <w:br/>
      </w:r>
      <w:r w:rsidR="007170BA" w:rsidRPr="00DD7D74">
        <w:rPr>
          <w:rFonts w:ascii="Times New Roman" w:hAnsi="Times New Roman" w:cs="Times New Roman"/>
          <w:sz w:val="24"/>
          <w:szCs w:val="24"/>
        </w:rPr>
        <w:t>Telephone: +44 1223 331188</w:t>
      </w:r>
    </w:p>
    <w:p w:rsidR="005E605E" w:rsidRPr="00DD7D74" w:rsidRDefault="005E605E" w:rsidP="00DD7D74">
      <w:pPr>
        <w:pStyle w:val="ListParagraph"/>
        <w:spacing w:after="0" w:line="240" w:lineRule="auto"/>
        <w:ind w:left="0"/>
        <w:contextualSpacing w:val="0"/>
        <w:rPr>
          <w:rFonts w:ascii="Times New Roman" w:hAnsi="Times New Roman" w:cs="Times New Roman"/>
          <w:sz w:val="24"/>
          <w:szCs w:val="24"/>
        </w:rPr>
      </w:pPr>
    </w:p>
    <w:p w:rsidR="005E605E" w:rsidRPr="00DD7D74" w:rsidRDefault="005E605E" w:rsidP="001F0201">
      <w:pPr>
        <w:pStyle w:val="ListParagraph"/>
        <w:spacing w:after="0" w:line="240" w:lineRule="auto"/>
        <w:ind w:left="0"/>
        <w:contextualSpacing w:val="0"/>
        <w:rPr>
          <w:rFonts w:ascii="Times New Roman" w:hAnsi="Times New Roman" w:cs="Times New Roman"/>
          <w:sz w:val="24"/>
          <w:szCs w:val="24"/>
        </w:rPr>
      </w:pPr>
      <w:r w:rsidRPr="00DD7D74">
        <w:rPr>
          <w:rFonts w:ascii="Times New Roman" w:hAnsi="Times New Roman" w:cs="Times New Roman"/>
          <w:sz w:val="24"/>
          <w:szCs w:val="24"/>
        </w:rPr>
        <w:t>Andrews, Melissa R</w:t>
      </w:r>
      <w:r w:rsidRPr="00DD7D74">
        <w:rPr>
          <w:rFonts w:ascii="Times New Roman" w:hAnsi="Times New Roman" w:cs="Times New Roman"/>
          <w:sz w:val="24"/>
          <w:szCs w:val="24"/>
        </w:rPr>
        <w:br/>
        <w:t>School of Medicine</w:t>
      </w:r>
      <w:r w:rsidRPr="00DD7D74">
        <w:rPr>
          <w:rFonts w:ascii="Times New Roman" w:hAnsi="Times New Roman" w:cs="Times New Roman"/>
          <w:sz w:val="24"/>
          <w:szCs w:val="24"/>
        </w:rPr>
        <w:br/>
        <w:t>University of St Andrews</w:t>
      </w:r>
      <w:r w:rsidRPr="00DD7D74">
        <w:rPr>
          <w:rFonts w:ascii="Times New Roman" w:hAnsi="Times New Roman" w:cs="Times New Roman"/>
          <w:sz w:val="24"/>
          <w:szCs w:val="24"/>
        </w:rPr>
        <w:br/>
        <w:t>St Andrews KY16 9TF</w:t>
      </w:r>
      <w:r w:rsidR="006E105F" w:rsidRPr="00DD7D74">
        <w:rPr>
          <w:rFonts w:ascii="Times New Roman" w:hAnsi="Times New Roman" w:cs="Times New Roman"/>
          <w:sz w:val="24"/>
          <w:szCs w:val="24"/>
        </w:rPr>
        <w:t>, United Kingdom</w:t>
      </w:r>
      <w:r w:rsidRPr="00DD7D74">
        <w:rPr>
          <w:rFonts w:ascii="Times New Roman" w:hAnsi="Times New Roman" w:cs="Times New Roman"/>
          <w:sz w:val="24"/>
          <w:szCs w:val="24"/>
        </w:rPr>
        <w:br/>
        <w:t xml:space="preserve">Email: </w:t>
      </w:r>
      <w:r w:rsidR="007170BA" w:rsidRPr="00DD7D74">
        <w:rPr>
          <w:rFonts w:ascii="Times New Roman" w:hAnsi="Times New Roman" w:cs="Times New Roman"/>
          <w:sz w:val="24"/>
          <w:szCs w:val="24"/>
        </w:rPr>
        <w:t>mra5@st-andrews.ac.uk</w:t>
      </w:r>
      <w:r w:rsidR="007170BA" w:rsidRPr="00DD7D74">
        <w:rPr>
          <w:rFonts w:ascii="Times New Roman" w:hAnsi="Times New Roman" w:cs="Times New Roman"/>
          <w:sz w:val="24"/>
          <w:szCs w:val="24"/>
        </w:rPr>
        <w:br/>
        <w:t>Telephone: +44 1334 463558</w:t>
      </w:r>
    </w:p>
    <w:p w:rsidR="001848E1" w:rsidRPr="00DD7D74" w:rsidRDefault="005E605E" w:rsidP="00DD7D74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DD7D74">
        <w:rPr>
          <w:rFonts w:ascii="Times New Roman" w:hAnsi="Times New Roman" w:cs="Times New Roman"/>
          <w:sz w:val="24"/>
          <w:szCs w:val="24"/>
        </w:rPr>
        <w:br/>
      </w:r>
      <w:r w:rsidR="00847ACA" w:rsidRPr="00DD7D74">
        <w:rPr>
          <w:rFonts w:ascii="Times New Roman" w:hAnsi="Times New Roman" w:cs="Times New Roman"/>
          <w:b/>
          <w:sz w:val="24"/>
          <w:szCs w:val="24"/>
        </w:rPr>
        <w:t>CORRESPONDING AUTHOR</w:t>
      </w:r>
      <w:r w:rsidR="007170BA" w:rsidRPr="00DD7D74">
        <w:rPr>
          <w:rFonts w:ascii="Times New Roman" w:hAnsi="Times New Roman" w:cs="Times New Roman"/>
          <w:b/>
          <w:sz w:val="24"/>
          <w:szCs w:val="24"/>
        </w:rPr>
        <w:t>S</w:t>
      </w:r>
      <w:r w:rsidRPr="00DD7D74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5E605E" w:rsidRPr="00DD7D74" w:rsidRDefault="001848E1" w:rsidP="00DD7D74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DD7D74">
        <w:rPr>
          <w:rFonts w:ascii="Times New Roman" w:hAnsi="Times New Roman" w:cs="Times New Roman"/>
          <w:sz w:val="24"/>
          <w:szCs w:val="24"/>
        </w:rPr>
        <w:t xml:space="preserve">Main correspondence: </w:t>
      </w:r>
      <w:r w:rsidR="005E605E" w:rsidRPr="00DD7D74">
        <w:rPr>
          <w:rFonts w:ascii="Times New Roman" w:hAnsi="Times New Roman" w:cs="Times New Roman"/>
          <w:sz w:val="24"/>
          <w:szCs w:val="24"/>
        </w:rPr>
        <w:t>M.</w:t>
      </w:r>
      <w:r w:rsidR="00372136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5E605E" w:rsidRPr="00DD7D74">
        <w:rPr>
          <w:rFonts w:ascii="Times New Roman" w:hAnsi="Times New Roman" w:cs="Times New Roman"/>
          <w:sz w:val="24"/>
          <w:szCs w:val="24"/>
        </w:rPr>
        <w:t>R.</w:t>
      </w:r>
      <w:r w:rsidR="00372136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5E605E" w:rsidRPr="00DD7D74">
        <w:rPr>
          <w:rFonts w:ascii="Times New Roman" w:hAnsi="Times New Roman" w:cs="Times New Roman"/>
          <w:sz w:val="24"/>
          <w:szCs w:val="24"/>
        </w:rPr>
        <w:t>Andrews (</w:t>
      </w:r>
      <w:r w:rsidR="007170BA" w:rsidRPr="00DD7D74">
        <w:rPr>
          <w:rFonts w:ascii="Times New Roman" w:hAnsi="Times New Roman" w:cs="Times New Roman"/>
          <w:sz w:val="24"/>
          <w:szCs w:val="24"/>
        </w:rPr>
        <w:t>mra5@st-andrews.ac.uk</w:t>
      </w:r>
      <w:proofErr w:type="gramStart"/>
      <w:r w:rsidR="005E605E" w:rsidRPr="00DD7D74">
        <w:rPr>
          <w:rFonts w:ascii="Times New Roman" w:hAnsi="Times New Roman" w:cs="Times New Roman"/>
          <w:sz w:val="24"/>
          <w:szCs w:val="24"/>
        </w:rPr>
        <w:t>)</w:t>
      </w:r>
      <w:proofErr w:type="gramEnd"/>
      <w:r w:rsidRPr="00DD7D74">
        <w:rPr>
          <w:rFonts w:ascii="Times New Roman" w:hAnsi="Times New Roman" w:cs="Times New Roman"/>
          <w:sz w:val="24"/>
          <w:szCs w:val="24"/>
        </w:rPr>
        <w:br/>
        <w:t xml:space="preserve">Co-correspondence: </w:t>
      </w:r>
      <w:r w:rsidR="007170BA" w:rsidRPr="00DD7D74">
        <w:rPr>
          <w:rFonts w:ascii="Times New Roman" w:hAnsi="Times New Roman" w:cs="Times New Roman"/>
          <w:sz w:val="24"/>
          <w:szCs w:val="24"/>
        </w:rPr>
        <w:t>J.</w:t>
      </w:r>
      <w:r w:rsidR="00372136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7170BA" w:rsidRPr="00DD7D74">
        <w:rPr>
          <w:rFonts w:ascii="Times New Roman" w:hAnsi="Times New Roman" w:cs="Times New Roman"/>
          <w:sz w:val="24"/>
          <w:szCs w:val="24"/>
        </w:rPr>
        <w:t>W.</w:t>
      </w:r>
      <w:r w:rsidR="00372136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7170BA" w:rsidRPr="00DD7D74">
        <w:rPr>
          <w:rFonts w:ascii="Times New Roman" w:hAnsi="Times New Roman" w:cs="Times New Roman"/>
          <w:sz w:val="24"/>
          <w:szCs w:val="24"/>
        </w:rPr>
        <w:t>Fawcett (jf108@cam.ac.uk)</w:t>
      </w:r>
    </w:p>
    <w:p w:rsidR="005E605E" w:rsidRPr="00DD7D74" w:rsidRDefault="005E605E" w:rsidP="00DD7D7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5E605E" w:rsidRPr="00DD7D74" w:rsidRDefault="00847ACA" w:rsidP="00DD7D74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DD7D74">
        <w:rPr>
          <w:rFonts w:ascii="Times New Roman" w:hAnsi="Times New Roman" w:cs="Times New Roman"/>
          <w:b/>
          <w:sz w:val="24"/>
          <w:szCs w:val="24"/>
        </w:rPr>
        <w:t>KEYWORDS</w:t>
      </w:r>
    </w:p>
    <w:p w:rsidR="00847ACA" w:rsidRPr="00DD7D74" w:rsidRDefault="00847ACA" w:rsidP="00DD7D7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DD7D74">
        <w:rPr>
          <w:rFonts w:ascii="Times New Roman" w:hAnsi="Times New Roman" w:cs="Times New Roman"/>
          <w:sz w:val="24"/>
          <w:szCs w:val="24"/>
        </w:rPr>
        <w:t>Dorsal Root Ganglion</w:t>
      </w:r>
      <w:r w:rsidR="00CC3746" w:rsidRPr="00DD7D74">
        <w:rPr>
          <w:rFonts w:ascii="Times New Roman" w:hAnsi="Times New Roman" w:cs="Times New Roman"/>
          <w:sz w:val="24"/>
          <w:szCs w:val="24"/>
        </w:rPr>
        <w:t>, Injection, Dorsal Root Crush</w:t>
      </w:r>
      <w:r w:rsidR="00F12DC6" w:rsidRPr="00DD7D74">
        <w:rPr>
          <w:rFonts w:ascii="Times New Roman" w:hAnsi="Times New Roman" w:cs="Times New Roman"/>
          <w:sz w:val="24"/>
          <w:szCs w:val="24"/>
        </w:rPr>
        <w:t>,</w:t>
      </w:r>
      <w:r w:rsidR="00A6402D" w:rsidRPr="00DD7D74">
        <w:rPr>
          <w:rFonts w:ascii="Times New Roman" w:hAnsi="Times New Roman" w:cs="Times New Roman"/>
          <w:sz w:val="24"/>
          <w:szCs w:val="24"/>
        </w:rPr>
        <w:t xml:space="preserve"> Injury,</w:t>
      </w:r>
      <w:r w:rsidR="00F12DC6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Pr="00DD7D74">
        <w:rPr>
          <w:rFonts w:ascii="Times New Roman" w:hAnsi="Times New Roman" w:cs="Times New Roman"/>
          <w:sz w:val="24"/>
          <w:szCs w:val="24"/>
        </w:rPr>
        <w:t>Axon Regeneration, Adeno-associated Virus, Spinal Cord</w:t>
      </w:r>
      <w:r w:rsidR="00CC3746" w:rsidRPr="00DD7D74">
        <w:rPr>
          <w:rFonts w:ascii="Times New Roman" w:hAnsi="Times New Roman" w:cs="Times New Roman"/>
          <w:sz w:val="24"/>
          <w:szCs w:val="24"/>
        </w:rPr>
        <w:t>, Sensory Nervous System</w:t>
      </w:r>
    </w:p>
    <w:p w:rsidR="00847ACA" w:rsidRPr="00DD7D74" w:rsidRDefault="00847ACA" w:rsidP="00DD7D7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47ACA" w:rsidRPr="00DD7D74" w:rsidRDefault="00847ACA" w:rsidP="00DD7D74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DD7D74">
        <w:rPr>
          <w:rFonts w:ascii="Times New Roman" w:hAnsi="Times New Roman" w:cs="Times New Roman"/>
          <w:b/>
          <w:sz w:val="24"/>
          <w:szCs w:val="24"/>
        </w:rPr>
        <w:t>SHORT ABSTRACT</w:t>
      </w:r>
    </w:p>
    <w:p w:rsidR="00847ACA" w:rsidRPr="00DD7D74" w:rsidRDefault="00CC6645" w:rsidP="00DD7D7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D7D74">
        <w:rPr>
          <w:rFonts w:ascii="Times New Roman" w:hAnsi="Times New Roman" w:cs="Times New Roman"/>
          <w:sz w:val="24"/>
          <w:szCs w:val="24"/>
        </w:rPr>
        <w:t>This protocol present</w:t>
      </w:r>
      <w:r w:rsidR="00A9752B" w:rsidRPr="00DD7D74">
        <w:rPr>
          <w:rFonts w:ascii="Times New Roman" w:hAnsi="Times New Roman" w:cs="Times New Roman"/>
          <w:sz w:val="24"/>
          <w:szCs w:val="24"/>
        </w:rPr>
        <w:t xml:space="preserve">s </w:t>
      </w:r>
      <w:r w:rsidR="00772A87" w:rsidRPr="00DD7D74">
        <w:rPr>
          <w:rFonts w:ascii="Times New Roman" w:hAnsi="Times New Roman" w:cs="Times New Roman"/>
          <w:sz w:val="24"/>
          <w:szCs w:val="24"/>
        </w:rPr>
        <w:t xml:space="preserve">the use </w:t>
      </w:r>
      <w:r w:rsidR="00BC7C64" w:rsidRPr="00DD7D74">
        <w:rPr>
          <w:rFonts w:ascii="Times New Roman" w:hAnsi="Times New Roman" w:cs="Times New Roman"/>
          <w:sz w:val="24"/>
          <w:szCs w:val="24"/>
        </w:rPr>
        <w:t xml:space="preserve">of </w:t>
      </w:r>
      <w:r w:rsidR="00382F5E">
        <w:rPr>
          <w:rFonts w:ascii="Times New Roman" w:hAnsi="Times New Roman" w:cs="Times New Roman"/>
          <w:sz w:val="24"/>
          <w:szCs w:val="24"/>
        </w:rPr>
        <w:t>dorsal root g</w:t>
      </w:r>
      <w:r w:rsidR="002C4E44" w:rsidRPr="00DD7D74">
        <w:rPr>
          <w:rFonts w:ascii="Times New Roman" w:hAnsi="Times New Roman" w:cs="Times New Roman"/>
          <w:sz w:val="24"/>
          <w:szCs w:val="24"/>
        </w:rPr>
        <w:t>anglion</w:t>
      </w:r>
      <w:r w:rsidR="002C4E44">
        <w:rPr>
          <w:rFonts w:ascii="Times New Roman" w:hAnsi="Times New Roman" w:cs="Times New Roman"/>
          <w:sz w:val="24"/>
          <w:szCs w:val="24"/>
        </w:rPr>
        <w:t xml:space="preserve"> (</w:t>
      </w:r>
      <w:r w:rsidR="00A9752B" w:rsidRPr="00DD7D74">
        <w:rPr>
          <w:rFonts w:ascii="Times New Roman" w:hAnsi="Times New Roman" w:cs="Times New Roman"/>
          <w:sz w:val="24"/>
          <w:szCs w:val="24"/>
        </w:rPr>
        <w:t>DRG</w:t>
      </w:r>
      <w:r w:rsidR="002C4E44">
        <w:rPr>
          <w:rFonts w:ascii="Times New Roman" w:hAnsi="Times New Roman" w:cs="Times New Roman"/>
          <w:sz w:val="24"/>
          <w:szCs w:val="24"/>
        </w:rPr>
        <w:t>)</w:t>
      </w:r>
      <w:r w:rsidR="00A9752B" w:rsidRPr="00DD7D74">
        <w:rPr>
          <w:rFonts w:ascii="Times New Roman" w:hAnsi="Times New Roman" w:cs="Times New Roman"/>
          <w:sz w:val="24"/>
          <w:szCs w:val="24"/>
        </w:rPr>
        <w:t xml:space="preserve"> injection with a viral vector and </w:t>
      </w:r>
      <w:r w:rsidR="00BC7C64" w:rsidRPr="00DD7D74">
        <w:rPr>
          <w:rFonts w:ascii="Times New Roman" w:hAnsi="Times New Roman" w:cs="Times New Roman"/>
          <w:sz w:val="24"/>
          <w:szCs w:val="24"/>
        </w:rPr>
        <w:t xml:space="preserve">concurrent </w:t>
      </w:r>
      <w:r w:rsidR="00A9752B" w:rsidRPr="00DD7D74">
        <w:rPr>
          <w:rFonts w:ascii="Times New Roman" w:hAnsi="Times New Roman" w:cs="Times New Roman"/>
          <w:sz w:val="24"/>
          <w:szCs w:val="24"/>
        </w:rPr>
        <w:t xml:space="preserve">dorsal root crush injury in adult rat as a model to study sensory axon regeneration. </w:t>
      </w:r>
      <w:r w:rsidR="003C59D4" w:rsidRPr="00DD7D74">
        <w:rPr>
          <w:rFonts w:ascii="Times New Roman" w:hAnsi="Times New Roman" w:cs="Times New Roman"/>
          <w:sz w:val="24"/>
          <w:szCs w:val="24"/>
        </w:rPr>
        <w:t>This model is suitable for investigating</w:t>
      </w:r>
      <w:r w:rsidR="00A9752B" w:rsidRPr="00DD7D74">
        <w:rPr>
          <w:rFonts w:ascii="Times New Roman" w:hAnsi="Times New Roman" w:cs="Times New Roman"/>
          <w:sz w:val="24"/>
          <w:szCs w:val="24"/>
        </w:rPr>
        <w:t xml:space="preserve"> the use of</w:t>
      </w:r>
      <w:r w:rsidR="00BC7C64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3C59D4" w:rsidRPr="00DD7D74">
        <w:rPr>
          <w:rFonts w:ascii="Times New Roman" w:hAnsi="Times New Roman" w:cs="Times New Roman"/>
          <w:sz w:val="24"/>
          <w:szCs w:val="24"/>
        </w:rPr>
        <w:t>gene therapy to promote sensory axon regeneration</w:t>
      </w:r>
      <w:r w:rsidR="00A9752B" w:rsidRPr="00DD7D74">
        <w:rPr>
          <w:rFonts w:ascii="Times New Roman" w:hAnsi="Times New Roman" w:cs="Times New Roman"/>
          <w:sz w:val="24"/>
          <w:szCs w:val="24"/>
        </w:rPr>
        <w:t>.</w:t>
      </w:r>
    </w:p>
    <w:p w:rsidR="00847ACA" w:rsidRPr="00DD7D74" w:rsidRDefault="00847ACA" w:rsidP="00DD7D7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47ACA" w:rsidRPr="00DD7D74" w:rsidRDefault="00847ACA" w:rsidP="00DD7D74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DD7D74">
        <w:rPr>
          <w:rFonts w:ascii="Times New Roman" w:hAnsi="Times New Roman" w:cs="Times New Roman"/>
          <w:b/>
          <w:sz w:val="24"/>
          <w:szCs w:val="24"/>
        </w:rPr>
        <w:t>LONG ABSTRACT</w:t>
      </w:r>
    </w:p>
    <w:p w:rsidR="00847ACA" w:rsidRPr="00DD7D74" w:rsidRDefault="00BC7C64" w:rsidP="00DD7D7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D7D74">
        <w:rPr>
          <w:rFonts w:ascii="Times New Roman" w:hAnsi="Times New Roman" w:cs="Times New Roman"/>
          <w:sz w:val="24"/>
          <w:szCs w:val="24"/>
        </w:rPr>
        <w:t>Achieving a</w:t>
      </w:r>
      <w:r w:rsidR="00CC6645" w:rsidRPr="00DD7D74">
        <w:rPr>
          <w:rFonts w:ascii="Times New Roman" w:hAnsi="Times New Roman" w:cs="Times New Roman"/>
          <w:sz w:val="24"/>
          <w:szCs w:val="24"/>
        </w:rPr>
        <w:t>xo</w:t>
      </w:r>
      <w:r w:rsidR="009A1462">
        <w:rPr>
          <w:rFonts w:ascii="Times New Roman" w:hAnsi="Times New Roman" w:cs="Times New Roman"/>
          <w:sz w:val="24"/>
          <w:szCs w:val="24"/>
        </w:rPr>
        <w:t>n regeneration after nervous system</w:t>
      </w:r>
      <w:r w:rsidR="00CC6645" w:rsidRPr="00DD7D74">
        <w:rPr>
          <w:rFonts w:ascii="Times New Roman" w:hAnsi="Times New Roman" w:cs="Times New Roman"/>
          <w:sz w:val="24"/>
          <w:szCs w:val="24"/>
        </w:rPr>
        <w:t xml:space="preserve"> injury is a challenging</w:t>
      </w:r>
      <w:r w:rsidR="00772A87" w:rsidRPr="00DD7D74">
        <w:rPr>
          <w:rFonts w:ascii="Times New Roman" w:hAnsi="Times New Roman" w:cs="Times New Roman"/>
          <w:sz w:val="24"/>
          <w:szCs w:val="24"/>
        </w:rPr>
        <w:t xml:space="preserve"> task</w:t>
      </w:r>
      <w:r w:rsidR="00CC6645" w:rsidRPr="00DD7D74">
        <w:rPr>
          <w:rFonts w:ascii="Times New Roman" w:hAnsi="Times New Roman" w:cs="Times New Roman"/>
          <w:sz w:val="24"/>
          <w:szCs w:val="24"/>
        </w:rPr>
        <w:t xml:space="preserve">. As different parts of the </w:t>
      </w:r>
      <w:r w:rsidR="000931CB">
        <w:rPr>
          <w:rFonts w:ascii="Times New Roman" w:hAnsi="Times New Roman" w:cs="Times New Roman"/>
          <w:sz w:val="24"/>
          <w:szCs w:val="24"/>
        </w:rPr>
        <w:t xml:space="preserve">central nervous system (CNS) </w:t>
      </w:r>
      <w:r w:rsidR="00CC6645" w:rsidRPr="00DD7D74">
        <w:rPr>
          <w:rFonts w:ascii="Times New Roman" w:hAnsi="Times New Roman" w:cs="Times New Roman"/>
          <w:sz w:val="24"/>
          <w:szCs w:val="24"/>
        </w:rPr>
        <w:t xml:space="preserve">differ from each other anatomically, it is important </w:t>
      </w:r>
      <w:r w:rsidRPr="00DD7D74">
        <w:rPr>
          <w:rFonts w:ascii="Times New Roman" w:hAnsi="Times New Roman" w:cs="Times New Roman"/>
          <w:sz w:val="24"/>
          <w:szCs w:val="24"/>
        </w:rPr>
        <w:t>to have an appropriate model to use for the study of</w:t>
      </w:r>
      <w:r w:rsidR="00CC6645" w:rsidRPr="00DD7D74">
        <w:rPr>
          <w:rFonts w:ascii="Times New Roman" w:hAnsi="Times New Roman" w:cs="Times New Roman"/>
          <w:sz w:val="24"/>
          <w:szCs w:val="24"/>
        </w:rPr>
        <w:t xml:space="preserve"> axon regenera</w:t>
      </w:r>
      <w:r w:rsidRPr="00DD7D74">
        <w:rPr>
          <w:rFonts w:ascii="Times New Roman" w:hAnsi="Times New Roman" w:cs="Times New Roman"/>
          <w:sz w:val="24"/>
          <w:szCs w:val="24"/>
        </w:rPr>
        <w:t xml:space="preserve">tion. By having a suitable </w:t>
      </w:r>
      <w:r w:rsidR="00CC6645" w:rsidRPr="00DD7D74">
        <w:rPr>
          <w:rFonts w:ascii="Times New Roman" w:hAnsi="Times New Roman" w:cs="Times New Roman"/>
          <w:sz w:val="24"/>
          <w:szCs w:val="24"/>
        </w:rPr>
        <w:t>model, we can formulate a specific treatment based on t</w:t>
      </w:r>
      <w:r w:rsidRPr="00DD7D74">
        <w:rPr>
          <w:rFonts w:ascii="Times New Roman" w:hAnsi="Times New Roman" w:cs="Times New Roman"/>
          <w:sz w:val="24"/>
          <w:szCs w:val="24"/>
        </w:rPr>
        <w:t xml:space="preserve">he severity of injury, </w:t>
      </w:r>
      <w:r w:rsidR="00CC6645" w:rsidRPr="00DD7D74">
        <w:rPr>
          <w:rFonts w:ascii="Times New Roman" w:hAnsi="Times New Roman" w:cs="Times New Roman"/>
          <w:sz w:val="24"/>
          <w:szCs w:val="24"/>
        </w:rPr>
        <w:t xml:space="preserve">neuronal cell type </w:t>
      </w:r>
      <w:r w:rsidRPr="00DD7D74">
        <w:rPr>
          <w:rFonts w:ascii="Times New Roman" w:hAnsi="Times New Roman" w:cs="Times New Roman"/>
          <w:sz w:val="24"/>
          <w:szCs w:val="24"/>
        </w:rPr>
        <w:t xml:space="preserve">of interest </w:t>
      </w:r>
      <w:r w:rsidR="00CC6645" w:rsidRPr="00DD7D74">
        <w:rPr>
          <w:rFonts w:ascii="Times New Roman" w:hAnsi="Times New Roman" w:cs="Times New Roman"/>
          <w:sz w:val="24"/>
          <w:szCs w:val="24"/>
        </w:rPr>
        <w:t xml:space="preserve">and </w:t>
      </w:r>
      <w:r w:rsidRPr="00DD7D74">
        <w:rPr>
          <w:rFonts w:ascii="Times New Roman" w:hAnsi="Times New Roman" w:cs="Times New Roman"/>
          <w:sz w:val="24"/>
          <w:szCs w:val="24"/>
        </w:rPr>
        <w:t>desired spinal tract for assessing regeneration. Within</w:t>
      </w:r>
      <w:r w:rsidR="00772A87" w:rsidRPr="00DD7D74">
        <w:rPr>
          <w:rFonts w:ascii="Times New Roman" w:hAnsi="Times New Roman" w:cs="Times New Roman"/>
          <w:sz w:val="24"/>
          <w:szCs w:val="24"/>
        </w:rPr>
        <w:t xml:space="preserve"> the sensory pathway, DRG neurons are responsible for relaying</w:t>
      </w:r>
      <w:r w:rsidR="007131FE" w:rsidRPr="00DD7D74">
        <w:rPr>
          <w:rFonts w:ascii="Times New Roman" w:hAnsi="Times New Roman" w:cs="Times New Roman"/>
          <w:sz w:val="24"/>
          <w:szCs w:val="24"/>
        </w:rPr>
        <w:t xml:space="preserve"> sensory information </w:t>
      </w:r>
      <w:r w:rsidR="00772A87" w:rsidRPr="00DD7D74">
        <w:rPr>
          <w:rFonts w:ascii="Times New Roman" w:hAnsi="Times New Roman" w:cs="Times New Roman"/>
          <w:sz w:val="24"/>
          <w:szCs w:val="24"/>
        </w:rPr>
        <w:t xml:space="preserve">from the periphery to the CNS. </w:t>
      </w:r>
      <w:r w:rsidR="001D594F" w:rsidRPr="00DD7D74">
        <w:rPr>
          <w:rFonts w:ascii="Times New Roman" w:hAnsi="Times New Roman" w:cs="Times New Roman"/>
          <w:sz w:val="24"/>
          <w:szCs w:val="24"/>
        </w:rPr>
        <w:t xml:space="preserve">We present here a protocol </w:t>
      </w:r>
      <w:r w:rsidR="00772A87" w:rsidRPr="00DD7D74">
        <w:rPr>
          <w:rFonts w:ascii="Times New Roman" w:hAnsi="Times New Roman" w:cs="Times New Roman"/>
          <w:sz w:val="24"/>
          <w:szCs w:val="24"/>
        </w:rPr>
        <w:t>that uses</w:t>
      </w:r>
      <w:r w:rsidR="001D594F" w:rsidRPr="00DD7D74">
        <w:rPr>
          <w:rFonts w:ascii="Times New Roman" w:hAnsi="Times New Roman" w:cs="Times New Roman"/>
          <w:sz w:val="24"/>
          <w:szCs w:val="24"/>
        </w:rPr>
        <w:t xml:space="preserve"> DRG injection with a viral vector and </w:t>
      </w:r>
      <w:r w:rsidRPr="00DD7D74">
        <w:rPr>
          <w:rFonts w:ascii="Times New Roman" w:hAnsi="Times New Roman" w:cs="Times New Roman"/>
          <w:sz w:val="24"/>
          <w:szCs w:val="24"/>
        </w:rPr>
        <w:t xml:space="preserve">concurrent </w:t>
      </w:r>
      <w:r w:rsidR="001D594F" w:rsidRPr="00DD7D74">
        <w:rPr>
          <w:rFonts w:ascii="Times New Roman" w:hAnsi="Times New Roman" w:cs="Times New Roman"/>
          <w:sz w:val="24"/>
          <w:szCs w:val="24"/>
        </w:rPr>
        <w:t xml:space="preserve">dorsal root crush injury in </w:t>
      </w:r>
      <w:r w:rsidRPr="00DD7D74">
        <w:rPr>
          <w:rFonts w:ascii="Times New Roman" w:hAnsi="Times New Roman" w:cs="Times New Roman"/>
          <w:sz w:val="24"/>
          <w:szCs w:val="24"/>
        </w:rPr>
        <w:t>the lower cervical spina</w:t>
      </w:r>
      <w:r w:rsidR="00A436FA" w:rsidRPr="00DD7D74">
        <w:rPr>
          <w:rFonts w:ascii="Times New Roman" w:hAnsi="Times New Roman" w:cs="Times New Roman"/>
          <w:sz w:val="24"/>
          <w:szCs w:val="24"/>
        </w:rPr>
        <w:t>l</w:t>
      </w:r>
      <w:r w:rsidRPr="00DD7D74">
        <w:rPr>
          <w:rFonts w:ascii="Times New Roman" w:hAnsi="Times New Roman" w:cs="Times New Roman"/>
          <w:sz w:val="24"/>
          <w:szCs w:val="24"/>
        </w:rPr>
        <w:t xml:space="preserve"> cord</w:t>
      </w:r>
      <w:r w:rsidR="00DB4B57" w:rsidRPr="00DD7D74">
        <w:rPr>
          <w:rFonts w:ascii="Times New Roman" w:hAnsi="Times New Roman" w:cs="Times New Roman"/>
          <w:sz w:val="24"/>
          <w:szCs w:val="24"/>
        </w:rPr>
        <w:t xml:space="preserve"> of </w:t>
      </w:r>
      <w:r w:rsidR="001D594F" w:rsidRPr="00DD7D74">
        <w:rPr>
          <w:rFonts w:ascii="Times New Roman" w:hAnsi="Times New Roman" w:cs="Times New Roman"/>
          <w:sz w:val="24"/>
          <w:szCs w:val="24"/>
        </w:rPr>
        <w:t>adult rat as a model to study sensory axon regeneration.</w:t>
      </w:r>
      <w:r w:rsidRPr="00DD7D74">
        <w:rPr>
          <w:rFonts w:ascii="Times New Roman" w:hAnsi="Times New Roman" w:cs="Times New Roman"/>
          <w:sz w:val="24"/>
          <w:szCs w:val="24"/>
        </w:rPr>
        <w:t xml:space="preserve"> As demonstrated using a</w:t>
      </w:r>
      <w:r w:rsidR="007131FE" w:rsidRPr="00DD7D74">
        <w:rPr>
          <w:rFonts w:ascii="Times New Roman" w:hAnsi="Times New Roman" w:cs="Times New Roman"/>
          <w:sz w:val="24"/>
          <w:szCs w:val="24"/>
        </w:rPr>
        <w:t xml:space="preserve"> control virus </w:t>
      </w:r>
      <w:r w:rsidR="005E09D3">
        <w:rPr>
          <w:rFonts w:ascii="Times New Roman" w:hAnsi="Times New Roman" w:cs="Times New Roman"/>
          <w:sz w:val="24"/>
          <w:szCs w:val="24"/>
        </w:rPr>
        <w:t>AAV5-GFP</w:t>
      </w:r>
      <w:r w:rsidR="007131FE" w:rsidRPr="00DD7D74">
        <w:rPr>
          <w:rFonts w:ascii="Times New Roman" w:hAnsi="Times New Roman" w:cs="Times New Roman"/>
          <w:sz w:val="24"/>
          <w:szCs w:val="24"/>
        </w:rPr>
        <w:t>, we show the effective</w:t>
      </w:r>
      <w:r w:rsidRPr="00DD7D74">
        <w:rPr>
          <w:rFonts w:ascii="Times New Roman" w:hAnsi="Times New Roman" w:cs="Times New Roman"/>
          <w:sz w:val="24"/>
          <w:szCs w:val="24"/>
        </w:rPr>
        <w:t>ness of direct</w:t>
      </w:r>
      <w:r w:rsidR="007131FE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165834" w:rsidRPr="00DD7D74">
        <w:rPr>
          <w:rFonts w:ascii="Times New Roman" w:hAnsi="Times New Roman" w:cs="Times New Roman"/>
          <w:sz w:val="24"/>
          <w:szCs w:val="24"/>
        </w:rPr>
        <w:t xml:space="preserve">DRG </w:t>
      </w:r>
      <w:r w:rsidRPr="00DD7D74">
        <w:rPr>
          <w:rFonts w:ascii="Times New Roman" w:hAnsi="Times New Roman" w:cs="Times New Roman"/>
          <w:sz w:val="24"/>
          <w:szCs w:val="24"/>
        </w:rPr>
        <w:t xml:space="preserve">injection in transducing DRG </w:t>
      </w:r>
      <w:r w:rsidR="00165834" w:rsidRPr="00DD7D74">
        <w:rPr>
          <w:rFonts w:ascii="Times New Roman" w:hAnsi="Times New Roman" w:cs="Times New Roman"/>
          <w:sz w:val="24"/>
          <w:szCs w:val="24"/>
        </w:rPr>
        <w:t xml:space="preserve">neurons and tracing </w:t>
      </w:r>
      <w:r w:rsidR="007131FE" w:rsidRPr="00DD7D74">
        <w:rPr>
          <w:rFonts w:ascii="Times New Roman" w:hAnsi="Times New Roman" w:cs="Times New Roman"/>
          <w:sz w:val="24"/>
          <w:szCs w:val="24"/>
        </w:rPr>
        <w:lastRenderedPageBreak/>
        <w:t>sens</w:t>
      </w:r>
      <w:r w:rsidR="00165834" w:rsidRPr="00DD7D74">
        <w:rPr>
          <w:rFonts w:ascii="Times New Roman" w:hAnsi="Times New Roman" w:cs="Times New Roman"/>
          <w:sz w:val="24"/>
          <w:szCs w:val="24"/>
        </w:rPr>
        <w:t>ory axons in</w:t>
      </w:r>
      <w:r w:rsidRPr="00DD7D74">
        <w:rPr>
          <w:rFonts w:ascii="Times New Roman" w:hAnsi="Times New Roman" w:cs="Times New Roman"/>
          <w:sz w:val="24"/>
          <w:szCs w:val="24"/>
        </w:rPr>
        <w:t>to the spinal cord. We</w:t>
      </w:r>
      <w:r w:rsidR="007131FE" w:rsidRPr="00DD7D74">
        <w:rPr>
          <w:rFonts w:ascii="Times New Roman" w:hAnsi="Times New Roman" w:cs="Times New Roman"/>
          <w:sz w:val="24"/>
          <w:szCs w:val="24"/>
        </w:rPr>
        <w:t xml:space="preserve"> also </w:t>
      </w:r>
      <w:r w:rsidRPr="00DD7D74">
        <w:rPr>
          <w:rFonts w:ascii="Times New Roman" w:hAnsi="Times New Roman" w:cs="Times New Roman"/>
          <w:sz w:val="24"/>
          <w:szCs w:val="24"/>
        </w:rPr>
        <w:t>show</w:t>
      </w:r>
      <w:r w:rsidR="00165834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7131FE" w:rsidRPr="00DD7D74">
        <w:rPr>
          <w:rFonts w:ascii="Times New Roman" w:hAnsi="Times New Roman" w:cs="Times New Roman"/>
          <w:sz w:val="24"/>
          <w:szCs w:val="24"/>
        </w:rPr>
        <w:t>the effectiveness of dorsal</w:t>
      </w:r>
      <w:r w:rsidRPr="00DD7D74">
        <w:rPr>
          <w:rFonts w:ascii="Times New Roman" w:hAnsi="Times New Roman" w:cs="Times New Roman"/>
          <w:sz w:val="24"/>
          <w:szCs w:val="24"/>
        </w:rPr>
        <w:t xml:space="preserve"> root crush injury in </w:t>
      </w:r>
      <w:proofErr w:type="spellStart"/>
      <w:r w:rsidRPr="00DD7D74">
        <w:rPr>
          <w:rFonts w:ascii="Times New Roman" w:hAnsi="Times New Roman" w:cs="Times New Roman"/>
          <w:sz w:val="24"/>
          <w:szCs w:val="24"/>
        </w:rPr>
        <w:t>denervating</w:t>
      </w:r>
      <w:proofErr w:type="spellEnd"/>
      <w:r w:rsidRPr="00DD7D74">
        <w:rPr>
          <w:rFonts w:ascii="Times New Roman" w:hAnsi="Times New Roman" w:cs="Times New Roman"/>
          <w:sz w:val="24"/>
          <w:szCs w:val="24"/>
        </w:rPr>
        <w:t xml:space="preserve"> the forepaw as an injury model for evaluating axon regeneration</w:t>
      </w:r>
      <w:r w:rsidR="007131FE" w:rsidRPr="00DD7D74">
        <w:rPr>
          <w:rFonts w:ascii="Times New Roman" w:hAnsi="Times New Roman" w:cs="Times New Roman"/>
          <w:sz w:val="24"/>
          <w:szCs w:val="24"/>
        </w:rPr>
        <w:t xml:space="preserve">. </w:t>
      </w:r>
      <w:r w:rsidR="00F16AAD" w:rsidRPr="00DD7D74">
        <w:rPr>
          <w:rFonts w:ascii="Times New Roman" w:hAnsi="Times New Roman" w:cs="Times New Roman"/>
          <w:sz w:val="24"/>
          <w:szCs w:val="24"/>
        </w:rPr>
        <w:t>Despite the requirement for spe</w:t>
      </w:r>
      <w:r w:rsidR="00B31D7F">
        <w:rPr>
          <w:rFonts w:ascii="Times New Roman" w:hAnsi="Times New Roman" w:cs="Times New Roman"/>
          <w:sz w:val="24"/>
          <w:szCs w:val="24"/>
        </w:rPr>
        <w:t>cializ</w:t>
      </w:r>
      <w:r w:rsidRPr="00DD7D74">
        <w:rPr>
          <w:rFonts w:ascii="Times New Roman" w:hAnsi="Times New Roman" w:cs="Times New Roman"/>
          <w:sz w:val="24"/>
          <w:szCs w:val="24"/>
        </w:rPr>
        <w:t>ed training to perform this</w:t>
      </w:r>
      <w:r w:rsidR="00F16AAD" w:rsidRPr="00DD7D74">
        <w:rPr>
          <w:rFonts w:ascii="Times New Roman" w:hAnsi="Times New Roman" w:cs="Times New Roman"/>
          <w:sz w:val="24"/>
          <w:szCs w:val="24"/>
        </w:rPr>
        <w:t xml:space="preserve"> invasive surgical procedure, the protocol is flexible and potential users can modify many parts of the protocol </w:t>
      </w:r>
      <w:r w:rsidRPr="00DD7D74">
        <w:rPr>
          <w:rFonts w:ascii="Times New Roman" w:hAnsi="Times New Roman" w:cs="Times New Roman"/>
          <w:sz w:val="24"/>
          <w:szCs w:val="24"/>
        </w:rPr>
        <w:t>to accommodate their experimental requirements</w:t>
      </w:r>
      <w:r w:rsidR="00F16AAD" w:rsidRPr="00DD7D74">
        <w:rPr>
          <w:rFonts w:ascii="Times New Roman" w:hAnsi="Times New Roman" w:cs="Times New Roman"/>
          <w:sz w:val="24"/>
          <w:szCs w:val="24"/>
        </w:rPr>
        <w:t xml:space="preserve">. </w:t>
      </w:r>
      <w:r w:rsidRPr="00DD7D74">
        <w:rPr>
          <w:rFonts w:ascii="Times New Roman" w:hAnsi="Times New Roman" w:cs="Times New Roman"/>
          <w:sz w:val="24"/>
          <w:szCs w:val="24"/>
        </w:rPr>
        <w:t>Importantly, it can serve as a foundation</w:t>
      </w:r>
      <w:r w:rsidR="00F16AAD" w:rsidRPr="00DD7D74">
        <w:rPr>
          <w:rFonts w:ascii="Times New Roman" w:hAnsi="Times New Roman" w:cs="Times New Roman"/>
          <w:sz w:val="24"/>
          <w:szCs w:val="24"/>
        </w:rPr>
        <w:t xml:space="preserve"> for those</w:t>
      </w:r>
      <w:r w:rsidRPr="00DD7D74">
        <w:rPr>
          <w:rFonts w:ascii="Times New Roman" w:hAnsi="Times New Roman" w:cs="Times New Roman"/>
          <w:sz w:val="24"/>
          <w:szCs w:val="24"/>
        </w:rPr>
        <w:t xml:space="preserve"> in search of </w:t>
      </w:r>
      <w:r w:rsidR="00F16AAD" w:rsidRPr="00DD7D74">
        <w:rPr>
          <w:rFonts w:ascii="Times New Roman" w:hAnsi="Times New Roman" w:cs="Times New Roman"/>
          <w:sz w:val="24"/>
          <w:szCs w:val="24"/>
        </w:rPr>
        <w:t xml:space="preserve">a suitable animal model for their studies. We believe this article </w:t>
      </w:r>
      <w:r w:rsidRPr="00DD7D74">
        <w:rPr>
          <w:rFonts w:ascii="Times New Roman" w:hAnsi="Times New Roman" w:cs="Times New Roman"/>
          <w:sz w:val="24"/>
          <w:szCs w:val="24"/>
        </w:rPr>
        <w:t>will</w:t>
      </w:r>
      <w:r w:rsidR="00F16AAD" w:rsidRPr="00DD7D74">
        <w:rPr>
          <w:rFonts w:ascii="Times New Roman" w:hAnsi="Times New Roman" w:cs="Times New Roman"/>
          <w:sz w:val="24"/>
          <w:szCs w:val="24"/>
        </w:rPr>
        <w:t xml:space="preserve"> help new users to learn the procedur</w:t>
      </w:r>
      <w:r w:rsidRPr="00DD7D74">
        <w:rPr>
          <w:rFonts w:ascii="Times New Roman" w:hAnsi="Times New Roman" w:cs="Times New Roman"/>
          <w:sz w:val="24"/>
          <w:szCs w:val="24"/>
        </w:rPr>
        <w:t xml:space="preserve">e in a very efficient and effective </w:t>
      </w:r>
      <w:r w:rsidR="00F16AAD" w:rsidRPr="00DD7D74">
        <w:rPr>
          <w:rFonts w:ascii="Times New Roman" w:hAnsi="Times New Roman" w:cs="Times New Roman"/>
          <w:sz w:val="24"/>
          <w:szCs w:val="24"/>
        </w:rPr>
        <w:t>manner.</w:t>
      </w:r>
    </w:p>
    <w:p w:rsidR="007131FE" w:rsidRPr="00DD7D74" w:rsidRDefault="007131FE" w:rsidP="00DD7D7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47ACA" w:rsidRPr="00DD7D74" w:rsidRDefault="00847ACA" w:rsidP="00DD7D74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DD7D74">
        <w:rPr>
          <w:rFonts w:ascii="Times New Roman" w:hAnsi="Times New Roman" w:cs="Times New Roman"/>
          <w:b/>
          <w:sz w:val="24"/>
          <w:szCs w:val="24"/>
        </w:rPr>
        <w:t>INTRODUCTION</w:t>
      </w:r>
    </w:p>
    <w:p w:rsidR="00A65A1D" w:rsidRPr="00C10058" w:rsidRDefault="00A436FA" w:rsidP="00DD7D7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D7D74">
        <w:rPr>
          <w:rFonts w:ascii="Times New Roman" w:hAnsi="Times New Roman" w:cs="Times New Roman"/>
          <w:sz w:val="24"/>
          <w:szCs w:val="24"/>
        </w:rPr>
        <w:t>Achieving a</w:t>
      </w:r>
      <w:r w:rsidR="009A60E4" w:rsidRPr="00DD7D74">
        <w:rPr>
          <w:rFonts w:ascii="Times New Roman" w:hAnsi="Times New Roman" w:cs="Times New Roman"/>
          <w:sz w:val="24"/>
          <w:szCs w:val="24"/>
        </w:rPr>
        <w:t xml:space="preserve">xon regeneration after </w:t>
      </w:r>
      <w:r w:rsidR="005C0ED9" w:rsidRPr="005C0ED9">
        <w:rPr>
          <w:rFonts w:ascii="Times New Roman" w:hAnsi="Times New Roman" w:cs="Times New Roman"/>
          <w:color w:val="FF0000"/>
          <w:sz w:val="24"/>
          <w:szCs w:val="24"/>
        </w:rPr>
        <w:t>nervous system</w:t>
      </w:r>
      <w:r w:rsidR="009A60E4" w:rsidRPr="00DD7D74">
        <w:rPr>
          <w:rFonts w:ascii="Times New Roman" w:hAnsi="Times New Roman" w:cs="Times New Roman"/>
          <w:sz w:val="24"/>
          <w:szCs w:val="24"/>
        </w:rPr>
        <w:t xml:space="preserve"> injury </w:t>
      </w:r>
      <w:r w:rsidR="00331B34" w:rsidRPr="00DD7D74">
        <w:rPr>
          <w:rFonts w:ascii="Times New Roman" w:hAnsi="Times New Roman" w:cs="Times New Roman"/>
          <w:sz w:val="24"/>
          <w:szCs w:val="24"/>
        </w:rPr>
        <w:t>is a challenging task</w: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begin"/>
      </w:r>
      <w:r w:rsidR="00F52FD5" w:rsidRPr="00DD7D7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ew&lt;/Author&gt;&lt;Year&gt;2012&lt;/Year&gt;&lt;RecNum&gt;10&lt;/RecNum&gt;&lt;DisplayText&gt;&lt;style face="superscript"&gt;1&lt;/style&gt;&lt;/DisplayText&gt;&lt;record&gt;&lt;rec-number&gt;10&lt;/rec-number&gt;&lt;foreign-keys&gt;&lt;key app="EN" db-id="dw9zftfzxfwx2letr22xv5rmzd25dwxxsxzr" timestamp="1474848762"&gt;10&lt;/key&gt;&lt;/foreign-keys&gt;&lt;ref-type name="Journal Article"&gt;17&lt;/ref-type&gt;&lt;contributors&gt;&lt;authors&gt;&lt;author&gt;Chew, D. J.&lt;/author&gt;&lt;author&gt;Fawcett, J. W.&lt;/author&gt;&lt;author&gt;Andrews, M. R.&lt;/author&gt;&lt;/authors&gt;&lt;/contributors&gt;&lt;auth-address&gt;Centre for Brain Repair, University of Cambridge, Forvie Site, Robinson Way, Cambridge, UK.&lt;/auth-address&gt;&lt;titles&gt;&lt;title&gt;The challenges of long-distance axon regeneration in the injured CNS&lt;/title&gt;&lt;secondary-title&gt;Prog Brain Res&lt;/secondary-title&gt;&lt;alt-title&gt;Progress in brain research&lt;/alt-title&gt;&lt;/titles&gt;&lt;periodical&gt;&lt;full-title&gt;Prog Brain Res&lt;/full-title&gt;&lt;abbr-1&gt;Progress in brain research&lt;/abbr-1&gt;&lt;/periodical&gt;&lt;alt-periodical&gt;&lt;full-title&gt;Prog Brain Res&lt;/full-title&gt;&lt;abbr-1&gt;Progress in brain research&lt;/abbr-1&gt;&lt;/alt-periodical&gt;&lt;pages&gt;253-94&lt;/pages&gt;&lt;volume&gt;201&lt;/volume&gt;&lt;edition&gt;2012/11/29&lt;/edition&gt;&lt;keywords&gt;&lt;keyword&gt;Animals&lt;/keyword&gt;&lt;keyword&gt;Axons/pathology/*physiology&lt;/keyword&gt;&lt;keyword&gt;Cell Transplantation/*methods&lt;/keyword&gt;&lt;keyword&gt;Central Nervous System Diseases/pathology/*surgery&lt;/keyword&gt;&lt;keyword&gt;Humans&lt;/keyword&gt;&lt;keyword&gt;Nerve Regeneration/*physiology&lt;/keyword&gt;&lt;/keywords&gt;&lt;dates&gt;&lt;year&gt;2012&lt;/year&gt;&lt;/dates&gt;&lt;isbn&gt;0079-6123&lt;/isbn&gt;&lt;accession-num&gt;23186719&lt;/accession-num&gt;&lt;urls&gt;&lt;/urls&gt;&lt;electronic-resource-num&gt;10.1016/b978-0-444-59544-7.00013-5&lt;/electronic-resource-num&gt;&lt;remote-database-provider&gt;NLM&lt;/remote-database-provider&gt;&lt;language&gt;eng&lt;/language&gt;&lt;/record&gt;&lt;/Cite&gt;&lt;/EndNote&gt;</w:instrTex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separate"/>
      </w:r>
      <w:r w:rsidR="00F52FD5" w:rsidRPr="00DD7D74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end"/>
      </w:r>
      <w:r w:rsidR="00331B34" w:rsidRPr="00DD7D74">
        <w:rPr>
          <w:rFonts w:ascii="Times New Roman" w:hAnsi="Times New Roman" w:cs="Times New Roman"/>
          <w:sz w:val="24"/>
          <w:szCs w:val="24"/>
        </w:rPr>
        <w:t xml:space="preserve">. </w:t>
      </w:r>
      <w:r w:rsidR="009A60E4" w:rsidRPr="00DD7D74">
        <w:rPr>
          <w:rFonts w:ascii="Times New Roman" w:hAnsi="Times New Roman" w:cs="Times New Roman"/>
          <w:sz w:val="24"/>
          <w:szCs w:val="24"/>
        </w:rPr>
        <w:t xml:space="preserve">To </w:t>
      </w:r>
      <w:r w:rsidRPr="00DD7D74">
        <w:rPr>
          <w:rFonts w:ascii="Times New Roman" w:hAnsi="Times New Roman" w:cs="Times New Roman"/>
          <w:sz w:val="24"/>
          <w:szCs w:val="24"/>
        </w:rPr>
        <w:t xml:space="preserve">study </w:t>
      </w:r>
      <w:r w:rsidR="004014D2" w:rsidRPr="00DD7D74">
        <w:rPr>
          <w:rFonts w:ascii="Times New Roman" w:hAnsi="Times New Roman" w:cs="Times New Roman"/>
          <w:sz w:val="24"/>
          <w:szCs w:val="24"/>
        </w:rPr>
        <w:t>the</w:t>
      </w:r>
      <w:r w:rsidR="009A60E4" w:rsidRPr="00DD7D74">
        <w:rPr>
          <w:rFonts w:ascii="Times New Roman" w:hAnsi="Times New Roman" w:cs="Times New Roman"/>
          <w:sz w:val="24"/>
          <w:szCs w:val="24"/>
        </w:rPr>
        <w:t xml:space="preserve"> failure of axon regeneration in </w:t>
      </w:r>
      <w:r w:rsidR="005E09D3" w:rsidRPr="000931CB">
        <w:rPr>
          <w:rFonts w:ascii="Times New Roman" w:hAnsi="Times New Roman" w:cs="Times New Roman"/>
          <w:sz w:val="24"/>
          <w:szCs w:val="24"/>
        </w:rPr>
        <w:t xml:space="preserve">the </w:t>
      </w:r>
      <w:r w:rsidR="00E00533" w:rsidRPr="000931CB">
        <w:rPr>
          <w:rFonts w:ascii="Times New Roman" w:hAnsi="Times New Roman" w:cs="Times New Roman"/>
          <w:sz w:val="24"/>
          <w:szCs w:val="24"/>
        </w:rPr>
        <w:t>central nervous system</w:t>
      </w:r>
      <w:r w:rsidR="00E00533" w:rsidRPr="00C10058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E00533" w:rsidRPr="000931CB">
        <w:rPr>
          <w:rFonts w:ascii="Times New Roman" w:hAnsi="Times New Roman" w:cs="Times New Roman"/>
          <w:sz w:val="24"/>
          <w:szCs w:val="24"/>
        </w:rPr>
        <w:t>(</w:t>
      </w:r>
      <w:r w:rsidR="005E09D3" w:rsidRPr="00C10058">
        <w:rPr>
          <w:rFonts w:ascii="Times New Roman" w:hAnsi="Times New Roman" w:cs="Times New Roman"/>
          <w:sz w:val="24"/>
          <w:szCs w:val="24"/>
        </w:rPr>
        <w:t>CNS</w:t>
      </w:r>
      <w:r w:rsidR="00E00533" w:rsidRPr="00C10058">
        <w:rPr>
          <w:rFonts w:ascii="Times New Roman" w:hAnsi="Times New Roman" w:cs="Times New Roman"/>
          <w:sz w:val="24"/>
          <w:szCs w:val="24"/>
        </w:rPr>
        <w:t>)</w:t>
      </w:r>
      <w:r w:rsidR="00331B34" w:rsidRPr="00C10058">
        <w:rPr>
          <w:rFonts w:ascii="Times New Roman" w:hAnsi="Times New Roman" w:cs="Times New Roman"/>
          <w:sz w:val="24"/>
          <w:szCs w:val="24"/>
        </w:rPr>
        <w:t>, researchers</w:t>
      </w:r>
      <w:r w:rsidRPr="00C10058">
        <w:rPr>
          <w:rFonts w:ascii="Times New Roman" w:hAnsi="Times New Roman" w:cs="Times New Roman"/>
          <w:sz w:val="24"/>
          <w:szCs w:val="24"/>
        </w:rPr>
        <w:t xml:space="preserve"> have used a plethora of </w:t>
      </w:r>
      <w:r w:rsidR="005C0ED9" w:rsidRPr="005C0ED9">
        <w:rPr>
          <w:rFonts w:ascii="Times New Roman" w:hAnsi="Times New Roman" w:cs="Times New Roman"/>
          <w:color w:val="FF0000"/>
          <w:sz w:val="24"/>
          <w:szCs w:val="24"/>
        </w:rPr>
        <w:t>nerve</w:t>
      </w:r>
      <w:r w:rsidR="00331B34" w:rsidRPr="005C0ED9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331B34" w:rsidRPr="00C10058">
        <w:rPr>
          <w:rFonts w:ascii="Times New Roman" w:hAnsi="Times New Roman" w:cs="Times New Roman"/>
          <w:sz w:val="24"/>
          <w:szCs w:val="24"/>
        </w:rPr>
        <w:t>injury</w:t>
      </w:r>
      <w:r w:rsidR="009A60E4" w:rsidRPr="00C10058">
        <w:rPr>
          <w:rFonts w:ascii="Times New Roman" w:hAnsi="Times New Roman" w:cs="Times New Roman"/>
          <w:sz w:val="24"/>
          <w:szCs w:val="24"/>
        </w:rPr>
        <w:t xml:space="preserve"> models</w:t>
      </w:r>
      <w:r w:rsidR="0031780A" w:rsidRPr="00C10058">
        <w:rPr>
          <w:rFonts w:ascii="Times New Roman" w:hAnsi="Times New Roman" w:cs="Times New Roman"/>
          <w:sz w:val="24"/>
          <w:szCs w:val="24"/>
        </w:rPr>
        <w:t xml:space="preserve">. </w:t>
      </w:r>
      <w:r w:rsidR="00A65A1D" w:rsidRPr="00C10058">
        <w:rPr>
          <w:rFonts w:ascii="Times New Roman" w:hAnsi="Times New Roman" w:cs="Times New Roman"/>
          <w:sz w:val="24"/>
          <w:szCs w:val="24"/>
        </w:rPr>
        <w:t xml:space="preserve">As </w:t>
      </w:r>
      <w:r w:rsidRPr="00C10058">
        <w:rPr>
          <w:rFonts w:ascii="Times New Roman" w:hAnsi="Times New Roman" w:cs="Times New Roman"/>
          <w:sz w:val="24"/>
          <w:szCs w:val="24"/>
        </w:rPr>
        <w:t>regions</w:t>
      </w:r>
      <w:r w:rsidR="00A65A1D" w:rsidRPr="00C10058">
        <w:rPr>
          <w:rFonts w:ascii="Times New Roman" w:hAnsi="Times New Roman" w:cs="Times New Roman"/>
          <w:sz w:val="24"/>
          <w:szCs w:val="24"/>
        </w:rPr>
        <w:t xml:space="preserve"> of the CNS differ, it is important to have</w:t>
      </w:r>
      <w:r w:rsidR="00E87D27" w:rsidRPr="00C10058">
        <w:rPr>
          <w:rFonts w:ascii="Times New Roman" w:hAnsi="Times New Roman" w:cs="Times New Roman"/>
          <w:sz w:val="24"/>
          <w:szCs w:val="24"/>
        </w:rPr>
        <w:t xml:space="preserve"> an</w:t>
      </w:r>
      <w:r w:rsidR="00A65A1D" w:rsidRPr="00C10058">
        <w:rPr>
          <w:rFonts w:ascii="Times New Roman" w:hAnsi="Times New Roman" w:cs="Times New Roman"/>
          <w:sz w:val="24"/>
          <w:szCs w:val="24"/>
        </w:rPr>
        <w:t xml:space="preserve"> </w:t>
      </w:r>
      <w:r w:rsidRPr="00C10058">
        <w:rPr>
          <w:rFonts w:ascii="Times New Roman" w:hAnsi="Times New Roman" w:cs="Times New Roman"/>
          <w:sz w:val="24"/>
          <w:szCs w:val="24"/>
        </w:rPr>
        <w:t xml:space="preserve">anatomically appropriate model to study </w:t>
      </w:r>
      <w:r w:rsidR="00A65A1D" w:rsidRPr="00C10058">
        <w:rPr>
          <w:rFonts w:ascii="Times New Roman" w:hAnsi="Times New Roman" w:cs="Times New Roman"/>
          <w:sz w:val="24"/>
          <w:szCs w:val="24"/>
        </w:rPr>
        <w:t>axon regeneration.</w:t>
      </w:r>
      <w:r w:rsidR="00E87D27" w:rsidRPr="00C10058">
        <w:rPr>
          <w:rFonts w:ascii="Times New Roman" w:hAnsi="Times New Roman" w:cs="Times New Roman"/>
          <w:sz w:val="24"/>
          <w:szCs w:val="24"/>
        </w:rPr>
        <w:t xml:space="preserve"> By </w:t>
      </w:r>
      <w:r w:rsidRPr="00C10058">
        <w:rPr>
          <w:rFonts w:ascii="Times New Roman" w:hAnsi="Times New Roman" w:cs="Times New Roman"/>
          <w:sz w:val="24"/>
          <w:szCs w:val="24"/>
        </w:rPr>
        <w:t>having the appropriate model, researchers</w:t>
      </w:r>
      <w:r w:rsidR="00E87D27" w:rsidRPr="00C10058">
        <w:rPr>
          <w:rFonts w:ascii="Times New Roman" w:hAnsi="Times New Roman" w:cs="Times New Roman"/>
          <w:sz w:val="24"/>
          <w:szCs w:val="24"/>
        </w:rPr>
        <w:t xml:space="preserve"> can formulate a specific treatment based on </w:t>
      </w:r>
      <w:r w:rsidRPr="00C10058">
        <w:rPr>
          <w:rFonts w:ascii="Times New Roman" w:hAnsi="Times New Roman" w:cs="Times New Roman"/>
          <w:sz w:val="24"/>
          <w:szCs w:val="24"/>
        </w:rPr>
        <w:t>the severity of injury,</w:t>
      </w:r>
      <w:r w:rsidR="00E87D27" w:rsidRPr="00C10058">
        <w:rPr>
          <w:rFonts w:ascii="Times New Roman" w:hAnsi="Times New Roman" w:cs="Times New Roman"/>
          <w:sz w:val="24"/>
          <w:szCs w:val="24"/>
        </w:rPr>
        <w:t xml:space="preserve"> neuronal cell type </w:t>
      </w:r>
      <w:r w:rsidRPr="00C10058">
        <w:rPr>
          <w:rFonts w:ascii="Times New Roman" w:hAnsi="Times New Roman" w:cs="Times New Roman"/>
          <w:sz w:val="24"/>
          <w:szCs w:val="24"/>
        </w:rPr>
        <w:t xml:space="preserve">of interest </w:t>
      </w:r>
      <w:r w:rsidR="00E87D27" w:rsidRPr="00C10058">
        <w:rPr>
          <w:rFonts w:ascii="Times New Roman" w:hAnsi="Times New Roman" w:cs="Times New Roman"/>
          <w:sz w:val="24"/>
          <w:szCs w:val="24"/>
        </w:rPr>
        <w:t>and</w:t>
      </w:r>
      <w:r w:rsidRPr="00C10058">
        <w:rPr>
          <w:rFonts w:ascii="Times New Roman" w:hAnsi="Times New Roman" w:cs="Times New Roman"/>
          <w:sz w:val="24"/>
          <w:szCs w:val="24"/>
        </w:rPr>
        <w:t xml:space="preserve"> desired spinal tract for assessing </w:t>
      </w:r>
      <w:r w:rsidR="00E87D27" w:rsidRPr="00C10058">
        <w:rPr>
          <w:rFonts w:ascii="Times New Roman" w:hAnsi="Times New Roman" w:cs="Times New Roman"/>
          <w:sz w:val="24"/>
          <w:szCs w:val="24"/>
        </w:rPr>
        <w:t>regeneration, as opposed to a ‘one-for-all’ treatment strategy.</w:t>
      </w:r>
    </w:p>
    <w:p w:rsidR="00C7624A" w:rsidRPr="00C10058" w:rsidRDefault="006F3AB2" w:rsidP="00DD7D7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10058">
        <w:rPr>
          <w:rFonts w:ascii="Times New Roman" w:hAnsi="Times New Roman" w:cs="Times New Roman"/>
          <w:sz w:val="24"/>
          <w:szCs w:val="24"/>
        </w:rPr>
        <w:br/>
      </w:r>
      <w:r w:rsidR="00C7624A" w:rsidRPr="00C10058">
        <w:rPr>
          <w:rFonts w:ascii="Times New Roman" w:hAnsi="Times New Roman" w:cs="Times New Roman"/>
          <w:sz w:val="24"/>
          <w:szCs w:val="24"/>
        </w:rPr>
        <w:t>In spinal cord injury,</w:t>
      </w:r>
      <w:r w:rsidR="00A436FA" w:rsidRPr="00C10058">
        <w:rPr>
          <w:rFonts w:ascii="Times New Roman" w:hAnsi="Times New Roman" w:cs="Times New Roman"/>
          <w:sz w:val="24"/>
          <w:szCs w:val="24"/>
        </w:rPr>
        <w:t xml:space="preserve"> </w:t>
      </w:r>
      <w:r w:rsidR="005C0ED9" w:rsidRPr="005C0ED9">
        <w:rPr>
          <w:rFonts w:ascii="Times New Roman" w:hAnsi="Times New Roman" w:cs="Times New Roman"/>
          <w:color w:val="FF0000"/>
          <w:sz w:val="24"/>
          <w:szCs w:val="24"/>
        </w:rPr>
        <w:t>for example</w:t>
      </w:r>
      <w:r w:rsidR="005C0ED9">
        <w:rPr>
          <w:rFonts w:ascii="Times New Roman" w:hAnsi="Times New Roman" w:cs="Times New Roman"/>
          <w:sz w:val="24"/>
          <w:szCs w:val="24"/>
        </w:rPr>
        <w:t xml:space="preserve">, </w:t>
      </w:r>
      <w:r w:rsidR="00A436FA" w:rsidRPr="00C10058">
        <w:rPr>
          <w:rFonts w:ascii="Times New Roman" w:hAnsi="Times New Roman" w:cs="Times New Roman"/>
          <w:sz w:val="24"/>
          <w:szCs w:val="24"/>
        </w:rPr>
        <w:t>the most debilitating symptoms stem from th</w:t>
      </w:r>
      <w:r w:rsidR="00C7624A" w:rsidRPr="00C10058">
        <w:rPr>
          <w:rFonts w:ascii="Times New Roman" w:hAnsi="Times New Roman" w:cs="Times New Roman"/>
          <w:sz w:val="24"/>
          <w:szCs w:val="24"/>
        </w:rPr>
        <w:t>e loss of sensation and locomotion.</w:t>
      </w:r>
      <w:r w:rsidR="00A436FA" w:rsidRPr="00C10058">
        <w:rPr>
          <w:rFonts w:ascii="Times New Roman" w:hAnsi="Times New Roman" w:cs="Times New Roman"/>
          <w:sz w:val="24"/>
          <w:szCs w:val="24"/>
        </w:rPr>
        <w:t xml:space="preserve"> L</w:t>
      </w:r>
      <w:r w:rsidRPr="00C10058">
        <w:rPr>
          <w:rFonts w:ascii="Times New Roman" w:hAnsi="Times New Roman" w:cs="Times New Roman"/>
          <w:sz w:val="24"/>
          <w:szCs w:val="24"/>
        </w:rPr>
        <w:t>oss of sensation is caused by damage to the ascending sen</w:t>
      </w:r>
      <w:r w:rsidR="00A436FA" w:rsidRPr="00C10058">
        <w:rPr>
          <w:rFonts w:ascii="Times New Roman" w:hAnsi="Times New Roman" w:cs="Times New Roman"/>
          <w:sz w:val="24"/>
          <w:szCs w:val="24"/>
        </w:rPr>
        <w:t>sory pathways</w:t>
      </w:r>
      <w:r w:rsidRPr="00C10058">
        <w:rPr>
          <w:rFonts w:ascii="Times New Roman" w:hAnsi="Times New Roman" w:cs="Times New Roman"/>
          <w:sz w:val="24"/>
          <w:szCs w:val="24"/>
        </w:rPr>
        <w:t>, while the loss of locomotion is caused by damage to the descen</w:t>
      </w:r>
      <w:r w:rsidR="00CF370C" w:rsidRPr="00C10058">
        <w:rPr>
          <w:rFonts w:ascii="Times New Roman" w:hAnsi="Times New Roman" w:cs="Times New Roman"/>
          <w:sz w:val="24"/>
          <w:szCs w:val="24"/>
        </w:rPr>
        <w:t xml:space="preserve">ding motor pathways. Due to </w:t>
      </w:r>
      <w:r w:rsidRPr="00C10058">
        <w:rPr>
          <w:rFonts w:ascii="Times New Roman" w:hAnsi="Times New Roman" w:cs="Times New Roman"/>
          <w:sz w:val="24"/>
          <w:szCs w:val="24"/>
        </w:rPr>
        <w:t xml:space="preserve">cellular and anatomical differences </w:t>
      </w:r>
      <w:r w:rsidR="00A436FA" w:rsidRPr="00C10058">
        <w:rPr>
          <w:rFonts w:ascii="Times New Roman" w:hAnsi="Times New Roman" w:cs="Times New Roman"/>
          <w:sz w:val="24"/>
          <w:szCs w:val="24"/>
        </w:rPr>
        <w:t>between these two pathways, many targeted</w:t>
      </w:r>
      <w:r w:rsidRPr="00C10058">
        <w:rPr>
          <w:rFonts w:ascii="Times New Roman" w:hAnsi="Times New Roman" w:cs="Times New Roman"/>
          <w:sz w:val="24"/>
          <w:szCs w:val="24"/>
        </w:rPr>
        <w:t xml:space="preserve"> axon regeneration studies only focus</w:t>
      </w:r>
      <w:r w:rsidR="00A436FA" w:rsidRPr="00C10058">
        <w:rPr>
          <w:rFonts w:ascii="Times New Roman" w:hAnsi="Times New Roman" w:cs="Times New Roman"/>
          <w:sz w:val="24"/>
          <w:szCs w:val="24"/>
        </w:rPr>
        <w:t xml:space="preserve"> on</w:t>
      </w:r>
      <w:r w:rsidR="00E87D27" w:rsidRPr="00C10058">
        <w:rPr>
          <w:rFonts w:ascii="Times New Roman" w:hAnsi="Times New Roman" w:cs="Times New Roman"/>
          <w:sz w:val="24"/>
          <w:szCs w:val="24"/>
        </w:rPr>
        <w:t xml:space="preserve"> one </w:t>
      </w:r>
      <w:r w:rsidR="00A436FA" w:rsidRPr="00C10058">
        <w:rPr>
          <w:rFonts w:ascii="Times New Roman" w:hAnsi="Times New Roman" w:cs="Times New Roman"/>
          <w:sz w:val="24"/>
          <w:szCs w:val="24"/>
        </w:rPr>
        <w:t xml:space="preserve">or the other pathway with the rationale that </w:t>
      </w:r>
      <w:r w:rsidR="00E87D27" w:rsidRPr="00C10058">
        <w:rPr>
          <w:rFonts w:ascii="Times New Roman" w:hAnsi="Times New Roman" w:cs="Times New Roman"/>
          <w:sz w:val="24"/>
          <w:szCs w:val="24"/>
        </w:rPr>
        <w:t>s</w:t>
      </w:r>
      <w:r w:rsidRPr="00C10058">
        <w:rPr>
          <w:rFonts w:ascii="Times New Roman" w:hAnsi="Times New Roman" w:cs="Times New Roman"/>
          <w:sz w:val="24"/>
          <w:szCs w:val="24"/>
        </w:rPr>
        <w:t xml:space="preserve">uccessful recovery of either </w:t>
      </w:r>
      <w:r w:rsidR="00A436FA" w:rsidRPr="00C10058">
        <w:rPr>
          <w:rFonts w:ascii="Times New Roman" w:hAnsi="Times New Roman" w:cs="Times New Roman"/>
          <w:sz w:val="24"/>
          <w:szCs w:val="24"/>
        </w:rPr>
        <w:t>would be of tremendous benefits to patients</w:t>
      </w:r>
      <w:r w:rsidRPr="00C10058">
        <w:rPr>
          <w:rFonts w:ascii="Times New Roman" w:hAnsi="Times New Roman" w:cs="Times New Roman"/>
          <w:sz w:val="24"/>
          <w:szCs w:val="24"/>
        </w:rPr>
        <w:t>.</w:t>
      </w:r>
      <w:r w:rsidR="009A60E4" w:rsidRPr="00C10058">
        <w:rPr>
          <w:rFonts w:ascii="Times New Roman" w:hAnsi="Times New Roman" w:cs="Times New Roman"/>
          <w:sz w:val="24"/>
          <w:szCs w:val="24"/>
        </w:rPr>
        <w:t xml:space="preserve"> In this article, we present a protocol that </w:t>
      </w:r>
      <w:r w:rsidR="00772A87" w:rsidRPr="00C10058">
        <w:rPr>
          <w:rFonts w:ascii="Times New Roman" w:hAnsi="Times New Roman" w:cs="Times New Roman"/>
          <w:sz w:val="24"/>
          <w:szCs w:val="24"/>
        </w:rPr>
        <w:t>uses</w:t>
      </w:r>
      <w:r w:rsidR="00CC6645" w:rsidRPr="00C10058">
        <w:rPr>
          <w:rFonts w:ascii="Times New Roman" w:hAnsi="Times New Roman" w:cs="Times New Roman"/>
          <w:sz w:val="24"/>
          <w:szCs w:val="24"/>
        </w:rPr>
        <w:t xml:space="preserve"> </w:t>
      </w:r>
      <w:r w:rsidR="00A436FA" w:rsidRPr="00C10058">
        <w:rPr>
          <w:rFonts w:ascii="Times New Roman" w:hAnsi="Times New Roman" w:cs="Times New Roman"/>
          <w:sz w:val="24"/>
          <w:szCs w:val="24"/>
        </w:rPr>
        <w:t xml:space="preserve">direct </w:t>
      </w:r>
      <w:r w:rsidR="00E00533" w:rsidRPr="00C10058">
        <w:rPr>
          <w:rFonts w:ascii="Times New Roman" w:hAnsi="Times New Roman" w:cs="Times New Roman"/>
          <w:color w:val="FF0000"/>
          <w:sz w:val="24"/>
          <w:szCs w:val="24"/>
        </w:rPr>
        <w:t>dorsal root ganglia</w:t>
      </w:r>
      <w:r w:rsidR="00E00533" w:rsidRPr="00C10058">
        <w:rPr>
          <w:rFonts w:ascii="Times New Roman" w:hAnsi="Times New Roman" w:cs="Times New Roman"/>
          <w:sz w:val="24"/>
          <w:szCs w:val="24"/>
        </w:rPr>
        <w:t xml:space="preserve"> (</w:t>
      </w:r>
      <w:r w:rsidR="00CC6645" w:rsidRPr="00C10058">
        <w:rPr>
          <w:rFonts w:ascii="Times New Roman" w:hAnsi="Times New Roman" w:cs="Times New Roman"/>
          <w:sz w:val="24"/>
          <w:szCs w:val="24"/>
        </w:rPr>
        <w:t>DRG</w:t>
      </w:r>
      <w:r w:rsidR="00E00533" w:rsidRPr="00C10058">
        <w:rPr>
          <w:rFonts w:ascii="Times New Roman" w:hAnsi="Times New Roman" w:cs="Times New Roman"/>
          <w:sz w:val="24"/>
          <w:szCs w:val="24"/>
        </w:rPr>
        <w:t>)</w:t>
      </w:r>
      <w:r w:rsidR="00CC6645" w:rsidRPr="00C10058">
        <w:rPr>
          <w:rFonts w:ascii="Times New Roman" w:hAnsi="Times New Roman" w:cs="Times New Roman"/>
          <w:sz w:val="24"/>
          <w:szCs w:val="24"/>
        </w:rPr>
        <w:t xml:space="preserve"> injection with a viral vector and </w:t>
      </w:r>
      <w:r w:rsidR="00A436FA" w:rsidRPr="00C10058">
        <w:rPr>
          <w:rFonts w:ascii="Times New Roman" w:hAnsi="Times New Roman" w:cs="Times New Roman"/>
          <w:sz w:val="24"/>
          <w:szCs w:val="24"/>
        </w:rPr>
        <w:t xml:space="preserve">concurrent </w:t>
      </w:r>
      <w:r w:rsidR="00CC6645" w:rsidRPr="00C10058">
        <w:rPr>
          <w:rFonts w:ascii="Times New Roman" w:hAnsi="Times New Roman" w:cs="Times New Roman"/>
          <w:sz w:val="24"/>
          <w:szCs w:val="24"/>
        </w:rPr>
        <w:t xml:space="preserve">dorsal root crush injury in </w:t>
      </w:r>
      <w:r w:rsidR="00A436FA" w:rsidRPr="00C10058">
        <w:rPr>
          <w:rFonts w:ascii="Times New Roman" w:hAnsi="Times New Roman" w:cs="Times New Roman"/>
          <w:sz w:val="24"/>
          <w:szCs w:val="24"/>
        </w:rPr>
        <w:t xml:space="preserve">the lower cervical spinal cord </w:t>
      </w:r>
      <w:r w:rsidR="00DB4B57" w:rsidRPr="00C10058">
        <w:rPr>
          <w:rFonts w:ascii="Times New Roman" w:hAnsi="Times New Roman" w:cs="Times New Roman"/>
          <w:sz w:val="24"/>
          <w:szCs w:val="24"/>
        </w:rPr>
        <w:t xml:space="preserve">of </w:t>
      </w:r>
      <w:r w:rsidR="00CC6645" w:rsidRPr="00C10058">
        <w:rPr>
          <w:rFonts w:ascii="Times New Roman" w:hAnsi="Times New Roman" w:cs="Times New Roman"/>
          <w:sz w:val="24"/>
          <w:szCs w:val="24"/>
        </w:rPr>
        <w:t xml:space="preserve">adult rat as a model to study sensory axon regeneration. </w:t>
      </w:r>
    </w:p>
    <w:p w:rsidR="00CA3DDC" w:rsidRPr="00C10058" w:rsidRDefault="00540BDA" w:rsidP="00DD7D7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10058">
        <w:rPr>
          <w:rFonts w:ascii="Times New Roman" w:hAnsi="Times New Roman" w:cs="Times New Roman"/>
          <w:sz w:val="24"/>
          <w:szCs w:val="24"/>
        </w:rPr>
        <w:br/>
      </w:r>
      <w:r w:rsidR="00FE2A00" w:rsidRPr="00C10058">
        <w:rPr>
          <w:rFonts w:ascii="Times New Roman" w:hAnsi="Times New Roman" w:cs="Times New Roman"/>
          <w:sz w:val="24"/>
          <w:szCs w:val="24"/>
        </w:rPr>
        <w:t>DRG</w:t>
      </w:r>
      <w:r w:rsidR="0003009D" w:rsidRPr="00C10058">
        <w:rPr>
          <w:rFonts w:ascii="Times New Roman" w:hAnsi="Times New Roman" w:cs="Times New Roman"/>
          <w:sz w:val="24"/>
          <w:szCs w:val="24"/>
        </w:rPr>
        <w:t xml:space="preserve"> sensory neuron</w:t>
      </w:r>
      <w:r w:rsidR="00FE2A00" w:rsidRPr="00C10058">
        <w:rPr>
          <w:rFonts w:ascii="Times New Roman" w:hAnsi="Times New Roman" w:cs="Times New Roman"/>
          <w:sz w:val="24"/>
          <w:szCs w:val="24"/>
        </w:rPr>
        <w:t>s are responsible</w:t>
      </w:r>
      <w:r w:rsidR="0003009D" w:rsidRPr="00C10058">
        <w:rPr>
          <w:rFonts w:ascii="Times New Roman" w:hAnsi="Times New Roman" w:cs="Times New Roman"/>
          <w:sz w:val="24"/>
          <w:szCs w:val="24"/>
        </w:rPr>
        <w:t xml:space="preserve"> </w:t>
      </w:r>
      <w:r w:rsidR="00BF4D18" w:rsidRPr="00C10058">
        <w:rPr>
          <w:rFonts w:ascii="Times New Roman" w:hAnsi="Times New Roman" w:cs="Times New Roman"/>
          <w:sz w:val="24"/>
          <w:szCs w:val="24"/>
        </w:rPr>
        <w:t>for relaying</w:t>
      </w:r>
      <w:r w:rsidR="0003009D" w:rsidRPr="00C10058">
        <w:rPr>
          <w:rFonts w:ascii="Times New Roman" w:hAnsi="Times New Roman" w:cs="Times New Roman"/>
          <w:sz w:val="24"/>
          <w:szCs w:val="24"/>
        </w:rPr>
        <w:t xml:space="preserve"> sensory information such as tactile sensation and pain from the periphery to the CNS.</w:t>
      </w:r>
      <w:r w:rsidR="00CA3DDC" w:rsidRPr="00C10058">
        <w:rPr>
          <w:rFonts w:ascii="Times New Roman" w:hAnsi="Times New Roman" w:cs="Times New Roman"/>
          <w:sz w:val="24"/>
          <w:szCs w:val="24"/>
        </w:rPr>
        <w:t xml:space="preserve"> The long axonal projections of sens</w:t>
      </w:r>
      <w:r w:rsidR="00772A87" w:rsidRPr="00C10058">
        <w:rPr>
          <w:rFonts w:ascii="Times New Roman" w:hAnsi="Times New Roman" w:cs="Times New Roman"/>
          <w:sz w:val="24"/>
          <w:szCs w:val="24"/>
        </w:rPr>
        <w:t xml:space="preserve">ory neurons in the spinal cord </w:t>
      </w:r>
      <w:r w:rsidR="00CA3DDC" w:rsidRPr="00C10058">
        <w:rPr>
          <w:rFonts w:ascii="Times New Roman" w:hAnsi="Times New Roman" w:cs="Times New Roman"/>
          <w:sz w:val="24"/>
          <w:szCs w:val="24"/>
        </w:rPr>
        <w:t>serve as a good model to study</w:t>
      </w:r>
      <w:r w:rsidR="00727DCF" w:rsidRPr="00C10058">
        <w:rPr>
          <w:rFonts w:ascii="Times New Roman" w:hAnsi="Times New Roman" w:cs="Times New Roman"/>
          <w:sz w:val="24"/>
          <w:szCs w:val="24"/>
        </w:rPr>
        <w:t xml:space="preserve"> </w:t>
      </w:r>
      <w:r w:rsidR="00CA3DDC" w:rsidRPr="00C10058">
        <w:rPr>
          <w:rFonts w:ascii="Times New Roman" w:hAnsi="Times New Roman" w:cs="Times New Roman"/>
          <w:sz w:val="24"/>
          <w:szCs w:val="24"/>
        </w:rPr>
        <w:t>long-distance axon</w:t>
      </w:r>
      <w:r w:rsidR="00772A87" w:rsidRPr="00C10058">
        <w:rPr>
          <w:rFonts w:ascii="Times New Roman" w:hAnsi="Times New Roman" w:cs="Times New Roman"/>
          <w:sz w:val="24"/>
          <w:szCs w:val="24"/>
        </w:rPr>
        <w:t xml:space="preserve"> regeneration</w:t>
      </w:r>
      <w:r w:rsidR="0003009D" w:rsidRPr="00C10058">
        <w:rPr>
          <w:rFonts w:ascii="Times New Roman" w:hAnsi="Times New Roman" w:cs="Times New Roman"/>
          <w:sz w:val="24"/>
          <w:szCs w:val="24"/>
        </w:rPr>
        <w:t xml:space="preserve">. </w:t>
      </w:r>
      <w:r w:rsidR="00A436FA" w:rsidRPr="00C10058">
        <w:rPr>
          <w:rFonts w:ascii="Times New Roman" w:hAnsi="Times New Roman" w:cs="Times New Roman"/>
          <w:sz w:val="24"/>
          <w:szCs w:val="24"/>
        </w:rPr>
        <w:t>In addition, a</w:t>
      </w:r>
      <w:r w:rsidR="0003009D" w:rsidRPr="00C10058">
        <w:rPr>
          <w:rFonts w:ascii="Times New Roman" w:hAnsi="Times New Roman" w:cs="Times New Roman"/>
          <w:sz w:val="24"/>
          <w:szCs w:val="24"/>
        </w:rPr>
        <w:t>s rodents can</w:t>
      </w:r>
      <w:r w:rsidR="00BF4D18" w:rsidRPr="00C10058">
        <w:rPr>
          <w:rFonts w:ascii="Times New Roman" w:hAnsi="Times New Roman" w:cs="Times New Roman"/>
          <w:sz w:val="24"/>
          <w:szCs w:val="24"/>
        </w:rPr>
        <w:t xml:space="preserve"> </w:t>
      </w:r>
      <w:r w:rsidR="0003009D" w:rsidRPr="00C10058">
        <w:rPr>
          <w:rFonts w:ascii="Times New Roman" w:hAnsi="Times New Roman" w:cs="Times New Roman"/>
          <w:sz w:val="24"/>
          <w:szCs w:val="24"/>
        </w:rPr>
        <w:t>survive a sensory pathway lesion</w:t>
      </w:r>
      <w:r w:rsidR="00BF4D18" w:rsidRPr="00C10058">
        <w:rPr>
          <w:rFonts w:ascii="Times New Roman" w:hAnsi="Times New Roman" w:cs="Times New Roman"/>
          <w:sz w:val="24"/>
          <w:szCs w:val="24"/>
        </w:rPr>
        <w:t xml:space="preserve"> such as dorsal root crush injury</w:t>
      </w:r>
      <w:r w:rsidR="0003009D" w:rsidRPr="00C10058">
        <w:rPr>
          <w:rFonts w:ascii="Times New Roman" w:hAnsi="Times New Roman" w:cs="Times New Roman"/>
          <w:sz w:val="24"/>
          <w:szCs w:val="24"/>
        </w:rPr>
        <w:t xml:space="preserve"> with minimal welfare c</w:t>
      </w:r>
      <w:r w:rsidR="00A436FA" w:rsidRPr="00C10058">
        <w:rPr>
          <w:rFonts w:ascii="Times New Roman" w:hAnsi="Times New Roman" w:cs="Times New Roman"/>
          <w:sz w:val="24"/>
          <w:szCs w:val="24"/>
        </w:rPr>
        <w:t>omplications, researchers can study</w:t>
      </w:r>
      <w:r w:rsidR="00BF4D18" w:rsidRPr="00C10058">
        <w:rPr>
          <w:rFonts w:ascii="Times New Roman" w:hAnsi="Times New Roman" w:cs="Times New Roman"/>
          <w:sz w:val="24"/>
          <w:szCs w:val="24"/>
        </w:rPr>
        <w:t xml:space="preserve"> CNS axon regeneration </w:t>
      </w:r>
      <w:r w:rsidR="0003009D" w:rsidRPr="00C10058">
        <w:rPr>
          <w:rFonts w:ascii="Times New Roman" w:hAnsi="Times New Roman" w:cs="Times New Roman"/>
          <w:sz w:val="24"/>
          <w:szCs w:val="24"/>
        </w:rPr>
        <w:t xml:space="preserve">without the need to completely lesion the spinal cord. </w:t>
      </w:r>
      <w:r w:rsidR="00540991" w:rsidRPr="00C10058">
        <w:rPr>
          <w:rFonts w:ascii="Times New Roman" w:hAnsi="Times New Roman" w:cs="Times New Roman"/>
          <w:sz w:val="24"/>
          <w:szCs w:val="24"/>
        </w:rPr>
        <w:t xml:space="preserve">A quadruple C5-C8 </w:t>
      </w:r>
      <w:r w:rsidR="00E00533" w:rsidRPr="00C10058">
        <w:rPr>
          <w:rFonts w:ascii="Times New Roman" w:hAnsi="Times New Roman" w:cs="Times New Roman"/>
          <w:color w:val="FF0000"/>
          <w:sz w:val="24"/>
          <w:szCs w:val="24"/>
        </w:rPr>
        <w:t>(cervical level 5 – 8)</w:t>
      </w:r>
      <w:r w:rsidR="00E00533" w:rsidRPr="00C10058">
        <w:rPr>
          <w:rFonts w:ascii="Times New Roman" w:hAnsi="Times New Roman" w:cs="Times New Roman"/>
          <w:sz w:val="24"/>
          <w:szCs w:val="24"/>
        </w:rPr>
        <w:t xml:space="preserve"> </w:t>
      </w:r>
      <w:r w:rsidR="00540991" w:rsidRPr="00C10058">
        <w:rPr>
          <w:rFonts w:ascii="Times New Roman" w:hAnsi="Times New Roman" w:cs="Times New Roman"/>
          <w:sz w:val="24"/>
          <w:szCs w:val="24"/>
        </w:rPr>
        <w:t xml:space="preserve">dorsal root crush injury has been shown to be </w:t>
      </w:r>
      <w:r w:rsidR="00DB4B57" w:rsidRPr="00C10058">
        <w:rPr>
          <w:rFonts w:ascii="Times New Roman" w:hAnsi="Times New Roman" w:cs="Times New Roman"/>
          <w:sz w:val="24"/>
          <w:szCs w:val="24"/>
        </w:rPr>
        <w:t xml:space="preserve">a </w:t>
      </w:r>
      <w:r w:rsidR="00540991" w:rsidRPr="00C10058">
        <w:rPr>
          <w:rFonts w:ascii="Times New Roman" w:hAnsi="Times New Roman" w:cs="Times New Roman"/>
          <w:sz w:val="24"/>
          <w:szCs w:val="24"/>
        </w:rPr>
        <w:t>useful model for forepaw deafferentation</w:t>
      </w:r>
      <w:r w:rsidR="00EC16B3" w:rsidRPr="00C1005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dTwvQXV0aG9yPjxZZWFyPjIwMDk8L1llYXI+PFJlY051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</w:fldData>
        </w:fldChar>
      </w:r>
      <w:r w:rsidR="00F52FD5" w:rsidRPr="00C1005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C16B3" w:rsidRPr="00C1005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dTwvQXV0aG9yPjxZZWFyPjIwMDk8L1llYXI+PFJlY051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</w:fldData>
        </w:fldChar>
      </w:r>
      <w:r w:rsidR="00F52FD5" w:rsidRPr="00C1005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C16B3" w:rsidRPr="00C10058">
        <w:rPr>
          <w:rFonts w:ascii="Times New Roman" w:hAnsi="Times New Roman" w:cs="Times New Roman"/>
          <w:sz w:val="24"/>
          <w:szCs w:val="24"/>
        </w:rPr>
      </w:r>
      <w:r w:rsidR="00EC16B3" w:rsidRPr="00C10058">
        <w:rPr>
          <w:rFonts w:ascii="Times New Roman" w:hAnsi="Times New Roman" w:cs="Times New Roman"/>
          <w:sz w:val="24"/>
          <w:szCs w:val="24"/>
        </w:rPr>
        <w:fldChar w:fldCharType="end"/>
      </w:r>
      <w:r w:rsidR="00EC16B3" w:rsidRPr="00C10058">
        <w:rPr>
          <w:rFonts w:ascii="Times New Roman" w:hAnsi="Times New Roman" w:cs="Times New Roman"/>
          <w:sz w:val="24"/>
          <w:szCs w:val="24"/>
        </w:rPr>
      </w:r>
      <w:r w:rsidR="00EC16B3" w:rsidRPr="00C10058">
        <w:rPr>
          <w:rFonts w:ascii="Times New Roman" w:hAnsi="Times New Roman" w:cs="Times New Roman"/>
          <w:sz w:val="24"/>
          <w:szCs w:val="24"/>
        </w:rPr>
        <w:fldChar w:fldCharType="separate"/>
      </w:r>
      <w:r w:rsidR="00F52FD5" w:rsidRPr="00C10058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EC16B3" w:rsidRPr="00C10058">
        <w:rPr>
          <w:rFonts w:ascii="Times New Roman" w:hAnsi="Times New Roman" w:cs="Times New Roman"/>
          <w:sz w:val="24"/>
          <w:szCs w:val="24"/>
        </w:rPr>
        <w:fldChar w:fldCharType="end"/>
      </w:r>
      <w:r w:rsidR="00540991" w:rsidRPr="00C10058">
        <w:rPr>
          <w:rFonts w:ascii="Times New Roman" w:hAnsi="Times New Roman" w:cs="Times New Roman"/>
          <w:sz w:val="24"/>
          <w:szCs w:val="24"/>
        </w:rPr>
        <w:t xml:space="preserve">. </w:t>
      </w:r>
      <w:r w:rsidR="00BF4D18" w:rsidRPr="00C10058">
        <w:rPr>
          <w:rFonts w:ascii="Times New Roman" w:hAnsi="Times New Roman" w:cs="Times New Roman"/>
          <w:sz w:val="24"/>
          <w:szCs w:val="24"/>
        </w:rPr>
        <w:t xml:space="preserve">Additionally, </w:t>
      </w:r>
      <w:r w:rsidR="0003009D" w:rsidRPr="00C10058">
        <w:rPr>
          <w:rFonts w:ascii="Times New Roman" w:hAnsi="Times New Roman" w:cs="Times New Roman"/>
          <w:sz w:val="24"/>
          <w:szCs w:val="24"/>
        </w:rPr>
        <w:t>a dorsal root</w:t>
      </w:r>
      <w:r w:rsidR="00BF4D18" w:rsidRPr="00C10058">
        <w:rPr>
          <w:rFonts w:ascii="Times New Roman" w:hAnsi="Times New Roman" w:cs="Times New Roman"/>
          <w:sz w:val="24"/>
          <w:szCs w:val="24"/>
        </w:rPr>
        <w:t xml:space="preserve"> crush injury provides a ‘clean</w:t>
      </w:r>
      <w:r w:rsidR="00CA3DDC" w:rsidRPr="00C10058">
        <w:rPr>
          <w:rFonts w:ascii="Times New Roman" w:hAnsi="Times New Roman" w:cs="Times New Roman"/>
          <w:sz w:val="24"/>
          <w:szCs w:val="24"/>
        </w:rPr>
        <w:t>er</w:t>
      </w:r>
      <w:r w:rsidR="0003009D" w:rsidRPr="00C10058">
        <w:rPr>
          <w:rFonts w:ascii="Times New Roman" w:hAnsi="Times New Roman" w:cs="Times New Roman"/>
          <w:sz w:val="24"/>
          <w:szCs w:val="24"/>
        </w:rPr>
        <w:t>’ model</w:t>
      </w:r>
      <w:r w:rsidR="00A436FA" w:rsidRPr="00C10058">
        <w:rPr>
          <w:rFonts w:ascii="Times New Roman" w:hAnsi="Times New Roman" w:cs="Times New Roman"/>
          <w:sz w:val="24"/>
          <w:szCs w:val="24"/>
        </w:rPr>
        <w:t xml:space="preserve"> to study</w:t>
      </w:r>
      <w:r w:rsidR="004014D2" w:rsidRPr="00C10058">
        <w:rPr>
          <w:rFonts w:ascii="Times New Roman" w:hAnsi="Times New Roman" w:cs="Times New Roman"/>
          <w:sz w:val="24"/>
          <w:szCs w:val="24"/>
        </w:rPr>
        <w:t xml:space="preserve"> axon regeneration</w:t>
      </w:r>
      <w:r w:rsidR="00A436FA" w:rsidRPr="00C10058">
        <w:rPr>
          <w:rFonts w:ascii="Times New Roman" w:hAnsi="Times New Roman" w:cs="Times New Roman"/>
          <w:sz w:val="24"/>
          <w:szCs w:val="24"/>
        </w:rPr>
        <w:t xml:space="preserve"> than a direct spinal cord injury because it is</w:t>
      </w:r>
      <w:r w:rsidR="00BF4D18" w:rsidRPr="00C10058">
        <w:rPr>
          <w:rFonts w:ascii="Times New Roman" w:hAnsi="Times New Roman" w:cs="Times New Roman"/>
          <w:sz w:val="24"/>
          <w:szCs w:val="24"/>
        </w:rPr>
        <w:t xml:space="preserve"> </w:t>
      </w:r>
      <w:r w:rsidR="0003009D" w:rsidRPr="00C10058">
        <w:rPr>
          <w:rFonts w:ascii="Times New Roman" w:hAnsi="Times New Roman" w:cs="Times New Roman"/>
          <w:sz w:val="24"/>
          <w:szCs w:val="24"/>
        </w:rPr>
        <w:t>uncomplicated by other factors suc</w:t>
      </w:r>
      <w:r w:rsidR="001B64B5" w:rsidRPr="00C10058">
        <w:rPr>
          <w:rFonts w:ascii="Times New Roman" w:hAnsi="Times New Roman" w:cs="Times New Roman"/>
          <w:sz w:val="24"/>
          <w:szCs w:val="24"/>
        </w:rPr>
        <w:t>h as glial scar formation</w:t>
      </w:r>
      <w:r w:rsidR="0003009D" w:rsidRPr="00C10058">
        <w:rPr>
          <w:rFonts w:ascii="Times New Roman" w:hAnsi="Times New Roman" w:cs="Times New Roman"/>
          <w:sz w:val="24"/>
          <w:szCs w:val="24"/>
        </w:rPr>
        <w:t>.</w:t>
      </w:r>
      <w:r w:rsidR="005406E5" w:rsidRPr="00C10058">
        <w:rPr>
          <w:rFonts w:ascii="Times New Roman" w:hAnsi="Times New Roman" w:cs="Times New Roman"/>
          <w:sz w:val="24"/>
          <w:szCs w:val="24"/>
        </w:rPr>
        <w:t xml:space="preserve"> </w:t>
      </w:r>
    </w:p>
    <w:p w:rsidR="000F0AE5" w:rsidRPr="00DD7D74" w:rsidRDefault="00CA3DDC" w:rsidP="00DD7D7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10058">
        <w:rPr>
          <w:rFonts w:ascii="Times New Roman" w:hAnsi="Times New Roman" w:cs="Times New Roman"/>
          <w:sz w:val="24"/>
          <w:szCs w:val="24"/>
        </w:rPr>
        <w:br/>
      </w:r>
      <w:r w:rsidR="000F0AE5" w:rsidRPr="00C10058">
        <w:rPr>
          <w:rFonts w:ascii="Times New Roman" w:hAnsi="Times New Roman" w:cs="Times New Roman"/>
          <w:sz w:val="24"/>
          <w:szCs w:val="24"/>
        </w:rPr>
        <w:t xml:space="preserve">The use of viral </w:t>
      </w:r>
      <w:r w:rsidR="00E478DA" w:rsidRPr="00C10058">
        <w:rPr>
          <w:rFonts w:ascii="Times New Roman" w:hAnsi="Times New Roman" w:cs="Times New Roman"/>
          <w:sz w:val="24"/>
          <w:szCs w:val="24"/>
        </w:rPr>
        <w:t>gene therapy to reprogram</w:t>
      </w:r>
      <w:r w:rsidR="001B64B5" w:rsidRPr="00C10058">
        <w:rPr>
          <w:rFonts w:ascii="Times New Roman" w:hAnsi="Times New Roman" w:cs="Times New Roman"/>
          <w:sz w:val="24"/>
          <w:szCs w:val="24"/>
        </w:rPr>
        <w:t xml:space="preserve"> </w:t>
      </w:r>
      <w:r w:rsidR="000F0AE5" w:rsidRPr="00C10058">
        <w:rPr>
          <w:rFonts w:ascii="Times New Roman" w:hAnsi="Times New Roman" w:cs="Times New Roman"/>
          <w:sz w:val="24"/>
          <w:szCs w:val="24"/>
        </w:rPr>
        <w:t>neurons</w:t>
      </w:r>
      <w:r w:rsidR="001B64B5" w:rsidRPr="00C10058">
        <w:rPr>
          <w:rFonts w:ascii="Times New Roman" w:hAnsi="Times New Roman" w:cs="Times New Roman"/>
          <w:sz w:val="24"/>
          <w:szCs w:val="24"/>
        </w:rPr>
        <w:t xml:space="preserve"> into a</w:t>
      </w:r>
      <w:r w:rsidR="00B97A2F" w:rsidRPr="00C10058">
        <w:rPr>
          <w:rFonts w:ascii="Times New Roman" w:hAnsi="Times New Roman" w:cs="Times New Roman"/>
          <w:sz w:val="24"/>
          <w:szCs w:val="24"/>
        </w:rPr>
        <w:t xml:space="preserve"> </w:t>
      </w:r>
      <w:r w:rsidR="001B64B5" w:rsidRPr="00C10058">
        <w:rPr>
          <w:rFonts w:ascii="Times New Roman" w:hAnsi="Times New Roman" w:cs="Times New Roman"/>
          <w:sz w:val="24"/>
          <w:szCs w:val="24"/>
        </w:rPr>
        <w:t>regenerative state</w:t>
      </w:r>
      <w:r w:rsidR="000F0AE5" w:rsidRPr="00C10058">
        <w:rPr>
          <w:rFonts w:ascii="Times New Roman" w:hAnsi="Times New Roman" w:cs="Times New Roman"/>
          <w:sz w:val="24"/>
          <w:szCs w:val="24"/>
        </w:rPr>
        <w:t xml:space="preserve"> has been </w:t>
      </w:r>
      <w:r w:rsidR="00B75D0A" w:rsidRPr="00C10058">
        <w:rPr>
          <w:rFonts w:ascii="Times New Roman" w:hAnsi="Times New Roman" w:cs="Times New Roman"/>
          <w:sz w:val="24"/>
          <w:szCs w:val="24"/>
        </w:rPr>
        <w:t xml:space="preserve">increasingly </w:t>
      </w:r>
      <w:r w:rsidR="000F0AE5" w:rsidRPr="00C10058">
        <w:rPr>
          <w:rFonts w:ascii="Times New Roman" w:hAnsi="Times New Roman" w:cs="Times New Roman"/>
          <w:sz w:val="24"/>
          <w:szCs w:val="24"/>
        </w:rPr>
        <w:t xml:space="preserve">regarded </w:t>
      </w:r>
      <w:r w:rsidR="001B64B5" w:rsidRPr="00C10058">
        <w:rPr>
          <w:rFonts w:ascii="Times New Roman" w:hAnsi="Times New Roman" w:cs="Times New Roman"/>
          <w:sz w:val="24"/>
          <w:szCs w:val="24"/>
        </w:rPr>
        <w:t xml:space="preserve">as a promising </w:t>
      </w:r>
      <w:r w:rsidR="00B75D0A" w:rsidRPr="00C10058">
        <w:rPr>
          <w:rFonts w:ascii="Times New Roman" w:hAnsi="Times New Roman" w:cs="Times New Roman"/>
          <w:sz w:val="24"/>
          <w:szCs w:val="24"/>
        </w:rPr>
        <w:t>treatment strategy</w:t>
      </w:r>
      <w:r w:rsidR="001B64B5" w:rsidRPr="00C10058">
        <w:rPr>
          <w:rFonts w:ascii="Times New Roman" w:hAnsi="Times New Roman" w:cs="Times New Roman"/>
          <w:sz w:val="24"/>
          <w:szCs w:val="24"/>
        </w:rPr>
        <w:t xml:space="preserve"> for many neurological conditions</w:t>
      </w:r>
      <w:r w:rsidR="00EC16B3" w:rsidRPr="00C10058">
        <w:rPr>
          <w:rFonts w:ascii="Times New Roman" w:hAnsi="Times New Roman" w:cs="Times New Roman"/>
          <w:sz w:val="24"/>
          <w:szCs w:val="24"/>
        </w:rPr>
        <w:fldChar w:fldCharType="begin"/>
      </w:r>
      <w:r w:rsidR="00000080" w:rsidRPr="00C1005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cquemiller&lt;/Author&gt;&lt;Year&gt;2016&lt;/Year&gt;&lt;RecNum&gt;11&lt;/RecNum&gt;&lt;DisplayText&gt;&lt;style face="superscript"&gt;3&lt;/style&gt;&lt;/DisplayText&gt;&lt;record&gt;&lt;rec-number&gt;11&lt;/rec-number&gt;&lt;foreign-keys&gt;&lt;key app="EN" db-id="dw9zftfzxfwx2letr22xv5rmzd25dwxxsxzr" timestamp="1474849268"&gt;11&lt;/key&gt;&lt;/foreign-keys&gt;&lt;ref-type name="Journal Article"&gt;17&lt;/ref-type&gt;&lt;contributors&gt;&lt;authors&gt;&lt;author&gt;Hocquemiller, M.&lt;/author&gt;&lt;author&gt;Giersch, L.&lt;/author&gt;&lt;author&gt;Audrain, M.&lt;/author&gt;&lt;author&gt;Parker, S.&lt;/author&gt;&lt;author&gt;Cartier, N.&lt;/author&gt;&lt;/authors&gt;&lt;/contributors&gt;&lt;auth-address&gt;1 Lysogene, Neuilly sur Seine, France .&amp;#xD;2 Universite Paris Descartes , Paris, France .&amp;#xD;3 INSERM UMR1169, Universite Paris-Sud, Universite Paris-Saclay , Orsay, France .&amp;#xD;4 CEA, DSV, I2BM, MIRCen, Fontenay-aux-Roses, France .&lt;/auth-address&gt;&lt;titles&gt;&lt;title&gt;Adeno-Associated Virus-Based Gene Therapy for CNS Diseases&lt;/title&gt;&lt;secondary-title&gt;Hum Gene Ther&lt;/secondary-title&gt;&lt;alt-title&gt;Human gene therapy&lt;/alt-title&gt;&lt;/titles&gt;&lt;periodical&gt;&lt;full-title&gt;Hum Gene Ther&lt;/full-title&gt;&lt;abbr-1&gt;Human gene therapy&lt;/abbr-1&gt;&lt;/periodical&gt;&lt;alt-periodical&gt;&lt;full-title&gt;Hum Gene Ther&lt;/full-title&gt;&lt;abbr-1&gt;Human gene therapy&lt;/abbr-1&gt;&lt;/alt-periodical&gt;&lt;pages&gt;478-96&lt;/pages&gt;&lt;volume&gt;27&lt;/volume&gt;&lt;number&gt;7&lt;/number&gt;&lt;edition&gt;2016/06/09&lt;/edition&gt;&lt;dates&gt;&lt;year&gt;2016&lt;/year&gt;&lt;pub-dates&gt;&lt;date&gt;Jul&lt;/date&gt;&lt;/pub-dates&gt;&lt;/dates&gt;&lt;isbn&gt;1043-0342&lt;/isbn&gt;&lt;accession-num&gt;27267688&lt;/accession-num&gt;&lt;urls&gt;&lt;/urls&gt;&lt;custom2&gt;PMC4960479&lt;/custom2&gt;&lt;electronic-resource-num&gt;10.1089/hum.2016.087&lt;/electronic-resource-num&gt;&lt;remote-database-provider&gt;NLM&lt;/remote-database-provider&gt;&lt;language&gt;eng&lt;/language&gt;&lt;/record&gt;&lt;/Cite&gt;&lt;/EndNote&gt;</w:instrText>
      </w:r>
      <w:r w:rsidR="00EC16B3" w:rsidRPr="00C10058">
        <w:rPr>
          <w:rFonts w:ascii="Times New Roman" w:hAnsi="Times New Roman" w:cs="Times New Roman"/>
          <w:sz w:val="24"/>
          <w:szCs w:val="24"/>
        </w:rPr>
        <w:fldChar w:fldCharType="separate"/>
      </w:r>
      <w:r w:rsidR="00000080" w:rsidRPr="00C10058">
        <w:rPr>
          <w:rFonts w:ascii="Times New Roman" w:hAnsi="Times New Roman" w:cs="Times New Roman"/>
          <w:noProof/>
          <w:sz w:val="24"/>
          <w:szCs w:val="24"/>
          <w:vertAlign w:val="superscript"/>
        </w:rPr>
        <w:t>3</w:t>
      </w:r>
      <w:r w:rsidR="00EC16B3" w:rsidRPr="00C10058">
        <w:rPr>
          <w:rFonts w:ascii="Times New Roman" w:hAnsi="Times New Roman" w:cs="Times New Roman"/>
          <w:sz w:val="24"/>
          <w:szCs w:val="24"/>
        </w:rPr>
        <w:fldChar w:fldCharType="end"/>
      </w:r>
      <w:r w:rsidR="00B75D0A" w:rsidRPr="00C10058">
        <w:rPr>
          <w:rFonts w:ascii="Times New Roman" w:hAnsi="Times New Roman" w:cs="Times New Roman"/>
          <w:sz w:val="24"/>
          <w:szCs w:val="24"/>
        </w:rPr>
        <w:t xml:space="preserve">. </w:t>
      </w:r>
      <w:r w:rsidR="000F0AE5" w:rsidRPr="00C10058">
        <w:rPr>
          <w:rFonts w:ascii="Times New Roman" w:hAnsi="Times New Roman" w:cs="Times New Roman"/>
          <w:sz w:val="24"/>
          <w:szCs w:val="24"/>
        </w:rPr>
        <w:t>Stu</w:t>
      </w:r>
      <w:r w:rsidR="00B75D0A" w:rsidRPr="00C10058">
        <w:rPr>
          <w:rFonts w:ascii="Times New Roman" w:hAnsi="Times New Roman" w:cs="Times New Roman"/>
          <w:sz w:val="24"/>
          <w:szCs w:val="24"/>
        </w:rPr>
        <w:t>dies have s</w:t>
      </w:r>
      <w:r w:rsidR="001B64B5" w:rsidRPr="00C10058">
        <w:rPr>
          <w:rFonts w:ascii="Times New Roman" w:hAnsi="Times New Roman" w:cs="Times New Roman"/>
          <w:sz w:val="24"/>
          <w:szCs w:val="24"/>
        </w:rPr>
        <w:t>hown the application</w:t>
      </w:r>
      <w:r w:rsidR="005E09D3" w:rsidRPr="00C10058">
        <w:rPr>
          <w:rFonts w:ascii="Times New Roman" w:hAnsi="Times New Roman" w:cs="Times New Roman"/>
          <w:sz w:val="24"/>
          <w:szCs w:val="24"/>
        </w:rPr>
        <w:t xml:space="preserve"> of an </w:t>
      </w:r>
      <w:r w:rsidR="00E00533" w:rsidRPr="000931CB">
        <w:rPr>
          <w:rFonts w:ascii="Times New Roman" w:hAnsi="Times New Roman" w:cs="Times New Roman"/>
          <w:sz w:val="24"/>
          <w:szCs w:val="24"/>
        </w:rPr>
        <w:t>adeno-associated virus</w:t>
      </w:r>
      <w:r w:rsidR="00E00533" w:rsidRPr="00C10058">
        <w:rPr>
          <w:rFonts w:ascii="Times New Roman" w:hAnsi="Times New Roman" w:cs="Times New Roman"/>
          <w:sz w:val="24"/>
          <w:szCs w:val="24"/>
        </w:rPr>
        <w:t xml:space="preserve"> (</w:t>
      </w:r>
      <w:r w:rsidR="005E09D3" w:rsidRPr="00C10058">
        <w:rPr>
          <w:rFonts w:ascii="Times New Roman" w:hAnsi="Times New Roman" w:cs="Times New Roman"/>
          <w:sz w:val="24"/>
          <w:szCs w:val="24"/>
        </w:rPr>
        <w:t>AAV</w:t>
      </w:r>
      <w:r w:rsidR="00E00533" w:rsidRPr="00C10058">
        <w:rPr>
          <w:rFonts w:ascii="Times New Roman" w:hAnsi="Times New Roman" w:cs="Times New Roman"/>
          <w:sz w:val="24"/>
          <w:szCs w:val="24"/>
        </w:rPr>
        <w:t>)</w:t>
      </w:r>
      <w:r w:rsidR="001B64B5" w:rsidRPr="00C10058">
        <w:rPr>
          <w:rFonts w:ascii="Times New Roman" w:hAnsi="Times New Roman" w:cs="Times New Roman"/>
          <w:sz w:val="24"/>
          <w:szCs w:val="24"/>
        </w:rPr>
        <w:t xml:space="preserve"> </w:t>
      </w:r>
      <w:r w:rsidR="000F0AE5" w:rsidRPr="00C10058">
        <w:rPr>
          <w:rFonts w:ascii="Times New Roman" w:hAnsi="Times New Roman" w:cs="Times New Roman"/>
          <w:sz w:val="24"/>
          <w:szCs w:val="24"/>
        </w:rPr>
        <w:t xml:space="preserve">vector carrying the transgene of a growth-promoting protein </w:t>
      </w:r>
      <w:r w:rsidR="001B64B5" w:rsidRPr="00C10058">
        <w:rPr>
          <w:rFonts w:ascii="Times New Roman" w:hAnsi="Times New Roman" w:cs="Times New Roman"/>
          <w:sz w:val="24"/>
          <w:szCs w:val="24"/>
        </w:rPr>
        <w:t>can</w:t>
      </w:r>
      <w:r w:rsidR="00B75D0A" w:rsidRPr="00C10058">
        <w:rPr>
          <w:rFonts w:ascii="Times New Roman" w:hAnsi="Times New Roman" w:cs="Times New Roman"/>
          <w:sz w:val="24"/>
          <w:szCs w:val="24"/>
        </w:rPr>
        <w:t xml:space="preserve"> </w:t>
      </w:r>
      <w:r w:rsidR="000F0AE5" w:rsidRPr="00C10058">
        <w:rPr>
          <w:rFonts w:ascii="Times New Roman" w:hAnsi="Times New Roman" w:cs="Times New Roman"/>
          <w:sz w:val="24"/>
          <w:szCs w:val="24"/>
        </w:rPr>
        <w:t>achie</w:t>
      </w:r>
      <w:r w:rsidR="00B75D0A" w:rsidRPr="00C10058">
        <w:rPr>
          <w:rFonts w:ascii="Times New Roman" w:hAnsi="Times New Roman" w:cs="Times New Roman"/>
          <w:sz w:val="24"/>
          <w:szCs w:val="24"/>
        </w:rPr>
        <w:t>ve</w:t>
      </w:r>
      <w:r w:rsidR="000F0AE5" w:rsidRPr="00C10058">
        <w:rPr>
          <w:rFonts w:ascii="Times New Roman" w:hAnsi="Times New Roman" w:cs="Times New Roman"/>
          <w:sz w:val="24"/>
          <w:szCs w:val="24"/>
        </w:rPr>
        <w:t xml:space="preserve"> robust</w:t>
      </w:r>
      <w:r w:rsidR="004616DE">
        <w:rPr>
          <w:rFonts w:ascii="Times New Roman" w:hAnsi="Times New Roman" w:cs="Times New Roman"/>
          <w:sz w:val="24"/>
          <w:szCs w:val="24"/>
        </w:rPr>
        <w:t xml:space="preserve"> axon regeneration with </w:t>
      </w:r>
      <w:proofErr w:type="spellStart"/>
      <w:r w:rsidR="004616DE">
        <w:rPr>
          <w:rFonts w:ascii="Times New Roman" w:hAnsi="Times New Roman" w:cs="Times New Roman"/>
          <w:sz w:val="24"/>
          <w:szCs w:val="24"/>
        </w:rPr>
        <w:t>behavio</w:t>
      </w:r>
      <w:r w:rsidR="000F0AE5" w:rsidRPr="00C10058">
        <w:rPr>
          <w:rFonts w:ascii="Times New Roman" w:hAnsi="Times New Roman" w:cs="Times New Roman"/>
          <w:sz w:val="24"/>
          <w:szCs w:val="24"/>
        </w:rPr>
        <w:t>ral</w:t>
      </w:r>
      <w:proofErr w:type="spellEnd"/>
      <w:r w:rsidR="000F0AE5" w:rsidRPr="00C10058">
        <w:rPr>
          <w:rFonts w:ascii="Times New Roman" w:hAnsi="Times New Roman" w:cs="Times New Roman"/>
          <w:sz w:val="24"/>
          <w:szCs w:val="24"/>
        </w:rPr>
        <w:t xml:space="preserve"> recovery</w:t>
      </w:r>
      <w:r w:rsidR="00EC16B3" w:rsidRPr="00C1005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VhaDwvQXV0aG9yPjxZZWFyPjIwMTY8L1llYXI+PFJl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</w:fldData>
        </w:fldChar>
      </w:r>
      <w:r w:rsidR="00000080" w:rsidRPr="00C1005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C16B3" w:rsidRPr="00C1005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VhaDwvQXV0aG9yPjxZZWFyPjIwMTY8L1llYXI+PFJl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</w:fldData>
        </w:fldChar>
      </w:r>
      <w:r w:rsidR="00000080" w:rsidRPr="00C1005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C16B3" w:rsidRPr="00C10058">
        <w:rPr>
          <w:rFonts w:ascii="Times New Roman" w:hAnsi="Times New Roman" w:cs="Times New Roman"/>
          <w:sz w:val="24"/>
          <w:szCs w:val="24"/>
        </w:rPr>
      </w:r>
      <w:r w:rsidR="00EC16B3" w:rsidRPr="00C10058">
        <w:rPr>
          <w:rFonts w:ascii="Times New Roman" w:hAnsi="Times New Roman" w:cs="Times New Roman"/>
          <w:sz w:val="24"/>
          <w:szCs w:val="24"/>
        </w:rPr>
        <w:fldChar w:fldCharType="end"/>
      </w:r>
      <w:r w:rsidR="00EC16B3" w:rsidRPr="00C10058">
        <w:rPr>
          <w:rFonts w:ascii="Times New Roman" w:hAnsi="Times New Roman" w:cs="Times New Roman"/>
          <w:sz w:val="24"/>
          <w:szCs w:val="24"/>
        </w:rPr>
      </w:r>
      <w:r w:rsidR="00EC16B3" w:rsidRPr="00C10058">
        <w:rPr>
          <w:rFonts w:ascii="Times New Roman" w:hAnsi="Times New Roman" w:cs="Times New Roman"/>
          <w:sz w:val="24"/>
          <w:szCs w:val="24"/>
        </w:rPr>
        <w:fldChar w:fldCharType="separate"/>
      </w:r>
      <w:r w:rsidR="00000080" w:rsidRPr="00C10058">
        <w:rPr>
          <w:rFonts w:ascii="Times New Roman" w:hAnsi="Times New Roman" w:cs="Times New Roman"/>
          <w:noProof/>
          <w:sz w:val="24"/>
          <w:szCs w:val="24"/>
          <w:vertAlign w:val="superscript"/>
        </w:rPr>
        <w:t>4-6</w:t>
      </w:r>
      <w:r w:rsidR="00EC16B3" w:rsidRPr="00C10058">
        <w:rPr>
          <w:rFonts w:ascii="Times New Roman" w:hAnsi="Times New Roman" w:cs="Times New Roman"/>
          <w:sz w:val="24"/>
          <w:szCs w:val="24"/>
        </w:rPr>
        <w:fldChar w:fldCharType="end"/>
      </w:r>
      <w:r w:rsidR="000F0AE5" w:rsidRPr="00C10058">
        <w:rPr>
          <w:rFonts w:ascii="Times New Roman" w:hAnsi="Times New Roman" w:cs="Times New Roman"/>
          <w:sz w:val="24"/>
          <w:szCs w:val="24"/>
        </w:rPr>
        <w:t>. The apparent low pathogenicity of AAV in eliciting an immune response and ability to transduce non-divid</w:t>
      </w:r>
      <w:r w:rsidR="001B64B5" w:rsidRPr="00C10058">
        <w:rPr>
          <w:rFonts w:ascii="Times New Roman" w:hAnsi="Times New Roman" w:cs="Times New Roman"/>
          <w:sz w:val="24"/>
          <w:szCs w:val="24"/>
        </w:rPr>
        <w:t>ing cells such as neurons make it</w:t>
      </w:r>
      <w:r w:rsidR="000F0AE5" w:rsidRPr="00C10058">
        <w:rPr>
          <w:rFonts w:ascii="Times New Roman" w:hAnsi="Times New Roman" w:cs="Times New Roman"/>
          <w:sz w:val="24"/>
          <w:szCs w:val="24"/>
        </w:rPr>
        <w:t xml:space="preserve"> the optimal vector for gene therapy. Additionally, the recombinant AAV</w:t>
      </w:r>
      <w:r w:rsidR="001B64B5" w:rsidRPr="00C10058">
        <w:rPr>
          <w:rFonts w:ascii="Times New Roman" w:hAnsi="Times New Roman" w:cs="Times New Roman"/>
          <w:sz w:val="24"/>
          <w:szCs w:val="24"/>
        </w:rPr>
        <w:t xml:space="preserve"> form is</w:t>
      </w:r>
      <w:r w:rsidR="000F0AE5" w:rsidRPr="00C10058">
        <w:rPr>
          <w:rFonts w:ascii="Times New Roman" w:hAnsi="Times New Roman" w:cs="Times New Roman"/>
          <w:sz w:val="24"/>
          <w:szCs w:val="24"/>
        </w:rPr>
        <w:t xml:space="preserve"> used for therapy</w:t>
      </w:r>
      <w:r w:rsidR="001B64B5" w:rsidRPr="00C10058">
        <w:rPr>
          <w:rFonts w:ascii="Times New Roman" w:hAnsi="Times New Roman" w:cs="Times New Roman"/>
          <w:sz w:val="24"/>
          <w:szCs w:val="24"/>
        </w:rPr>
        <w:t>. In this form, it</w:t>
      </w:r>
      <w:r w:rsidR="000F0AE5" w:rsidRPr="00C10058">
        <w:rPr>
          <w:rFonts w:ascii="Times New Roman" w:hAnsi="Times New Roman" w:cs="Times New Roman"/>
          <w:sz w:val="24"/>
          <w:szCs w:val="24"/>
        </w:rPr>
        <w:t xml:space="preserve"> is incapable of integrating its viral genome into the host genome</w:t>
      </w:r>
      <w:r w:rsidR="00EC16B3" w:rsidRPr="00C10058">
        <w:rPr>
          <w:rFonts w:ascii="Times New Roman" w:hAnsi="Times New Roman" w:cs="Times New Roman"/>
          <w:sz w:val="24"/>
          <w:szCs w:val="24"/>
        </w:rPr>
        <w:fldChar w:fldCharType="begin"/>
      </w:r>
      <w:r w:rsidR="00000080" w:rsidRPr="00C1005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cCarty&lt;/Author&gt;&lt;Year&gt;2004&lt;/Year&gt;&lt;RecNum&gt;12&lt;/RecNum&gt;&lt;DisplayText&gt;&lt;style face="superscript"&gt;7&lt;/style&gt;&lt;/DisplayText&gt;&lt;record&gt;&lt;rec-number&gt;12&lt;/rec-number&gt;&lt;foreign-keys&gt;&lt;key app="EN" db-id="dw9zftfzxfwx2letr22xv5rmzd25dwxxsxzr" timestamp="1474849407"&gt;12&lt;/key&gt;&lt;/foreign-keys&gt;&lt;ref-type name="Journal Article"&gt;17&lt;/ref-type&gt;&lt;contributors&gt;&lt;authors&gt;&lt;author&gt;McCarty, D. M.&lt;/author&gt;&lt;author&gt;Young, S. M., Jr.&lt;/author&gt;&lt;author&gt;Samulski, R. J.&lt;/author&gt;&lt;/authors&gt;&lt;/contributors&gt;&lt;auth-address&gt;School of Pharmacy, University of North Carolina, Chapel Hill, North Carolina 27599, USA. mccarty@med.unc.edu&lt;/auth-address&gt;&lt;titles&gt;&lt;title&gt;Integration of adeno-associated virus (AAV) and recombinant AAV vectors&lt;/title&gt;&lt;secondary-title&gt;Annu Rev Genet&lt;/secondary-title&gt;&lt;alt-title&gt;Annual review of genetics&lt;/alt-title&gt;&lt;/titles&gt;&lt;periodical&gt;&lt;full-title&gt;Annu Rev Genet&lt;/full-title&gt;&lt;abbr-1&gt;Annual review of genetics&lt;/abbr-1&gt;&lt;/periodical&gt;&lt;alt-periodical&gt;&lt;full-title&gt;Annu Rev Genet&lt;/full-title&gt;&lt;abbr-1&gt;Annual review of genetics&lt;/abbr-1&gt;&lt;/alt-periodical&gt;&lt;pages&gt;819-45&lt;/pages&gt;&lt;volume&gt;38&lt;/volume&gt;&lt;edition&gt;2004/12/01&lt;/edition&gt;&lt;keywords&gt;&lt;keyword&gt;Cell Line&lt;/keyword&gt;&lt;keyword&gt;Chromosomes, Human, Pair 19/virology&lt;/keyword&gt;&lt;keyword&gt;DNA/genetics&lt;/keyword&gt;&lt;keyword&gt;Dependovirus/*genetics/physiology&lt;/keyword&gt;&lt;keyword&gt;Genetic Therapy&lt;/keyword&gt;&lt;keyword&gt;*Genetic Vectors&lt;/keyword&gt;&lt;keyword&gt;*Genome, Viral&lt;/keyword&gt;&lt;keyword&gt;HeLa Cells&lt;/keyword&gt;&lt;keyword&gt;Humans&lt;/keyword&gt;&lt;keyword&gt;*Recombination, Genetic&lt;/keyword&gt;&lt;keyword&gt;*Virus Integration&lt;/keyword&gt;&lt;/keywords&gt;&lt;dates&gt;&lt;year&gt;2004&lt;/year&gt;&lt;/dates&gt;&lt;isbn&gt;0066-4197 (Print)&amp;#xD;0066-4197&lt;/isbn&gt;&lt;accession-num&gt;15568995&lt;/accession-num&gt;&lt;urls&gt;&lt;/urls&gt;&lt;electronic-resource-num&gt;10.1146/annurev.genet.37.110801.143717&lt;/electronic-resource-num&gt;&lt;remote-database-provider&gt;NLM&lt;/remote-database-provider&gt;&lt;language&gt;eng&lt;/language&gt;&lt;/record&gt;&lt;/Cite&gt;&lt;/EndNote&gt;</w:instrText>
      </w:r>
      <w:r w:rsidR="00EC16B3" w:rsidRPr="00C10058">
        <w:rPr>
          <w:rFonts w:ascii="Times New Roman" w:hAnsi="Times New Roman" w:cs="Times New Roman"/>
          <w:sz w:val="24"/>
          <w:szCs w:val="24"/>
        </w:rPr>
        <w:fldChar w:fldCharType="separate"/>
      </w:r>
      <w:r w:rsidR="00000080" w:rsidRPr="00C10058">
        <w:rPr>
          <w:rFonts w:ascii="Times New Roman" w:hAnsi="Times New Roman" w:cs="Times New Roman"/>
          <w:noProof/>
          <w:sz w:val="24"/>
          <w:szCs w:val="24"/>
          <w:vertAlign w:val="superscript"/>
        </w:rPr>
        <w:t>7</w:t>
      </w:r>
      <w:r w:rsidR="00EC16B3" w:rsidRPr="00C10058">
        <w:rPr>
          <w:rFonts w:ascii="Times New Roman" w:hAnsi="Times New Roman" w:cs="Times New Roman"/>
          <w:sz w:val="24"/>
          <w:szCs w:val="24"/>
        </w:rPr>
        <w:fldChar w:fldCharType="end"/>
      </w:r>
      <w:r w:rsidR="001B64B5" w:rsidRPr="00C10058">
        <w:rPr>
          <w:rFonts w:ascii="Times New Roman" w:hAnsi="Times New Roman" w:cs="Times New Roman"/>
          <w:sz w:val="24"/>
          <w:szCs w:val="24"/>
        </w:rPr>
        <w:t xml:space="preserve"> and</w:t>
      </w:r>
      <w:r w:rsidR="000F0AE5" w:rsidRPr="00C10058">
        <w:rPr>
          <w:rFonts w:ascii="Times New Roman" w:hAnsi="Times New Roman" w:cs="Times New Roman"/>
          <w:sz w:val="24"/>
          <w:szCs w:val="24"/>
        </w:rPr>
        <w:t xml:space="preserve"> </w:t>
      </w:r>
      <w:r w:rsidR="009A5FB9" w:rsidRPr="00C10058">
        <w:rPr>
          <w:rFonts w:ascii="Times New Roman" w:hAnsi="Times New Roman" w:cs="Times New Roman"/>
          <w:sz w:val="24"/>
          <w:szCs w:val="24"/>
        </w:rPr>
        <w:t xml:space="preserve">hence </w:t>
      </w:r>
      <w:r w:rsidR="00E87D27" w:rsidRPr="00C10058">
        <w:rPr>
          <w:rFonts w:ascii="Times New Roman" w:hAnsi="Times New Roman" w:cs="Times New Roman"/>
          <w:sz w:val="24"/>
          <w:szCs w:val="24"/>
        </w:rPr>
        <w:t xml:space="preserve">reducing the risk of </w:t>
      </w:r>
      <w:r w:rsidR="000F0AE5" w:rsidRPr="00C10058">
        <w:rPr>
          <w:rFonts w:ascii="Times New Roman" w:hAnsi="Times New Roman" w:cs="Times New Roman"/>
          <w:sz w:val="24"/>
          <w:szCs w:val="24"/>
        </w:rPr>
        <w:t>insertiona</w:t>
      </w:r>
      <w:r w:rsidR="00E87D27" w:rsidRPr="00C10058">
        <w:rPr>
          <w:rFonts w:ascii="Times New Roman" w:hAnsi="Times New Roman" w:cs="Times New Roman"/>
          <w:sz w:val="24"/>
          <w:szCs w:val="24"/>
        </w:rPr>
        <w:t xml:space="preserve">l mutagenesis </w:t>
      </w:r>
      <w:r w:rsidR="000F0AE5" w:rsidRPr="00C10058">
        <w:rPr>
          <w:rFonts w:ascii="Times New Roman" w:hAnsi="Times New Roman" w:cs="Times New Roman"/>
          <w:sz w:val="24"/>
          <w:szCs w:val="24"/>
        </w:rPr>
        <w:t>as compared to othe</w:t>
      </w:r>
      <w:r w:rsidR="00B75D0A" w:rsidRPr="00C10058">
        <w:rPr>
          <w:rFonts w:ascii="Times New Roman" w:hAnsi="Times New Roman" w:cs="Times New Roman"/>
          <w:sz w:val="24"/>
          <w:szCs w:val="24"/>
        </w:rPr>
        <w:t>r viral</w:t>
      </w:r>
      <w:r w:rsidR="001B64B5" w:rsidRPr="00C10058">
        <w:rPr>
          <w:rFonts w:ascii="Times New Roman" w:hAnsi="Times New Roman" w:cs="Times New Roman"/>
          <w:sz w:val="24"/>
          <w:szCs w:val="24"/>
        </w:rPr>
        <w:t xml:space="preserve"> vectors such lentivirus, making AAV a safe choice for gene therapy applications.</w:t>
      </w:r>
    </w:p>
    <w:p w:rsidR="00A65A1D" w:rsidRPr="00DD7D74" w:rsidRDefault="00B75D0A" w:rsidP="00DD7D7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D7D74">
        <w:rPr>
          <w:rFonts w:ascii="Times New Roman" w:hAnsi="Times New Roman" w:cs="Times New Roman"/>
          <w:sz w:val="24"/>
          <w:szCs w:val="24"/>
        </w:rPr>
        <w:br/>
      </w:r>
      <w:r w:rsidR="00833648" w:rsidRPr="00DD7D74">
        <w:rPr>
          <w:rFonts w:ascii="Times New Roman" w:hAnsi="Times New Roman" w:cs="Times New Roman"/>
          <w:sz w:val="24"/>
          <w:szCs w:val="24"/>
        </w:rPr>
        <w:t>As a DRG</w:t>
      </w:r>
      <w:r w:rsidR="001B64B5" w:rsidRPr="00DD7D74">
        <w:rPr>
          <w:rFonts w:ascii="Times New Roman" w:hAnsi="Times New Roman" w:cs="Times New Roman"/>
          <w:sz w:val="24"/>
          <w:szCs w:val="24"/>
        </w:rPr>
        <w:t xml:space="preserve"> contain</w:t>
      </w:r>
      <w:r w:rsidR="00833648" w:rsidRPr="00DD7D74">
        <w:rPr>
          <w:rFonts w:ascii="Times New Roman" w:hAnsi="Times New Roman" w:cs="Times New Roman"/>
          <w:sz w:val="24"/>
          <w:szCs w:val="24"/>
        </w:rPr>
        <w:t>s</w:t>
      </w:r>
      <w:r w:rsidR="000F0AE5" w:rsidRPr="00DD7D74">
        <w:rPr>
          <w:rFonts w:ascii="Times New Roman" w:hAnsi="Times New Roman" w:cs="Times New Roman"/>
          <w:sz w:val="24"/>
          <w:szCs w:val="24"/>
        </w:rPr>
        <w:t xml:space="preserve"> the cell bodies o</w:t>
      </w:r>
      <w:r w:rsidR="00635985" w:rsidRPr="00DD7D74">
        <w:rPr>
          <w:rFonts w:ascii="Times New Roman" w:hAnsi="Times New Roman" w:cs="Times New Roman"/>
          <w:sz w:val="24"/>
          <w:szCs w:val="24"/>
        </w:rPr>
        <w:t>f sensory neurons, it is the most appropriate anatomical</w:t>
      </w:r>
      <w:r w:rsidR="000F0AE5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0F0AE5" w:rsidRPr="00DD7D74">
        <w:rPr>
          <w:rFonts w:ascii="Times New Roman" w:hAnsi="Times New Roman" w:cs="Times New Roman"/>
          <w:sz w:val="24"/>
          <w:szCs w:val="24"/>
        </w:rPr>
        <w:lastRenderedPageBreak/>
        <w:t>tar</w:t>
      </w:r>
      <w:r w:rsidR="00635985" w:rsidRPr="00DD7D74">
        <w:rPr>
          <w:rFonts w:ascii="Times New Roman" w:hAnsi="Times New Roman" w:cs="Times New Roman"/>
          <w:sz w:val="24"/>
          <w:szCs w:val="24"/>
        </w:rPr>
        <w:t xml:space="preserve">get </w:t>
      </w:r>
      <w:r w:rsidR="001B64B5" w:rsidRPr="00DD7D74">
        <w:rPr>
          <w:rFonts w:ascii="Times New Roman" w:hAnsi="Times New Roman" w:cs="Times New Roman"/>
          <w:sz w:val="24"/>
          <w:szCs w:val="24"/>
        </w:rPr>
        <w:t xml:space="preserve">to administer </w:t>
      </w:r>
      <w:r w:rsidR="00635985" w:rsidRPr="00DD7D74">
        <w:rPr>
          <w:rFonts w:ascii="Times New Roman" w:hAnsi="Times New Roman" w:cs="Times New Roman"/>
          <w:sz w:val="24"/>
          <w:szCs w:val="24"/>
        </w:rPr>
        <w:t>virus for gene therapy</w:t>
      </w:r>
      <w:r w:rsidR="000F0AE5" w:rsidRPr="00DD7D74">
        <w:rPr>
          <w:rFonts w:ascii="Times New Roman" w:hAnsi="Times New Roman" w:cs="Times New Roman"/>
          <w:sz w:val="24"/>
          <w:szCs w:val="24"/>
        </w:rPr>
        <w:t xml:space="preserve"> to </w:t>
      </w:r>
      <w:r w:rsidR="001B64B5" w:rsidRPr="00DD7D74">
        <w:rPr>
          <w:rFonts w:ascii="Times New Roman" w:hAnsi="Times New Roman" w:cs="Times New Roman"/>
          <w:sz w:val="24"/>
          <w:szCs w:val="24"/>
        </w:rPr>
        <w:t xml:space="preserve">study and/or </w:t>
      </w:r>
      <w:r w:rsidR="000F0AE5" w:rsidRPr="00DD7D74">
        <w:rPr>
          <w:rFonts w:ascii="Times New Roman" w:hAnsi="Times New Roman" w:cs="Times New Roman"/>
          <w:sz w:val="24"/>
          <w:szCs w:val="24"/>
        </w:rPr>
        <w:t>promote sensory axon rege</w:t>
      </w:r>
      <w:r w:rsidR="004014D2" w:rsidRPr="00DD7D74">
        <w:rPr>
          <w:rFonts w:ascii="Times New Roman" w:hAnsi="Times New Roman" w:cs="Times New Roman"/>
          <w:sz w:val="24"/>
          <w:szCs w:val="24"/>
        </w:rPr>
        <w:t>neration</w:t>
      </w:r>
      <w:r w:rsidR="005B26C3" w:rsidRPr="00DD7D74">
        <w:rPr>
          <w:rFonts w:ascii="Times New Roman" w:hAnsi="Times New Roman" w:cs="Times New Roman"/>
          <w:sz w:val="24"/>
          <w:szCs w:val="24"/>
        </w:rPr>
        <w:t>.</w:t>
      </w:r>
      <w:r w:rsidR="001B64B5" w:rsidRPr="00DD7D74">
        <w:rPr>
          <w:rFonts w:ascii="Times New Roman" w:hAnsi="Times New Roman" w:cs="Times New Roman"/>
          <w:sz w:val="24"/>
          <w:szCs w:val="24"/>
        </w:rPr>
        <w:t xml:space="preserve"> In a study comparing </w:t>
      </w:r>
      <w:r w:rsidR="00635985" w:rsidRPr="00DD7D74">
        <w:rPr>
          <w:rFonts w:ascii="Times New Roman" w:hAnsi="Times New Roman" w:cs="Times New Roman"/>
          <w:sz w:val="24"/>
          <w:szCs w:val="24"/>
        </w:rPr>
        <w:t xml:space="preserve">different AAV serotypes and lentivirus, AAV serotype 5 (AAV5) has been shown </w:t>
      </w:r>
      <w:r w:rsidR="001B64B5" w:rsidRPr="00DD7D74">
        <w:rPr>
          <w:rFonts w:ascii="Times New Roman" w:hAnsi="Times New Roman" w:cs="Times New Roman"/>
          <w:sz w:val="24"/>
          <w:szCs w:val="24"/>
        </w:rPr>
        <w:t xml:space="preserve">to be </w:t>
      </w:r>
      <w:r w:rsidR="00635985" w:rsidRPr="00DD7D74">
        <w:rPr>
          <w:rFonts w:ascii="Times New Roman" w:hAnsi="Times New Roman" w:cs="Times New Roman"/>
          <w:sz w:val="24"/>
          <w:szCs w:val="24"/>
        </w:rPr>
        <w:t>the most efficient in transducing DRG ne</w:t>
      </w:r>
      <w:r w:rsidR="001B64B5" w:rsidRPr="00DD7D74">
        <w:rPr>
          <w:rFonts w:ascii="Times New Roman" w:hAnsi="Times New Roman" w:cs="Times New Roman"/>
          <w:sz w:val="24"/>
          <w:szCs w:val="24"/>
        </w:rPr>
        <w:t>urons over a time course of at least</w:t>
      </w:r>
      <w:r w:rsidR="00635985" w:rsidRPr="00DD7D74">
        <w:rPr>
          <w:rFonts w:ascii="Times New Roman" w:hAnsi="Times New Roman" w:cs="Times New Roman"/>
          <w:sz w:val="24"/>
          <w:szCs w:val="24"/>
        </w:rPr>
        <w:t xml:space="preserve"> 12 weeks when injected directly into the DRG</w: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NvbjwvQXV0aG9yPjxZZWFyPjIwMTA8L1llYXI+PFJl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</w:fldData>
        </w:fldChar>
      </w:r>
      <w:r w:rsidR="00A65A1D" w:rsidRPr="00DD7D7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NvbjwvQXV0aG9yPjxZZWFyPjIwMTA8L1llYXI+PFJl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</w:fldData>
        </w:fldChar>
      </w:r>
      <w:r w:rsidR="00A65A1D" w:rsidRPr="00DD7D7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C16B3" w:rsidRPr="00DD7D74">
        <w:rPr>
          <w:rFonts w:ascii="Times New Roman" w:hAnsi="Times New Roman" w:cs="Times New Roman"/>
          <w:sz w:val="24"/>
          <w:szCs w:val="24"/>
        </w:rPr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end"/>
      </w:r>
      <w:r w:rsidR="00EC16B3" w:rsidRPr="00DD7D74">
        <w:rPr>
          <w:rFonts w:ascii="Times New Roman" w:hAnsi="Times New Roman" w:cs="Times New Roman"/>
          <w:sz w:val="24"/>
          <w:szCs w:val="24"/>
        </w:rPr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separate"/>
      </w:r>
      <w:r w:rsidR="00A65A1D" w:rsidRPr="00DD7D74">
        <w:rPr>
          <w:rFonts w:ascii="Times New Roman" w:hAnsi="Times New Roman" w:cs="Times New Roman"/>
          <w:noProof/>
          <w:sz w:val="24"/>
          <w:szCs w:val="24"/>
          <w:vertAlign w:val="superscript"/>
        </w:rPr>
        <w:t>8</w: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end"/>
      </w:r>
      <w:r w:rsidR="001B64B5" w:rsidRPr="00DD7D74">
        <w:rPr>
          <w:rFonts w:ascii="Times New Roman" w:hAnsi="Times New Roman" w:cs="Times New Roman"/>
          <w:sz w:val="24"/>
          <w:szCs w:val="24"/>
        </w:rPr>
        <w:t xml:space="preserve">. Additionally, AAV </w:t>
      </w:r>
      <w:r w:rsidR="00A65A1D" w:rsidRPr="00DD7D74">
        <w:rPr>
          <w:rFonts w:ascii="Times New Roman" w:hAnsi="Times New Roman" w:cs="Times New Roman"/>
          <w:sz w:val="24"/>
          <w:szCs w:val="24"/>
        </w:rPr>
        <w:t>can achieve more than 40% of transduction efficiency, transducing all DRG neur</w:t>
      </w:r>
      <w:r w:rsidR="00E87D27" w:rsidRPr="00DD7D74">
        <w:rPr>
          <w:rFonts w:ascii="Times New Roman" w:hAnsi="Times New Roman" w:cs="Times New Roman"/>
          <w:sz w:val="24"/>
          <w:szCs w:val="24"/>
        </w:rPr>
        <w:t>onal subtypes such as the large-</w:t>
      </w:r>
      <w:r w:rsidR="00A65A1D" w:rsidRPr="00DD7D74">
        <w:rPr>
          <w:rFonts w:ascii="Times New Roman" w:hAnsi="Times New Roman" w:cs="Times New Roman"/>
          <w:sz w:val="24"/>
          <w:szCs w:val="24"/>
        </w:rPr>
        <w:t xml:space="preserve">diameter </w:t>
      </w:r>
      <w:proofErr w:type="spellStart"/>
      <w:r w:rsidR="005E09D3" w:rsidRPr="00CD460F">
        <w:rPr>
          <w:rFonts w:ascii="Times New Roman" w:hAnsi="Times New Roman" w:cs="Times New Roman"/>
          <w:color w:val="FF0000"/>
          <w:sz w:val="24"/>
          <w:szCs w:val="24"/>
        </w:rPr>
        <w:t>neurofilament</w:t>
      </w:r>
      <w:proofErr w:type="spellEnd"/>
      <w:r w:rsidR="005E09D3" w:rsidRPr="00CD460F">
        <w:rPr>
          <w:rFonts w:ascii="Times New Roman" w:hAnsi="Times New Roman" w:cs="Times New Roman"/>
          <w:color w:val="FF0000"/>
          <w:sz w:val="24"/>
          <w:szCs w:val="24"/>
        </w:rPr>
        <w:t xml:space="preserve"> 200kDa </w:t>
      </w:r>
      <w:r w:rsidR="005E09D3">
        <w:rPr>
          <w:rFonts w:ascii="Times New Roman" w:hAnsi="Times New Roman" w:cs="Times New Roman"/>
          <w:sz w:val="24"/>
          <w:szCs w:val="24"/>
        </w:rPr>
        <w:t>(</w:t>
      </w:r>
      <w:r w:rsidR="00A65A1D" w:rsidRPr="00DD7D74">
        <w:rPr>
          <w:rFonts w:ascii="Times New Roman" w:hAnsi="Times New Roman" w:cs="Times New Roman"/>
          <w:sz w:val="24"/>
          <w:szCs w:val="24"/>
        </w:rPr>
        <w:t>NF200</w:t>
      </w:r>
      <w:r w:rsidR="005E09D3">
        <w:rPr>
          <w:rFonts w:ascii="Times New Roman" w:hAnsi="Times New Roman" w:cs="Times New Roman"/>
          <w:sz w:val="24"/>
          <w:szCs w:val="24"/>
        </w:rPr>
        <w:t>)</w:t>
      </w:r>
      <w:r w:rsidR="00A65A1D" w:rsidRPr="00DD7D74">
        <w:rPr>
          <w:rFonts w:ascii="Times New Roman" w:hAnsi="Times New Roman" w:cs="Times New Roman"/>
          <w:sz w:val="24"/>
          <w:szCs w:val="24"/>
        </w:rPr>
        <w:t>-positive neurons and the small</w:t>
      </w:r>
      <w:r w:rsidR="00E87D27" w:rsidRPr="00DD7D74">
        <w:rPr>
          <w:rFonts w:ascii="Times New Roman" w:hAnsi="Times New Roman" w:cs="Times New Roman"/>
          <w:sz w:val="24"/>
          <w:szCs w:val="24"/>
        </w:rPr>
        <w:t>-</w:t>
      </w:r>
      <w:r w:rsidR="00A65A1D" w:rsidRPr="00DD7D74">
        <w:rPr>
          <w:rFonts w:ascii="Times New Roman" w:hAnsi="Times New Roman" w:cs="Times New Roman"/>
          <w:sz w:val="24"/>
          <w:szCs w:val="24"/>
        </w:rPr>
        <w:t xml:space="preserve">diameter </w:t>
      </w:r>
      <w:r w:rsidR="005E09D3" w:rsidRPr="00CD460F">
        <w:rPr>
          <w:rFonts w:ascii="Times New Roman" w:hAnsi="Times New Roman" w:cs="Times New Roman"/>
          <w:color w:val="FF0000"/>
          <w:sz w:val="24"/>
          <w:szCs w:val="24"/>
        </w:rPr>
        <w:t>calcitonin gene-related peptide</w:t>
      </w:r>
      <w:r w:rsidR="005E09D3">
        <w:rPr>
          <w:rFonts w:ascii="Times New Roman" w:hAnsi="Times New Roman" w:cs="Times New Roman"/>
          <w:sz w:val="24"/>
          <w:szCs w:val="24"/>
        </w:rPr>
        <w:t xml:space="preserve"> (</w:t>
      </w:r>
      <w:r w:rsidR="00A65A1D" w:rsidRPr="00DD7D74">
        <w:rPr>
          <w:rFonts w:ascii="Times New Roman" w:hAnsi="Times New Roman" w:cs="Times New Roman"/>
          <w:sz w:val="24"/>
          <w:szCs w:val="24"/>
        </w:rPr>
        <w:t>CGRP</w:t>
      </w:r>
      <w:proofErr w:type="gramStart"/>
      <w:r w:rsidR="005E09D3">
        <w:rPr>
          <w:rFonts w:ascii="Times New Roman" w:hAnsi="Times New Roman" w:cs="Times New Roman"/>
          <w:sz w:val="24"/>
          <w:szCs w:val="24"/>
        </w:rPr>
        <w:t>)</w:t>
      </w:r>
      <w:r w:rsidR="00A65A1D" w:rsidRPr="00DD7D74">
        <w:rPr>
          <w:rFonts w:ascii="Times New Roman" w:hAnsi="Times New Roman" w:cs="Times New Roman"/>
          <w:sz w:val="24"/>
          <w:szCs w:val="24"/>
        </w:rPr>
        <w:t>-</w:t>
      </w:r>
      <w:proofErr w:type="gramEnd"/>
      <w:r w:rsidR="00A65A1D" w:rsidRPr="00DD7D74">
        <w:rPr>
          <w:rFonts w:ascii="Times New Roman" w:hAnsi="Times New Roman" w:cs="Times New Roman"/>
          <w:sz w:val="24"/>
          <w:szCs w:val="24"/>
        </w:rPr>
        <w:t xml:space="preserve"> or </w:t>
      </w:r>
      <w:proofErr w:type="spellStart"/>
      <w:r w:rsidR="005E09D3" w:rsidRPr="00CD460F">
        <w:rPr>
          <w:rFonts w:ascii="Times New Roman" w:hAnsi="Times New Roman" w:cs="Times New Roman"/>
          <w:color w:val="FF0000"/>
          <w:sz w:val="24"/>
          <w:szCs w:val="24"/>
        </w:rPr>
        <w:t>isolectin</w:t>
      </w:r>
      <w:proofErr w:type="spellEnd"/>
      <w:r w:rsidR="005E09D3" w:rsidRPr="00CD460F">
        <w:rPr>
          <w:rFonts w:ascii="Times New Roman" w:hAnsi="Times New Roman" w:cs="Times New Roman"/>
          <w:color w:val="FF0000"/>
          <w:sz w:val="24"/>
          <w:szCs w:val="24"/>
        </w:rPr>
        <w:t xml:space="preserve"> b4 </w:t>
      </w:r>
      <w:r w:rsidR="005E09D3">
        <w:rPr>
          <w:rFonts w:ascii="Times New Roman" w:hAnsi="Times New Roman" w:cs="Times New Roman"/>
          <w:sz w:val="24"/>
          <w:szCs w:val="24"/>
        </w:rPr>
        <w:t>(</w:t>
      </w:r>
      <w:r w:rsidR="00A65A1D" w:rsidRPr="00DD7D74">
        <w:rPr>
          <w:rFonts w:ascii="Times New Roman" w:hAnsi="Times New Roman" w:cs="Times New Roman"/>
          <w:sz w:val="24"/>
          <w:szCs w:val="24"/>
        </w:rPr>
        <w:t>IB4</w:t>
      </w:r>
      <w:r w:rsidR="005E09D3">
        <w:rPr>
          <w:rFonts w:ascii="Times New Roman" w:hAnsi="Times New Roman" w:cs="Times New Roman"/>
          <w:sz w:val="24"/>
          <w:szCs w:val="24"/>
        </w:rPr>
        <w:t>)</w:t>
      </w:r>
      <w:r w:rsidR="00A65A1D" w:rsidRPr="00DD7D74">
        <w:rPr>
          <w:rFonts w:ascii="Times New Roman" w:hAnsi="Times New Roman" w:cs="Times New Roman"/>
          <w:sz w:val="24"/>
          <w:szCs w:val="24"/>
        </w:rPr>
        <w:t>-positive neurons</w: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VhaDwvQXV0aG9yPjxZZWFyPjIwMTY8L1llYXI+PFJl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</w:fldData>
        </w:fldChar>
      </w:r>
      <w:r w:rsidR="00A65A1D" w:rsidRPr="00DD7D7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VhaDwvQXV0aG9yPjxZZWFyPjIwMTY8L1llYXI+PFJl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</w:fldData>
        </w:fldChar>
      </w:r>
      <w:r w:rsidR="00A65A1D" w:rsidRPr="00DD7D7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C16B3" w:rsidRPr="00DD7D74">
        <w:rPr>
          <w:rFonts w:ascii="Times New Roman" w:hAnsi="Times New Roman" w:cs="Times New Roman"/>
          <w:sz w:val="24"/>
          <w:szCs w:val="24"/>
        </w:rPr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end"/>
      </w:r>
      <w:r w:rsidR="00EC16B3" w:rsidRPr="00DD7D74">
        <w:rPr>
          <w:rFonts w:ascii="Times New Roman" w:hAnsi="Times New Roman" w:cs="Times New Roman"/>
          <w:sz w:val="24"/>
          <w:szCs w:val="24"/>
        </w:rPr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separate"/>
      </w:r>
      <w:r w:rsidR="00A65A1D" w:rsidRPr="00DD7D74">
        <w:rPr>
          <w:rFonts w:ascii="Times New Roman" w:hAnsi="Times New Roman" w:cs="Times New Roman"/>
          <w:noProof/>
          <w:sz w:val="24"/>
          <w:szCs w:val="24"/>
          <w:vertAlign w:val="superscript"/>
        </w:rPr>
        <w:t>4,8</w: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end"/>
      </w:r>
      <w:r w:rsidR="00A65A1D" w:rsidRPr="00DD7D74">
        <w:rPr>
          <w:rFonts w:ascii="Times New Roman" w:hAnsi="Times New Roman" w:cs="Times New Roman"/>
          <w:sz w:val="24"/>
          <w:szCs w:val="24"/>
        </w:rPr>
        <w:t>.</w:t>
      </w:r>
    </w:p>
    <w:p w:rsidR="005F0DEC" w:rsidRPr="00DD7D74" w:rsidRDefault="005F0DEC" w:rsidP="00DD7D7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D7D74">
        <w:rPr>
          <w:rFonts w:ascii="Times New Roman" w:hAnsi="Times New Roman" w:cs="Times New Roman"/>
          <w:sz w:val="24"/>
          <w:szCs w:val="24"/>
        </w:rPr>
        <w:br/>
      </w:r>
      <w:r w:rsidR="00D312E9" w:rsidRPr="00DD7D74">
        <w:rPr>
          <w:rFonts w:ascii="Times New Roman" w:hAnsi="Times New Roman" w:cs="Times New Roman"/>
          <w:sz w:val="24"/>
          <w:szCs w:val="24"/>
        </w:rPr>
        <w:t xml:space="preserve">As </w:t>
      </w:r>
      <w:r w:rsidR="00415144" w:rsidRPr="00DD7D74">
        <w:rPr>
          <w:rFonts w:ascii="Times New Roman" w:hAnsi="Times New Roman" w:cs="Times New Roman"/>
          <w:sz w:val="24"/>
          <w:szCs w:val="24"/>
        </w:rPr>
        <w:t xml:space="preserve">the surgical procedure of </w:t>
      </w:r>
      <w:r w:rsidR="00D312E9" w:rsidRPr="00DD7D74">
        <w:rPr>
          <w:rFonts w:ascii="Times New Roman" w:hAnsi="Times New Roman" w:cs="Times New Roman"/>
          <w:sz w:val="24"/>
          <w:szCs w:val="24"/>
        </w:rPr>
        <w:t>DRG injection and</w:t>
      </w:r>
      <w:r w:rsidR="00415144" w:rsidRPr="00DD7D74">
        <w:rPr>
          <w:rFonts w:ascii="Times New Roman" w:hAnsi="Times New Roman" w:cs="Times New Roman"/>
          <w:sz w:val="24"/>
          <w:szCs w:val="24"/>
        </w:rPr>
        <w:t xml:space="preserve"> dorsal root crush injury is </w:t>
      </w:r>
      <w:r w:rsidR="00D312E9" w:rsidRPr="00DD7D74">
        <w:rPr>
          <w:rFonts w:ascii="Times New Roman" w:hAnsi="Times New Roman" w:cs="Times New Roman"/>
          <w:sz w:val="24"/>
          <w:szCs w:val="24"/>
        </w:rPr>
        <w:t>extremely inv</w:t>
      </w:r>
      <w:r w:rsidR="00415144" w:rsidRPr="00DD7D74">
        <w:rPr>
          <w:rFonts w:ascii="Times New Roman" w:hAnsi="Times New Roman" w:cs="Times New Roman"/>
          <w:sz w:val="24"/>
          <w:szCs w:val="24"/>
        </w:rPr>
        <w:t xml:space="preserve">asive and delicate, we believe this article </w:t>
      </w:r>
      <w:r w:rsidR="001B64B5" w:rsidRPr="00DD7D74">
        <w:rPr>
          <w:rFonts w:ascii="Times New Roman" w:hAnsi="Times New Roman" w:cs="Times New Roman"/>
          <w:sz w:val="24"/>
          <w:szCs w:val="24"/>
        </w:rPr>
        <w:t>will</w:t>
      </w:r>
      <w:r w:rsidR="00A65A1D" w:rsidRPr="00DD7D74">
        <w:rPr>
          <w:rFonts w:ascii="Times New Roman" w:hAnsi="Times New Roman" w:cs="Times New Roman"/>
          <w:sz w:val="24"/>
          <w:szCs w:val="24"/>
        </w:rPr>
        <w:t xml:space="preserve"> help</w:t>
      </w:r>
      <w:r w:rsidR="00415144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F16AAD" w:rsidRPr="00DD7D74">
        <w:rPr>
          <w:rFonts w:ascii="Times New Roman" w:hAnsi="Times New Roman" w:cs="Times New Roman"/>
          <w:sz w:val="24"/>
          <w:szCs w:val="24"/>
        </w:rPr>
        <w:t xml:space="preserve">new users </w:t>
      </w:r>
      <w:r w:rsidR="00415144" w:rsidRPr="00DD7D74">
        <w:rPr>
          <w:rFonts w:ascii="Times New Roman" w:hAnsi="Times New Roman" w:cs="Times New Roman"/>
          <w:sz w:val="24"/>
          <w:szCs w:val="24"/>
        </w:rPr>
        <w:t>to learn the procedure</w:t>
      </w:r>
      <w:r w:rsidR="00880BE6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1B64B5" w:rsidRPr="00DD7D74">
        <w:rPr>
          <w:rFonts w:ascii="Times New Roman" w:hAnsi="Times New Roman" w:cs="Times New Roman"/>
          <w:sz w:val="24"/>
          <w:szCs w:val="24"/>
        </w:rPr>
        <w:t>in a very</w:t>
      </w:r>
      <w:r w:rsidR="008858F7" w:rsidRPr="00DD7D74">
        <w:rPr>
          <w:rFonts w:ascii="Times New Roman" w:hAnsi="Times New Roman" w:cs="Times New Roman"/>
          <w:sz w:val="24"/>
          <w:szCs w:val="24"/>
        </w:rPr>
        <w:t xml:space="preserve"> efficient manner</w:t>
      </w:r>
      <w:r w:rsidR="00880BE6" w:rsidRPr="00DD7D74">
        <w:rPr>
          <w:rFonts w:ascii="Times New Roman" w:hAnsi="Times New Roman" w:cs="Times New Roman"/>
          <w:sz w:val="24"/>
          <w:szCs w:val="24"/>
        </w:rPr>
        <w:t xml:space="preserve">. In this article, </w:t>
      </w:r>
      <w:r w:rsidR="008F693A" w:rsidRPr="00DD7D74">
        <w:rPr>
          <w:rFonts w:ascii="Times New Roman" w:hAnsi="Times New Roman" w:cs="Times New Roman"/>
          <w:sz w:val="24"/>
          <w:szCs w:val="24"/>
        </w:rPr>
        <w:t xml:space="preserve">we show representative results from </w:t>
      </w:r>
      <w:r w:rsidR="00B97A2F" w:rsidRPr="00DD7D74">
        <w:rPr>
          <w:rFonts w:ascii="Times New Roman" w:hAnsi="Times New Roman" w:cs="Times New Roman"/>
          <w:sz w:val="24"/>
          <w:szCs w:val="24"/>
        </w:rPr>
        <w:t xml:space="preserve">adult rats </w:t>
      </w:r>
      <w:r w:rsidR="00B45BCA" w:rsidRPr="00DD7D74">
        <w:rPr>
          <w:rFonts w:ascii="Times New Roman" w:hAnsi="Times New Roman" w:cs="Times New Roman"/>
          <w:sz w:val="24"/>
          <w:szCs w:val="24"/>
        </w:rPr>
        <w:t xml:space="preserve">four weeks after </w:t>
      </w:r>
      <w:r w:rsidR="00880BE6" w:rsidRPr="00DD7D74">
        <w:rPr>
          <w:rFonts w:ascii="Times New Roman" w:hAnsi="Times New Roman" w:cs="Times New Roman"/>
          <w:sz w:val="24"/>
          <w:szCs w:val="24"/>
        </w:rPr>
        <w:t>inject</w:t>
      </w:r>
      <w:r w:rsidR="001B64B5" w:rsidRPr="00DD7D74">
        <w:rPr>
          <w:rFonts w:ascii="Times New Roman" w:hAnsi="Times New Roman" w:cs="Times New Roman"/>
          <w:sz w:val="24"/>
          <w:szCs w:val="24"/>
        </w:rPr>
        <w:t>ion of a</w:t>
      </w:r>
      <w:r w:rsidR="00880BE6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DB4B57" w:rsidRPr="00DD7D74">
        <w:rPr>
          <w:rFonts w:ascii="Times New Roman" w:hAnsi="Times New Roman" w:cs="Times New Roman"/>
          <w:sz w:val="24"/>
          <w:szCs w:val="24"/>
        </w:rPr>
        <w:t xml:space="preserve">control </w:t>
      </w:r>
      <w:r w:rsidR="00880BE6" w:rsidRPr="00DD7D74">
        <w:rPr>
          <w:rFonts w:ascii="Times New Roman" w:hAnsi="Times New Roman" w:cs="Times New Roman"/>
          <w:sz w:val="24"/>
          <w:szCs w:val="24"/>
        </w:rPr>
        <w:t>virus AAV5-</w:t>
      </w:r>
      <w:r w:rsidR="00880BE6" w:rsidRPr="00C10058">
        <w:rPr>
          <w:rFonts w:ascii="Times New Roman" w:hAnsi="Times New Roman" w:cs="Times New Roman"/>
          <w:sz w:val="24"/>
          <w:szCs w:val="24"/>
        </w:rPr>
        <w:t xml:space="preserve">GFP </w:t>
      </w:r>
      <w:r w:rsidR="00E00533" w:rsidRPr="00C10058">
        <w:rPr>
          <w:rFonts w:ascii="Times New Roman" w:hAnsi="Times New Roman" w:cs="Times New Roman"/>
          <w:color w:val="FF0000"/>
          <w:sz w:val="24"/>
          <w:szCs w:val="24"/>
        </w:rPr>
        <w:t xml:space="preserve">(green fluorescent protein) </w:t>
      </w:r>
      <w:r w:rsidR="00880BE6" w:rsidRPr="00C10058">
        <w:rPr>
          <w:rFonts w:ascii="Times New Roman" w:hAnsi="Times New Roman" w:cs="Times New Roman"/>
          <w:sz w:val="24"/>
          <w:szCs w:val="24"/>
        </w:rPr>
        <w:t>into C6-C7 DRGs</w:t>
      </w:r>
      <w:r w:rsidR="001B64B5" w:rsidRPr="00DD7D74">
        <w:rPr>
          <w:rFonts w:ascii="Times New Roman" w:hAnsi="Times New Roman" w:cs="Times New Roman"/>
          <w:sz w:val="24"/>
          <w:szCs w:val="24"/>
        </w:rPr>
        <w:t xml:space="preserve"> with</w:t>
      </w:r>
      <w:r w:rsidR="00B45BCA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880BE6" w:rsidRPr="00DD7D74">
        <w:rPr>
          <w:rFonts w:ascii="Times New Roman" w:hAnsi="Times New Roman" w:cs="Times New Roman"/>
          <w:sz w:val="24"/>
          <w:szCs w:val="24"/>
        </w:rPr>
        <w:t>a concurrent</w:t>
      </w:r>
      <w:r w:rsidR="00B45BCA" w:rsidRPr="00DD7D74">
        <w:rPr>
          <w:rFonts w:ascii="Times New Roman" w:hAnsi="Times New Roman" w:cs="Times New Roman"/>
          <w:sz w:val="24"/>
          <w:szCs w:val="24"/>
        </w:rPr>
        <w:t xml:space="preserve"> C5-C8 dorsal root crush injury</w:t>
      </w:r>
      <w:r w:rsidR="00880BE6" w:rsidRPr="00DD7D74">
        <w:rPr>
          <w:rFonts w:ascii="Times New Roman" w:hAnsi="Times New Roman" w:cs="Times New Roman"/>
          <w:sz w:val="24"/>
          <w:szCs w:val="24"/>
        </w:rPr>
        <w:t>.</w:t>
      </w:r>
      <w:r w:rsidR="00385145" w:rsidRPr="00DD7D74">
        <w:rPr>
          <w:rFonts w:ascii="Times New Roman" w:hAnsi="Times New Roman" w:cs="Times New Roman"/>
          <w:sz w:val="24"/>
          <w:szCs w:val="24"/>
        </w:rPr>
        <w:t xml:space="preserve"> This model is </w:t>
      </w:r>
      <w:r w:rsidR="001B64B5" w:rsidRPr="00DD7D74">
        <w:rPr>
          <w:rFonts w:ascii="Times New Roman" w:hAnsi="Times New Roman" w:cs="Times New Roman"/>
          <w:sz w:val="24"/>
          <w:szCs w:val="24"/>
        </w:rPr>
        <w:t xml:space="preserve">especially </w:t>
      </w:r>
      <w:r w:rsidR="00385145" w:rsidRPr="00DD7D74">
        <w:rPr>
          <w:rFonts w:ascii="Times New Roman" w:hAnsi="Times New Roman" w:cs="Times New Roman"/>
          <w:sz w:val="24"/>
          <w:szCs w:val="24"/>
        </w:rPr>
        <w:t>suitable for researchers who are investigating the use of viral gene therapy to promote sensory axon regeneration.</w:t>
      </w:r>
      <w:r w:rsidR="00880BE6" w:rsidRPr="00DD7D74">
        <w:rPr>
          <w:rFonts w:ascii="Times New Roman" w:hAnsi="Times New Roman" w:cs="Times New Roman"/>
          <w:sz w:val="24"/>
          <w:szCs w:val="24"/>
        </w:rPr>
        <w:t xml:space="preserve"> </w:t>
      </w:r>
    </w:p>
    <w:p w:rsidR="00847ACA" w:rsidRPr="00DD7D74" w:rsidRDefault="00847ACA" w:rsidP="00DD7D7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47ACA" w:rsidRPr="00DD7D74" w:rsidRDefault="00847ACA" w:rsidP="00DD7D74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DD7D74">
        <w:rPr>
          <w:rFonts w:ascii="Times New Roman" w:hAnsi="Times New Roman" w:cs="Times New Roman"/>
          <w:b/>
          <w:sz w:val="24"/>
          <w:szCs w:val="24"/>
        </w:rPr>
        <w:t>PROTOCOL</w:t>
      </w:r>
    </w:p>
    <w:p w:rsidR="00F245EC" w:rsidRDefault="00F245EC" w:rsidP="00DD7D7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72136" w:rsidRPr="00DD7D74" w:rsidRDefault="001848E1" w:rsidP="00DD7D7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D7D74">
        <w:rPr>
          <w:rFonts w:ascii="Times New Roman" w:hAnsi="Times New Roman" w:cs="Times New Roman"/>
          <w:sz w:val="24"/>
          <w:szCs w:val="24"/>
        </w:rPr>
        <w:t xml:space="preserve">All </w:t>
      </w:r>
      <w:r w:rsidR="00372136" w:rsidRPr="00DD7D74">
        <w:rPr>
          <w:rFonts w:ascii="Times New Roman" w:hAnsi="Times New Roman" w:cs="Times New Roman"/>
          <w:sz w:val="24"/>
          <w:szCs w:val="24"/>
        </w:rPr>
        <w:t xml:space="preserve">the following </w:t>
      </w:r>
      <w:r w:rsidRPr="00DD7D74">
        <w:rPr>
          <w:rFonts w:ascii="Times New Roman" w:hAnsi="Times New Roman" w:cs="Times New Roman"/>
          <w:sz w:val="24"/>
          <w:szCs w:val="24"/>
        </w:rPr>
        <w:t xml:space="preserve">animal procedures are conducted </w:t>
      </w:r>
      <w:r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in accordance with the </w:t>
      </w:r>
      <w:r w:rsidR="00E00533">
        <w:rPr>
          <w:rFonts w:ascii="Times New Roman" w:hAnsi="Times New Roman" w:cs="Times New Roman"/>
          <w:sz w:val="24"/>
          <w:szCs w:val="24"/>
          <w:lang w:val="en-US"/>
        </w:rPr>
        <w:t>United Kingdom</w:t>
      </w:r>
      <w:r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 Animals (Scientific Procedures) Act 1986. </w:t>
      </w:r>
      <w:r w:rsidR="00372136" w:rsidRPr="00DD7D74">
        <w:rPr>
          <w:rFonts w:ascii="Times New Roman" w:hAnsi="Times New Roman" w:cs="Times New Roman"/>
          <w:sz w:val="24"/>
          <w:szCs w:val="24"/>
          <w:lang w:val="en-US"/>
        </w:rPr>
        <w:t>If unfamiliar with these procedures, please check with local/national regulations and seek veterinary advice before starting the protocol.</w:t>
      </w:r>
      <w:r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372136" w:rsidRPr="00DD7D74" w:rsidRDefault="00372136" w:rsidP="00DD7D7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847ACA" w:rsidRPr="00DD7D74" w:rsidRDefault="00372136" w:rsidP="00F245EC">
      <w:pPr>
        <w:spacing w:after="24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D7D74">
        <w:rPr>
          <w:rFonts w:ascii="Times New Roman" w:hAnsi="Times New Roman" w:cs="Times New Roman"/>
          <w:b/>
          <w:sz w:val="24"/>
          <w:szCs w:val="24"/>
        </w:rPr>
        <w:t xml:space="preserve">1. Choosing a suitable strain of animals </w:t>
      </w:r>
    </w:p>
    <w:p w:rsidR="006F3D9E" w:rsidRPr="00DD7D74" w:rsidRDefault="005215C7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te: </w:t>
      </w:r>
      <w:r w:rsidR="00372136" w:rsidRPr="00DD7D74">
        <w:rPr>
          <w:rFonts w:ascii="Times New Roman" w:hAnsi="Times New Roman" w:cs="Times New Roman"/>
          <w:sz w:val="24"/>
          <w:szCs w:val="24"/>
        </w:rPr>
        <w:t>Dorsal root crush injury results in</w:t>
      </w:r>
      <w:r w:rsidR="003527FD" w:rsidRPr="00DD7D74">
        <w:rPr>
          <w:rFonts w:ascii="Times New Roman" w:hAnsi="Times New Roman" w:cs="Times New Roman"/>
          <w:sz w:val="24"/>
          <w:szCs w:val="24"/>
        </w:rPr>
        <w:t xml:space="preserve"> the</w:t>
      </w:r>
      <w:r w:rsidR="00372136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DF0FF2" w:rsidRPr="00DD7D74">
        <w:rPr>
          <w:rFonts w:ascii="Times New Roman" w:hAnsi="Times New Roman" w:cs="Times New Roman"/>
          <w:sz w:val="24"/>
          <w:szCs w:val="24"/>
        </w:rPr>
        <w:t xml:space="preserve">loss of sensation and </w:t>
      </w:r>
      <w:r w:rsidR="00372136" w:rsidRPr="00DD7D74">
        <w:rPr>
          <w:rFonts w:ascii="Times New Roman" w:hAnsi="Times New Roman" w:cs="Times New Roman"/>
          <w:sz w:val="24"/>
          <w:szCs w:val="24"/>
        </w:rPr>
        <w:t xml:space="preserve">paw </w:t>
      </w:r>
      <w:proofErr w:type="spellStart"/>
      <w:r w:rsidR="00372136" w:rsidRPr="00DD7D74">
        <w:rPr>
          <w:rFonts w:ascii="Times New Roman" w:hAnsi="Times New Roman" w:cs="Times New Roman"/>
          <w:sz w:val="24"/>
          <w:szCs w:val="24"/>
        </w:rPr>
        <w:t>deafferentation</w:t>
      </w:r>
      <w:proofErr w:type="spellEnd"/>
      <w:r w:rsidR="00DF0FF2" w:rsidRPr="00DD7D74">
        <w:rPr>
          <w:rFonts w:ascii="Times New Roman" w:hAnsi="Times New Roman" w:cs="Times New Roman"/>
          <w:sz w:val="24"/>
          <w:szCs w:val="24"/>
        </w:rPr>
        <w:t>.</w:t>
      </w:r>
      <w:r w:rsidR="00372136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A23E71" w:rsidRPr="00DD7D74">
        <w:rPr>
          <w:rFonts w:ascii="Times New Roman" w:hAnsi="Times New Roman" w:cs="Times New Roman"/>
          <w:sz w:val="24"/>
          <w:szCs w:val="24"/>
        </w:rPr>
        <w:t>Common adverse effects</w:t>
      </w:r>
      <w:r w:rsidR="006F3D9E" w:rsidRPr="00DD7D74">
        <w:rPr>
          <w:rFonts w:ascii="Times New Roman" w:hAnsi="Times New Roman" w:cs="Times New Roman"/>
          <w:sz w:val="24"/>
          <w:szCs w:val="24"/>
        </w:rPr>
        <w:t xml:space="preserve"> of forepaw </w:t>
      </w:r>
      <w:proofErr w:type="spellStart"/>
      <w:r w:rsidR="006F3D9E" w:rsidRPr="00DD7D74">
        <w:rPr>
          <w:rFonts w:ascii="Times New Roman" w:hAnsi="Times New Roman" w:cs="Times New Roman"/>
          <w:sz w:val="24"/>
          <w:szCs w:val="24"/>
        </w:rPr>
        <w:t>deafferen</w:t>
      </w:r>
      <w:r w:rsidR="00DA1B92" w:rsidRPr="00DD7D74">
        <w:rPr>
          <w:rFonts w:ascii="Times New Roman" w:hAnsi="Times New Roman" w:cs="Times New Roman"/>
          <w:sz w:val="24"/>
          <w:szCs w:val="24"/>
        </w:rPr>
        <w:t>tation</w:t>
      </w:r>
      <w:proofErr w:type="spellEnd"/>
      <w:r w:rsidR="00DA1B92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A66573" w:rsidRPr="00DD7D74">
        <w:rPr>
          <w:rFonts w:ascii="Times New Roman" w:hAnsi="Times New Roman" w:cs="Times New Roman"/>
          <w:sz w:val="24"/>
          <w:szCs w:val="24"/>
        </w:rPr>
        <w:t xml:space="preserve">can </w:t>
      </w:r>
      <w:r w:rsidR="00DA1B92" w:rsidRPr="00DD7D74">
        <w:rPr>
          <w:rFonts w:ascii="Times New Roman" w:hAnsi="Times New Roman" w:cs="Times New Roman"/>
          <w:sz w:val="24"/>
          <w:szCs w:val="24"/>
        </w:rPr>
        <w:t>include over-grooming, self-mutilation and</w:t>
      </w:r>
      <w:r w:rsidR="006F3D9E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893CBA" w:rsidRPr="00DD7D74">
        <w:rPr>
          <w:rFonts w:ascii="Times New Roman" w:hAnsi="Times New Roman" w:cs="Times New Roman"/>
          <w:sz w:val="24"/>
          <w:szCs w:val="24"/>
        </w:rPr>
        <w:t xml:space="preserve">paw </w:t>
      </w:r>
      <w:r w:rsidR="006F3D9E" w:rsidRPr="00DD7D74">
        <w:rPr>
          <w:rFonts w:ascii="Times New Roman" w:hAnsi="Times New Roman" w:cs="Times New Roman"/>
          <w:sz w:val="24"/>
          <w:szCs w:val="24"/>
        </w:rPr>
        <w:t>autotomy.</w:t>
      </w:r>
    </w:p>
    <w:p w:rsidR="005215C7" w:rsidRDefault="005215C7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.1</w:t>
      </w:r>
      <w:r w:rsidR="006F3D9E" w:rsidRPr="00DD7D74">
        <w:rPr>
          <w:rFonts w:ascii="Times New Roman" w:hAnsi="Times New Roman" w:cs="Times New Roman"/>
          <w:sz w:val="24"/>
          <w:szCs w:val="24"/>
        </w:rPr>
        <w:t xml:space="preserve">) </w:t>
      </w:r>
      <w:r>
        <w:rPr>
          <w:rFonts w:ascii="Times New Roman" w:hAnsi="Times New Roman" w:cs="Times New Roman"/>
          <w:sz w:val="24"/>
          <w:szCs w:val="24"/>
        </w:rPr>
        <w:t>Obtain animals for the procedure.</w:t>
      </w:r>
    </w:p>
    <w:p w:rsidR="00DE09FC" w:rsidRPr="00DD7D74" w:rsidRDefault="005215C7" w:rsidP="005215C7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te: </w:t>
      </w:r>
      <w:r w:rsidR="006F3D9E" w:rsidRPr="00DD7D74">
        <w:rPr>
          <w:rFonts w:ascii="Times New Roman" w:hAnsi="Times New Roman" w:cs="Times New Roman"/>
          <w:sz w:val="24"/>
          <w:szCs w:val="24"/>
        </w:rPr>
        <w:t xml:space="preserve">For rats, the more </w:t>
      </w:r>
      <w:r w:rsidR="002B7910" w:rsidRPr="00DD7D74">
        <w:rPr>
          <w:rFonts w:ascii="Times New Roman" w:hAnsi="Times New Roman" w:cs="Times New Roman"/>
          <w:sz w:val="24"/>
          <w:szCs w:val="24"/>
        </w:rPr>
        <w:t>active strains such as Lister-</w:t>
      </w:r>
      <w:r w:rsidR="00893CBA" w:rsidRPr="00DD7D74">
        <w:rPr>
          <w:rFonts w:ascii="Times New Roman" w:hAnsi="Times New Roman" w:cs="Times New Roman"/>
          <w:sz w:val="24"/>
          <w:szCs w:val="24"/>
        </w:rPr>
        <w:t>H</w:t>
      </w:r>
      <w:r w:rsidR="006F3D9E" w:rsidRPr="00DD7D74">
        <w:rPr>
          <w:rFonts w:ascii="Times New Roman" w:hAnsi="Times New Roman" w:cs="Times New Roman"/>
          <w:sz w:val="24"/>
          <w:szCs w:val="24"/>
        </w:rPr>
        <w:t>ooded</w:t>
      </w:r>
      <w:r w:rsidR="00D4234A" w:rsidRPr="00DD7D74">
        <w:rPr>
          <w:rFonts w:ascii="Times New Roman" w:hAnsi="Times New Roman" w:cs="Times New Roman"/>
          <w:sz w:val="24"/>
          <w:szCs w:val="24"/>
        </w:rPr>
        <w:t xml:space="preserve"> and</w:t>
      </w:r>
      <w:r w:rsidR="00A66573" w:rsidRPr="00DD7D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6573" w:rsidRPr="00DD7D74">
        <w:rPr>
          <w:rFonts w:ascii="Times New Roman" w:hAnsi="Times New Roman" w:cs="Times New Roman"/>
          <w:sz w:val="24"/>
          <w:szCs w:val="24"/>
        </w:rPr>
        <w:t>Wistar</w:t>
      </w:r>
      <w:proofErr w:type="spellEnd"/>
      <w:r w:rsidR="00A66573" w:rsidRPr="00DD7D74">
        <w:rPr>
          <w:rFonts w:ascii="Times New Roman" w:hAnsi="Times New Roman" w:cs="Times New Roman"/>
          <w:sz w:val="24"/>
          <w:szCs w:val="24"/>
        </w:rPr>
        <w:t xml:space="preserve"> have a higher incidence</w:t>
      </w:r>
      <w:r w:rsidR="00893CBA" w:rsidRPr="00DD7D74">
        <w:rPr>
          <w:rFonts w:ascii="Times New Roman" w:hAnsi="Times New Roman" w:cs="Times New Roman"/>
          <w:sz w:val="24"/>
          <w:szCs w:val="24"/>
        </w:rPr>
        <w:t xml:space="preserve"> of paw </w:t>
      </w:r>
      <w:proofErr w:type="spellStart"/>
      <w:r w:rsidR="00893CBA" w:rsidRPr="00DD7D74">
        <w:rPr>
          <w:rFonts w:ascii="Times New Roman" w:hAnsi="Times New Roman" w:cs="Times New Roman"/>
          <w:sz w:val="24"/>
          <w:szCs w:val="24"/>
        </w:rPr>
        <w:t>autotomy</w:t>
      </w:r>
      <w:proofErr w:type="spellEnd"/>
      <w:r w:rsidR="00893CBA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2B7910" w:rsidRPr="00DD7D74">
        <w:rPr>
          <w:rFonts w:ascii="Times New Roman" w:hAnsi="Times New Roman" w:cs="Times New Roman"/>
          <w:sz w:val="24"/>
          <w:szCs w:val="24"/>
        </w:rPr>
        <w:t xml:space="preserve">after </w:t>
      </w:r>
      <w:proofErr w:type="spellStart"/>
      <w:r w:rsidR="00893CBA" w:rsidRPr="00DD7D74">
        <w:rPr>
          <w:rFonts w:ascii="Times New Roman" w:hAnsi="Times New Roman" w:cs="Times New Roman"/>
          <w:sz w:val="24"/>
          <w:szCs w:val="24"/>
        </w:rPr>
        <w:t>deafferentation</w:t>
      </w:r>
      <w:proofErr w:type="spellEnd"/>
      <w:r w:rsidR="00893CBA" w:rsidRPr="00DD7D74">
        <w:rPr>
          <w:rFonts w:ascii="Times New Roman" w:hAnsi="Times New Roman" w:cs="Times New Roman"/>
          <w:sz w:val="24"/>
          <w:szCs w:val="24"/>
        </w:rPr>
        <w:t xml:space="preserve"> as compared to the more docile strains such as Lewis and Sprague-Dawley. </w:t>
      </w:r>
      <w:r w:rsidR="00DE09FC" w:rsidRPr="00DD7D74">
        <w:rPr>
          <w:rFonts w:ascii="Times New Roman" w:hAnsi="Times New Roman" w:cs="Times New Roman"/>
          <w:sz w:val="24"/>
          <w:szCs w:val="24"/>
        </w:rPr>
        <w:t>If possible, the</w:t>
      </w:r>
      <w:r w:rsidR="00E36763" w:rsidRPr="00DD7D74">
        <w:rPr>
          <w:rFonts w:ascii="Times New Roman" w:hAnsi="Times New Roman" w:cs="Times New Roman"/>
          <w:sz w:val="24"/>
          <w:szCs w:val="24"/>
        </w:rPr>
        <w:t xml:space="preserve"> most docile strain, Lewis,</w:t>
      </w:r>
      <w:r w:rsidR="00DE09FC" w:rsidRPr="00DD7D74">
        <w:rPr>
          <w:rFonts w:ascii="Times New Roman" w:hAnsi="Times New Roman" w:cs="Times New Roman"/>
          <w:sz w:val="24"/>
          <w:szCs w:val="24"/>
        </w:rPr>
        <w:t xml:space="preserve"> sho</w:t>
      </w:r>
      <w:r w:rsidR="00976F1C" w:rsidRPr="00DD7D74">
        <w:rPr>
          <w:rFonts w:ascii="Times New Roman" w:hAnsi="Times New Roman" w:cs="Times New Roman"/>
          <w:sz w:val="24"/>
          <w:szCs w:val="24"/>
        </w:rPr>
        <w:t>uld always be considered first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74D2B" w:rsidRPr="00DD7D74">
        <w:rPr>
          <w:rFonts w:ascii="Times New Roman" w:hAnsi="Times New Roman" w:cs="Times New Roman"/>
          <w:sz w:val="24"/>
          <w:szCs w:val="24"/>
        </w:rPr>
        <w:t>Should a particular</w:t>
      </w:r>
      <w:r w:rsidR="00A66573" w:rsidRPr="00DD7D74">
        <w:rPr>
          <w:rFonts w:ascii="Times New Roman" w:hAnsi="Times New Roman" w:cs="Times New Roman"/>
          <w:sz w:val="24"/>
          <w:szCs w:val="24"/>
        </w:rPr>
        <w:t>ly</w:t>
      </w:r>
      <w:r w:rsidR="00893CBA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DF0FF2" w:rsidRPr="00DD7D74">
        <w:rPr>
          <w:rFonts w:ascii="Times New Roman" w:hAnsi="Times New Roman" w:cs="Times New Roman"/>
          <w:sz w:val="24"/>
          <w:szCs w:val="24"/>
        </w:rPr>
        <w:t xml:space="preserve">active </w:t>
      </w:r>
      <w:r w:rsidR="00893CBA" w:rsidRPr="00DD7D74">
        <w:rPr>
          <w:rFonts w:ascii="Times New Roman" w:hAnsi="Times New Roman" w:cs="Times New Roman"/>
          <w:sz w:val="24"/>
          <w:szCs w:val="24"/>
        </w:rPr>
        <w:t>strain</w:t>
      </w:r>
      <w:r w:rsidR="00A66573" w:rsidRPr="00DD7D74">
        <w:rPr>
          <w:rFonts w:ascii="Times New Roman" w:hAnsi="Times New Roman" w:cs="Times New Roman"/>
          <w:sz w:val="24"/>
          <w:szCs w:val="24"/>
        </w:rPr>
        <w:t xml:space="preserve"> be</w:t>
      </w:r>
      <w:r w:rsidR="00174D2B" w:rsidRPr="00DD7D74">
        <w:rPr>
          <w:rFonts w:ascii="Times New Roman" w:hAnsi="Times New Roman" w:cs="Times New Roman"/>
          <w:sz w:val="24"/>
          <w:szCs w:val="24"/>
        </w:rPr>
        <w:t xml:space="preserve"> required for the experiment due to genetic m</w:t>
      </w:r>
      <w:r w:rsidR="004616DE">
        <w:rPr>
          <w:rFonts w:ascii="Times New Roman" w:hAnsi="Times New Roman" w:cs="Times New Roman"/>
          <w:sz w:val="24"/>
          <w:szCs w:val="24"/>
        </w:rPr>
        <w:t xml:space="preserve">odification or specific </w:t>
      </w:r>
      <w:proofErr w:type="spellStart"/>
      <w:r w:rsidR="004616DE">
        <w:rPr>
          <w:rFonts w:ascii="Times New Roman" w:hAnsi="Times New Roman" w:cs="Times New Roman"/>
          <w:sz w:val="24"/>
          <w:szCs w:val="24"/>
        </w:rPr>
        <w:t>behavio</w:t>
      </w:r>
      <w:r w:rsidR="00174D2B" w:rsidRPr="00DD7D74">
        <w:rPr>
          <w:rFonts w:ascii="Times New Roman" w:hAnsi="Times New Roman" w:cs="Times New Roman"/>
          <w:sz w:val="24"/>
          <w:szCs w:val="24"/>
        </w:rPr>
        <w:t>ral</w:t>
      </w:r>
      <w:proofErr w:type="spellEnd"/>
      <w:r w:rsidR="00174D2B" w:rsidRPr="00DD7D74">
        <w:rPr>
          <w:rFonts w:ascii="Times New Roman" w:hAnsi="Times New Roman" w:cs="Times New Roman"/>
          <w:sz w:val="24"/>
          <w:szCs w:val="24"/>
        </w:rPr>
        <w:t xml:space="preserve"> assessment,</w:t>
      </w:r>
      <w:r w:rsidR="00DE09FC" w:rsidRPr="00DD7D74">
        <w:rPr>
          <w:rFonts w:ascii="Times New Roman" w:hAnsi="Times New Roman" w:cs="Times New Roman"/>
          <w:sz w:val="24"/>
          <w:szCs w:val="24"/>
        </w:rPr>
        <w:t xml:space="preserve"> veterinary tre</w:t>
      </w:r>
      <w:r w:rsidR="00DA1B92" w:rsidRPr="00DD7D74">
        <w:rPr>
          <w:rFonts w:ascii="Times New Roman" w:hAnsi="Times New Roman" w:cs="Times New Roman"/>
          <w:sz w:val="24"/>
          <w:szCs w:val="24"/>
        </w:rPr>
        <w:t>atment</w:t>
      </w:r>
      <w:r w:rsidR="00DE09FC" w:rsidRPr="00DD7D74">
        <w:rPr>
          <w:rFonts w:ascii="Times New Roman" w:hAnsi="Times New Roman" w:cs="Times New Roman"/>
          <w:sz w:val="24"/>
          <w:szCs w:val="24"/>
        </w:rPr>
        <w:t xml:space="preserve"> should be in place</w:t>
      </w:r>
      <w:r w:rsidR="00A23E71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A66573" w:rsidRPr="00DD7D74">
        <w:rPr>
          <w:rFonts w:ascii="Times New Roman" w:hAnsi="Times New Roman" w:cs="Times New Roman"/>
          <w:sz w:val="24"/>
          <w:szCs w:val="24"/>
        </w:rPr>
        <w:t>to address</w:t>
      </w:r>
      <w:r w:rsidR="00174D2B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DE09FC" w:rsidRPr="00DD7D74">
        <w:rPr>
          <w:rFonts w:ascii="Times New Roman" w:hAnsi="Times New Roman" w:cs="Times New Roman"/>
          <w:sz w:val="24"/>
          <w:szCs w:val="24"/>
        </w:rPr>
        <w:t>ex</w:t>
      </w:r>
      <w:r w:rsidR="00A23E71" w:rsidRPr="00DD7D74">
        <w:rPr>
          <w:rFonts w:ascii="Times New Roman" w:hAnsi="Times New Roman" w:cs="Times New Roman"/>
          <w:sz w:val="24"/>
          <w:szCs w:val="24"/>
        </w:rPr>
        <w:t xml:space="preserve">pected adverse </w:t>
      </w:r>
      <w:proofErr w:type="gramStart"/>
      <w:r w:rsidR="00A23E71" w:rsidRPr="00DD7D74">
        <w:rPr>
          <w:rFonts w:ascii="Times New Roman" w:hAnsi="Times New Roman" w:cs="Times New Roman"/>
          <w:sz w:val="24"/>
          <w:szCs w:val="24"/>
        </w:rPr>
        <w:t>effects</w:t>
      </w:r>
      <w:r w:rsidR="00DE09FC" w:rsidRPr="00DD7D74"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:rsidR="00893CBA" w:rsidRPr="00DD7D74" w:rsidRDefault="00DD2FE2" w:rsidP="00F245EC">
      <w:pPr>
        <w:spacing w:after="24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D7D74">
        <w:rPr>
          <w:rFonts w:ascii="Times New Roman" w:hAnsi="Times New Roman" w:cs="Times New Roman"/>
          <w:b/>
          <w:sz w:val="24"/>
          <w:szCs w:val="24"/>
        </w:rPr>
        <w:t xml:space="preserve">2. </w:t>
      </w:r>
      <w:r w:rsidR="00A23E71" w:rsidRPr="00DD7D74">
        <w:rPr>
          <w:rFonts w:ascii="Times New Roman" w:hAnsi="Times New Roman" w:cs="Times New Roman"/>
          <w:b/>
          <w:sz w:val="24"/>
          <w:szCs w:val="24"/>
        </w:rPr>
        <w:t>Preparing the virus for injection</w:t>
      </w:r>
    </w:p>
    <w:p w:rsidR="00EB3693" w:rsidRPr="00912679" w:rsidRDefault="00EB3693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12679">
        <w:rPr>
          <w:rFonts w:ascii="Times New Roman" w:hAnsi="Times New Roman" w:cs="Times New Roman"/>
          <w:sz w:val="24"/>
          <w:szCs w:val="24"/>
        </w:rPr>
        <w:t>CAUTION</w:t>
      </w:r>
      <w:r w:rsidR="00A66573" w:rsidRPr="00912679">
        <w:rPr>
          <w:rFonts w:ascii="Times New Roman" w:hAnsi="Times New Roman" w:cs="Times New Roman"/>
          <w:sz w:val="24"/>
          <w:szCs w:val="24"/>
        </w:rPr>
        <w:t xml:space="preserve">: Handle all </w:t>
      </w:r>
      <w:r w:rsidR="004616DE">
        <w:rPr>
          <w:rFonts w:ascii="Times New Roman" w:hAnsi="Times New Roman" w:cs="Times New Roman"/>
          <w:sz w:val="24"/>
          <w:szCs w:val="24"/>
        </w:rPr>
        <w:t>viruses in accordance with</w:t>
      </w:r>
      <w:r w:rsidRPr="00912679">
        <w:rPr>
          <w:rFonts w:ascii="Times New Roman" w:hAnsi="Times New Roman" w:cs="Times New Roman"/>
          <w:sz w:val="24"/>
          <w:szCs w:val="24"/>
        </w:rPr>
        <w:t xml:space="preserve"> </w:t>
      </w:r>
      <w:r w:rsidR="00A66573" w:rsidRPr="00912679">
        <w:rPr>
          <w:rFonts w:ascii="Times New Roman" w:hAnsi="Times New Roman" w:cs="Times New Roman"/>
          <w:sz w:val="24"/>
          <w:szCs w:val="24"/>
        </w:rPr>
        <w:t xml:space="preserve">biological and </w:t>
      </w:r>
      <w:r w:rsidRPr="00912679">
        <w:rPr>
          <w:rFonts w:ascii="Times New Roman" w:hAnsi="Times New Roman" w:cs="Times New Roman"/>
          <w:sz w:val="24"/>
          <w:szCs w:val="24"/>
        </w:rPr>
        <w:t>laboratory safety regulations.</w:t>
      </w:r>
    </w:p>
    <w:p w:rsidR="002A190C" w:rsidRPr="00DD7D74" w:rsidRDefault="00A23E71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D7D74">
        <w:rPr>
          <w:rFonts w:ascii="Times New Roman" w:hAnsi="Times New Roman" w:cs="Times New Roman"/>
          <w:sz w:val="24"/>
          <w:szCs w:val="24"/>
        </w:rPr>
        <w:t xml:space="preserve">2.1) </w:t>
      </w:r>
      <w:r w:rsidR="00976F1C" w:rsidRPr="00DD7D74">
        <w:rPr>
          <w:rFonts w:ascii="Times New Roman" w:hAnsi="Times New Roman" w:cs="Times New Roman"/>
          <w:sz w:val="24"/>
          <w:szCs w:val="24"/>
        </w:rPr>
        <w:t>Dilute or concentrate the virus</w:t>
      </w:r>
      <w:r w:rsidR="006515D9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976F1C" w:rsidRPr="00DD7D74">
        <w:rPr>
          <w:rFonts w:ascii="Times New Roman" w:hAnsi="Times New Roman" w:cs="Times New Roman"/>
          <w:sz w:val="24"/>
          <w:szCs w:val="24"/>
        </w:rPr>
        <w:t>to a titre of 2</w:t>
      </w:r>
      <w:r w:rsidR="008E1643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976F1C" w:rsidRPr="00DD7D74">
        <w:rPr>
          <w:rFonts w:ascii="Times New Roman" w:hAnsi="Times New Roman" w:cs="Times New Roman"/>
          <w:sz w:val="24"/>
          <w:szCs w:val="24"/>
        </w:rPr>
        <w:t>x</w:t>
      </w:r>
      <w:r w:rsidR="008E1643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976F1C" w:rsidRPr="00DD7D74">
        <w:rPr>
          <w:rFonts w:ascii="Times New Roman" w:hAnsi="Times New Roman" w:cs="Times New Roman"/>
          <w:sz w:val="24"/>
          <w:szCs w:val="24"/>
        </w:rPr>
        <w:t>10</w:t>
      </w:r>
      <w:r w:rsidR="00976F1C" w:rsidRPr="00DD7D74">
        <w:rPr>
          <w:rFonts w:ascii="Times New Roman" w:hAnsi="Times New Roman" w:cs="Times New Roman"/>
          <w:sz w:val="24"/>
          <w:szCs w:val="24"/>
          <w:vertAlign w:val="superscript"/>
        </w:rPr>
        <w:t xml:space="preserve">12 </w:t>
      </w:r>
      <w:r w:rsidR="009B6D1C" w:rsidRPr="00DD7D74">
        <w:rPr>
          <w:rFonts w:ascii="Times New Roman" w:hAnsi="Times New Roman" w:cs="Times New Roman"/>
          <w:sz w:val="24"/>
          <w:szCs w:val="24"/>
        </w:rPr>
        <w:t>G</w:t>
      </w:r>
      <w:r w:rsidR="00754E50" w:rsidRPr="00DD7D74">
        <w:rPr>
          <w:rFonts w:ascii="Times New Roman" w:hAnsi="Times New Roman" w:cs="Times New Roman"/>
          <w:sz w:val="24"/>
          <w:szCs w:val="24"/>
        </w:rPr>
        <w:t xml:space="preserve">C/ml </w:t>
      </w:r>
      <w:r w:rsidR="005E09D3" w:rsidRPr="00CB0A19">
        <w:rPr>
          <w:rFonts w:ascii="Times New Roman" w:hAnsi="Times New Roman" w:cs="Times New Roman"/>
          <w:color w:val="FF0000"/>
          <w:sz w:val="24"/>
          <w:szCs w:val="24"/>
        </w:rPr>
        <w:t>(genome copy/ml)</w:t>
      </w:r>
      <w:r w:rsidR="005E09D3">
        <w:rPr>
          <w:rFonts w:ascii="Times New Roman" w:hAnsi="Times New Roman" w:cs="Times New Roman"/>
          <w:sz w:val="24"/>
          <w:szCs w:val="24"/>
        </w:rPr>
        <w:t xml:space="preserve"> </w:t>
      </w:r>
      <w:r w:rsidR="00CB0A19">
        <w:rPr>
          <w:rFonts w:ascii="Times New Roman" w:hAnsi="Times New Roman" w:cs="Times New Roman"/>
          <w:sz w:val="24"/>
          <w:szCs w:val="24"/>
        </w:rPr>
        <w:t xml:space="preserve">following </w:t>
      </w:r>
      <w:r w:rsidR="00CB0A19" w:rsidRPr="00CB0A19">
        <w:rPr>
          <w:rFonts w:ascii="Times New Roman" w:hAnsi="Times New Roman" w:cs="Times New Roman"/>
          <w:color w:val="FF0000"/>
          <w:sz w:val="24"/>
          <w:szCs w:val="24"/>
        </w:rPr>
        <w:t>individual</w:t>
      </w:r>
      <w:r w:rsidR="00CB0A19">
        <w:rPr>
          <w:rFonts w:ascii="Times New Roman" w:hAnsi="Times New Roman" w:cs="Times New Roman"/>
          <w:sz w:val="24"/>
          <w:szCs w:val="24"/>
        </w:rPr>
        <w:t xml:space="preserve"> </w:t>
      </w:r>
      <w:r w:rsidR="00394A93" w:rsidRPr="00DD7D74">
        <w:rPr>
          <w:rFonts w:ascii="Times New Roman" w:hAnsi="Times New Roman" w:cs="Times New Roman"/>
          <w:sz w:val="24"/>
          <w:szCs w:val="24"/>
        </w:rPr>
        <w:t>virus packaging protocol</w:t>
      </w:r>
      <w:r w:rsidR="00EC16B3" w:rsidRPr="00DA7E6A">
        <w:rPr>
          <w:rFonts w:ascii="Times New Roman" w:hAnsi="Times New Roman" w:cs="Times New Roman"/>
          <w:color w:val="FF0000"/>
          <w:sz w:val="24"/>
          <w:szCs w:val="24"/>
        </w:rPr>
        <w:fldChar w:fldCharType="begin">
          <w:fldData xml:space="preserve">PEVuZE5vdGU+PENpdGU+PEF1dGhvcj5IZXJtZW5zPC9BdXRob3I+PFllYXI+MTk5OTwvWWVhcj48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</w:fldData>
        </w:fldChar>
      </w:r>
      <w:r w:rsidR="00CB0A19" w:rsidRPr="00DA7E6A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 </w:instrText>
      </w:r>
      <w:r w:rsidR="00EC16B3" w:rsidRPr="00DA7E6A">
        <w:rPr>
          <w:rFonts w:ascii="Times New Roman" w:hAnsi="Times New Roman" w:cs="Times New Roman"/>
          <w:color w:val="FF0000"/>
          <w:sz w:val="24"/>
          <w:szCs w:val="24"/>
        </w:rPr>
        <w:fldChar w:fldCharType="begin">
          <w:fldData xml:space="preserve">PEVuZE5vdGU+PENpdGU+PEF1dGhvcj5IZXJtZW5zPC9BdXRob3I+PFllYXI+MTk5OTwvWWVhcj48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</w:fldData>
        </w:fldChar>
      </w:r>
      <w:r w:rsidR="00CB0A19" w:rsidRPr="00DA7E6A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.DATA </w:instrText>
      </w:r>
      <w:r w:rsidR="00EC16B3" w:rsidRPr="00DA7E6A">
        <w:rPr>
          <w:rFonts w:ascii="Times New Roman" w:hAnsi="Times New Roman" w:cs="Times New Roman"/>
          <w:color w:val="FF0000"/>
          <w:sz w:val="24"/>
          <w:szCs w:val="24"/>
        </w:rPr>
      </w:r>
      <w:r w:rsidR="00EC16B3" w:rsidRPr="00DA7E6A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="00EC16B3" w:rsidRPr="00DA7E6A">
        <w:rPr>
          <w:rFonts w:ascii="Times New Roman" w:hAnsi="Times New Roman" w:cs="Times New Roman"/>
          <w:color w:val="FF0000"/>
          <w:sz w:val="24"/>
          <w:szCs w:val="24"/>
        </w:rPr>
      </w:r>
      <w:r w:rsidR="00EC16B3" w:rsidRPr="00DA7E6A">
        <w:rPr>
          <w:rFonts w:ascii="Times New Roman" w:hAnsi="Times New Roman" w:cs="Times New Roman"/>
          <w:color w:val="FF0000"/>
          <w:sz w:val="24"/>
          <w:szCs w:val="24"/>
        </w:rPr>
        <w:fldChar w:fldCharType="separate"/>
      </w:r>
      <w:r w:rsidR="00CB0A19" w:rsidRPr="00DA7E6A">
        <w:rPr>
          <w:rFonts w:ascii="Times New Roman" w:hAnsi="Times New Roman" w:cs="Times New Roman"/>
          <w:noProof/>
          <w:color w:val="FF0000"/>
          <w:sz w:val="24"/>
          <w:szCs w:val="24"/>
          <w:vertAlign w:val="superscript"/>
        </w:rPr>
        <w:t>9</w:t>
      </w:r>
      <w:r w:rsidR="00EC16B3" w:rsidRPr="00DA7E6A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="00394A93" w:rsidRPr="00DD7D74">
        <w:rPr>
          <w:rFonts w:ascii="Times New Roman" w:hAnsi="Times New Roman" w:cs="Times New Roman"/>
          <w:sz w:val="24"/>
          <w:szCs w:val="24"/>
        </w:rPr>
        <w:t>.</w:t>
      </w:r>
      <w:r w:rsidR="00CB0A19">
        <w:rPr>
          <w:rFonts w:ascii="Times New Roman" w:hAnsi="Times New Roman" w:cs="Times New Roman"/>
          <w:sz w:val="24"/>
          <w:szCs w:val="24"/>
        </w:rPr>
        <w:t xml:space="preserve"> </w:t>
      </w:r>
      <w:r w:rsidR="00CB0A19" w:rsidRPr="00CD460F">
        <w:rPr>
          <w:rFonts w:ascii="Times New Roman" w:hAnsi="Times New Roman" w:cs="Times New Roman"/>
          <w:color w:val="FF0000"/>
          <w:sz w:val="24"/>
          <w:szCs w:val="24"/>
        </w:rPr>
        <w:t xml:space="preserve">For </w:t>
      </w:r>
      <w:r w:rsidR="00CD460F" w:rsidRPr="00CD460F">
        <w:rPr>
          <w:rFonts w:ascii="Times New Roman" w:hAnsi="Times New Roman" w:cs="Times New Roman"/>
          <w:color w:val="FF0000"/>
          <w:sz w:val="24"/>
          <w:szCs w:val="24"/>
        </w:rPr>
        <w:t>example, we dilute the virus in Dulbecco’s phosphate buffered saline (D-PBS)</w:t>
      </w:r>
      <w:r w:rsidR="00DC52D0">
        <w:rPr>
          <w:rFonts w:ascii="Times New Roman" w:hAnsi="Times New Roman" w:cs="Times New Roman"/>
          <w:color w:val="FF0000"/>
          <w:sz w:val="24"/>
          <w:szCs w:val="24"/>
        </w:rPr>
        <w:t xml:space="preserve"> with 5% sucrose</w:t>
      </w:r>
      <w:r w:rsidR="00CD460F" w:rsidRPr="00CD460F">
        <w:rPr>
          <w:rFonts w:ascii="Times New Roman" w:hAnsi="Times New Roman" w:cs="Times New Roman"/>
          <w:color w:val="FF0000"/>
          <w:sz w:val="24"/>
          <w:szCs w:val="24"/>
        </w:rPr>
        <w:t xml:space="preserve">. </w:t>
      </w:r>
    </w:p>
    <w:p w:rsidR="002A190C" w:rsidRPr="00912679" w:rsidRDefault="002A190C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12679">
        <w:rPr>
          <w:rFonts w:ascii="Times New Roman" w:hAnsi="Times New Roman" w:cs="Times New Roman"/>
          <w:sz w:val="24"/>
          <w:szCs w:val="24"/>
        </w:rPr>
        <w:t xml:space="preserve">Note: </w:t>
      </w:r>
      <w:r w:rsidR="00FB731B">
        <w:rPr>
          <w:rFonts w:ascii="Times New Roman" w:hAnsi="Times New Roman" w:cs="Times New Roman"/>
          <w:sz w:val="24"/>
          <w:szCs w:val="24"/>
        </w:rPr>
        <w:t>The titre may have to be optimiz</w:t>
      </w:r>
      <w:r w:rsidRPr="00912679">
        <w:rPr>
          <w:rFonts w:ascii="Times New Roman" w:hAnsi="Times New Roman" w:cs="Times New Roman"/>
          <w:sz w:val="24"/>
          <w:szCs w:val="24"/>
        </w:rPr>
        <w:t xml:space="preserve">ed depending on the type of </w:t>
      </w:r>
      <w:r w:rsidR="006515D9" w:rsidRPr="00912679">
        <w:rPr>
          <w:rFonts w:ascii="Times New Roman" w:hAnsi="Times New Roman" w:cs="Times New Roman"/>
          <w:sz w:val="24"/>
          <w:szCs w:val="24"/>
        </w:rPr>
        <w:t>virus, promoter, construct size and</w:t>
      </w:r>
      <w:r w:rsidRPr="00912679">
        <w:rPr>
          <w:rFonts w:ascii="Times New Roman" w:hAnsi="Times New Roman" w:cs="Times New Roman"/>
          <w:sz w:val="24"/>
          <w:szCs w:val="24"/>
        </w:rPr>
        <w:t xml:space="preserve"> targeted cell type</w:t>
      </w:r>
      <w:r w:rsidR="006515D9" w:rsidRPr="00912679">
        <w:rPr>
          <w:rFonts w:ascii="Times New Roman" w:hAnsi="Times New Roman" w:cs="Times New Roman"/>
          <w:sz w:val="24"/>
          <w:szCs w:val="24"/>
        </w:rPr>
        <w:t>.</w:t>
      </w:r>
      <w:r w:rsidRPr="00912679">
        <w:rPr>
          <w:rFonts w:ascii="Times New Roman" w:hAnsi="Times New Roman" w:cs="Times New Roman"/>
          <w:sz w:val="24"/>
          <w:szCs w:val="24"/>
        </w:rPr>
        <w:t xml:space="preserve"> </w:t>
      </w:r>
    </w:p>
    <w:p w:rsidR="006515D9" w:rsidRPr="00DD7D74" w:rsidRDefault="002A190C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D7D74">
        <w:rPr>
          <w:rFonts w:ascii="Times New Roman" w:hAnsi="Times New Roman" w:cs="Times New Roman"/>
          <w:sz w:val="24"/>
          <w:szCs w:val="24"/>
        </w:rPr>
        <w:t xml:space="preserve">2.2) </w:t>
      </w:r>
      <w:r w:rsidR="007F1244">
        <w:rPr>
          <w:rFonts w:ascii="Times New Roman" w:hAnsi="Times New Roman" w:cs="Times New Roman"/>
          <w:sz w:val="24"/>
          <w:szCs w:val="24"/>
        </w:rPr>
        <w:t>Optional:</w:t>
      </w:r>
      <w:r w:rsidR="004D63A5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4D148F">
        <w:rPr>
          <w:rFonts w:ascii="Times New Roman" w:hAnsi="Times New Roman" w:cs="Times New Roman"/>
          <w:sz w:val="24"/>
          <w:szCs w:val="24"/>
        </w:rPr>
        <w:t xml:space="preserve">Add 1% of </w:t>
      </w:r>
      <w:proofErr w:type="spellStart"/>
      <w:r w:rsidR="004D148F">
        <w:rPr>
          <w:rFonts w:ascii="Times New Roman" w:hAnsi="Times New Roman" w:cs="Times New Roman"/>
          <w:sz w:val="24"/>
          <w:szCs w:val="24"/>
        </w:rPr>
        <w:t>colo</w:t>
      </w:r>
      <w:r w:rsidR="00A66573" w:rsidRPr="00DD7D74">
        <w:rPr>
          <w:rFonts w:ascii="Times New Roman" w:hAnsi="Times New Roman" w:cs="Times New Roman"/>
          <w:sz w:val="24"/>
          <w:szCs w:val="24"/>
        </w:rPr>
        <w:t>red</w:t>
      </w:r>
      <w:proofErr w:type="spellEnd"/>
      <w:r w:rsidR="00D4234A" w:rsidRPr="00DD7D74">
        <w:rPr>
          <w:rFonts w:ascii="Times New Roman" w:hAnsi="Times New Roman" w:cs="Times New Roman"/>
          <w:sz w:val="24"/>
          <w:szCs w:val="24"/>
        </w:rPr>
        <w:t xml:space="preserve"> dye</w:t>
      </w:r>
      <w:r w:rsidR="006515D9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4616DE">
        <w:rPr>
          <w:rFonts w:ascii="Times New Roman" w:hAnsi="Times New Roman" w:cs="Times New Roman"/>
          <w:sz w:val="24"/>
          <w:szCs w:val="24"/>
        </w:rPr>
        <w:t xml:space="preserve">(e.g. Fast Green) </w:t>
      </w:r>
      <w:r w:rsidR="006515D9" w:rsidRPr="00DD7D74">
        <w:rPr>
          <w:rFonts w:ascii="Times New Roman" w:hAnsi="Times New Roman" w:cs="Times New Roman"/>
          <w:sz w:val="24"/>
          <w:szCs w:val="24"/>
        </w:rPr>
        <w:t xml:space="preserve">to the </w:t>
      </w:r>
      <w:r w:rsidR="001A1740">
        <w:rPr>
          <w:rFonts w:ascii="Times New Roman" w:hAnsi="Times New Roman" w:cs="Times New Roman"/>
          <w:sz w:val="24"/>
          <w:szCs w:val="24"/>
        </w:rPr>
        <w:t>virus solution for easy visualiz</w:t>
      </w:r>
      <w:r w:rsidR="006515D9" w:rsidRPr="00DD7D74">
        <w:rPr>
          <w:rFonts w:ascii="Times New Roman" w:hAnsi="Times New Roman" w:cs="Times New Roman"/>
          <w:sz w:val="24"/>
          <w:szCs w:val="24"/>
        </w:rPr>
        <w:t xml:space="preserve">ation </w:t>
      </w:r>
      <w:r w:rsidR="00C02DD6">
        <w:rPr>
          <w:rFonts w:ascii="Times New Roman" w:hAnsi="Times New Roman" w:cs="Times New Roman"/>
          <w:sz w:val="24"/>
          <w:szCs w:val="24"/>
        </w:rPr>
        <w:t>of the</w:t>
      </w:r>
      <w:r w:rsidR="001A1740">
        <w:rPr>
          <w:rFonts w:ascii="Times New Roman" w:hAnsi="Times New Roman" w:cs="Times New Roman"/>
          <w:sz w:val="24"/>
          <w:szCs w:val="24"/>
        </w:rPr>
        <w:t xml:space="preserve"> </w:t>
      </w:r>
      <w:r w:rsidR="006515D9" w:rsidRPr="00DD7D74">
        <w:rPr>
          <w:rFonts w:ascii="Times New Roman" w:hAnsi="Times New Roman" w:cs="Times New Roman"/>
          <w:sz w:val="24"/>
          <w:szCs w:val="24"/>
        </w:rPr>
        <w:t>injection later. Mix the solution very gently.</w:t>
      </w:r>
    </w:p>
    <w:p w:rsidR="00847ACA" w:rsidRPr="00DD7D74" w:rsidRDefault="006515D9" w:rsidP="00DD7D7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D7D74">
        <w:rPr>
          <w:rFonts w:ascii="Times New Roman" w:hAnsi="Times New Roman" w:cs="Times New Roman"/>
          <w:sz w:val="24"/>
          <w:szCs w:val="24"/>
        </w:rPr>
        <w:lastRenderedPageBreak/>
        <w:t xml:space="preserve">2.3) </w:t>
      </w:r>
      <w:proofErr w:type="gramStart"/>
      <w:r w:rsidRPr="00DD7D74">
        <w:rPr>
          <w:rFonts w:ascii="Times New Roman" w:hAnsi="Times New Roman" w:cs="Times New Roman"/>
          <w:sz w:val="24"/>
          <w:szCs w:val="24"/>
        </w:rPr>
        <w:t>Keep</w:t>
      </w:r>
      <w:proofErr w:type="gramEnd"/>
      <w:r w:rsidR="001D6BD3" w:rsidRPr="00DD7D74">
        <w:rPr>
          <w:rFonts w:ascii="Times New Roman" w:hAnsi="Times New Roman" w:cs="Times New Roman"/>
          <w:sz w:val="24"/>
          <w:szCs w:val="24"/>
        </w:rPr>
        <w:t xml:space="preserve"> the solution</w:t>
      </w:r>
      <w:r w:rsidR="00A66573" w:rsidRPr="00DD7D74">
        <w:rPr>
          <w:rFonts w:ascii="Times New Roman" w:hAnsi="Times New Roman" w:cs="Times New Roman"/>
          <w:sz w:val="24"/>
          <w:szCs w:val="24"/>
        </w:rPr>
        <w:t xml:space="preserve"> on ice for immediate use </w:t>
      </w:r>
      <w:r w:rsidR="00C10058" w:rsidRPr="00C10058">
        <w:rPr>
          <w:rFonts w:ascii="Times New Roman" w:hAnsi="Times New Roman" w:cs="Times New Roman"/>
          <w:color w:val="FF0000"/>
          <w:sz w:val="24"/>
          <w:szCs w:val="24"/>
        </w:rPr>
        <w:t>with</w:t>
      </w:r>
      <w:r w:rsidR="00DF55A2" w:rsidRPr="00DF55A2">
        <w:rPr>
          <w:rFonts w:ascii="Times New Roman" w:hAnsi="Times New Roman" w:cs="Times New Roman"/>
          <w:color w:val="FF0000"/>
          <w:sz w:val="24"/>
          <w:szCs w:val="24"/>
        </w:rPr>
        <w:t>in the next 4 hours</w:t>
      </w:r>
      <w:r w:rsidR="00DF55A2">
        <w:rPr>
          <w:rFonts w:ascii="Times New Roman" w:hAnsi="Times New Roman" w:cs="Times New Roman"/>
          <w:sz w:val="24"/>
          <w:szCs w:val="24"/>
        </w:rPr>
        <w:t xml:space="preserve"> </w:t>
      </w:r>
      <w:r w:rsidR="00A66573" w:rsidRPr="00DD7D74">
        <w:rPr>
          <w:rFonts w:ascii="Times New Roman" w:hAnsi="Times New Roman" w:cs="Times New Roman"/>
          <w:sz w:val="24"/>
          <w:szCs w:val="24"/>
        </w:rPr>
        <w:t>or in a</w:t>
      </w:r>
      <w:r w:rsidRPr="00DD7D74">
        <w:rPr>
          <w:rFonts w:ascii="Times New Roman" w:hAnsi="Times New Roman" w:cs="Times New Roman"/>
          <w:sz w:val="24"/>
          <w:szCs w:val="24"/>
        </w:rPr>
        <w:t xml:space="preserve"> -80 </w:t>
      </w:r>
      <w:proofErr w:type="spellStart"/>
      <w:r w:rsidRPr="00DD7D74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DD7D74">
        <w:rPr>
          <w:rFonts w:ascii="Times New Roman" w:hAnsi="Times New Roman" w:cs="Times New Roman"/>
          <w:sz w:val="24"/>
          <w:szCs w:val="24"/>
        </w:rPr>
        <w:t>C</w:t>
      </w:r>
      <w:proofErr w:type="spellEnd"/>
      <w:r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A66573" w:rsidRPr="00DD7D74">
        <w:rPr>
          <w:rFonts w:ascii="Times New Roman" w:hAnsi="Times New Roman" w:cs="Times New Roman"/>
          <w:sz w:val="24"/>
          <w:szCs w:val="24"/>
        </w:rPr>
        <w:t xml:space="preserve">freezer </w:t>
      </w:r>
      <w:r w:rsidRPr="00DD7D74">
        <w:rPr>
          <w:rFonts w:ascii="Times New Roman" w:hAnsi="Times New Roman" w:cs="Times New Roman"/>
          <w:sz w:val="24"/>
          <w:szCs w:val="24"/>
        </w:rPr>
        <w:t>for long term sto</w:t>
      </w:r>
      <w:r w:rsidR="00A66573" w:rsidRPr="00DD7D74">
        <w:rPr>
          <w:rFonts w:ascii="Times New Roman" w:hAnsi="Times New Roman" w:cs="Times New Roman"/>
          <w:sz w:val="24"/>
          <w:szCs w:val="24"/>
        </w:rPr>
        <w:t>rage</w:t>
      </w:r>
      <w:r w:rsidRPr="00DD7D74">
        <w:rPr>
          <w:rFonts w:ascii="Times New Roman" w:hAnsi="Times New Roman" w:cs="Times New Roman"/>
          <w:sz w:val="24"/>
          <w:szCs w:val="24"/>
        </w:rPr>
        <w:t>.</w:t>
      </w:r>
      <w:r w:rsid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976F1C" w:rsidRPr="00DD7D74">
        <w:rPr>
          <w:rFonts w:ascii="Times New Roman" w:hAnsi="Times New Roman" w:cs="Times New Roman"/>
          <w:sz w:val="24"/>
          <w:szCs w:val="24"/>
        </w:rPr>
        <w:t xml:space="preserve"> </w:t>
      </w:r>
    </w:p>
    <w:p w:rsidR="00A23E71" w:rsidRPr="00DD7D74" w:rsidRDefault="00A23E71" w:rsidP="00DD7D7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23E71" w:rsidRPr="004E0AC2" w:rsidRDefault="000E1F8E" w:rsidP="00F245EC">
      <w:pPr>
        <w:spacing w:after="240" w:line="240" w:lineRule="auto"/>
        <w:jc w:val="both"/>
        <w:rPr>
          <w:rFonts w:ascii="Times New Roman" w:hAnsi="Times New Roman" w:cs="Times New Roman"/>
          <w:b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b/>
          <w:sz w:val="24"/>
          <w:szCs w:val="24"/>
          <w:highlight w:val="yellow"/>
        </w:rPr>
        <w:t>3. Preoperative preparation of the animal</w:t>
      </w:r>
    </w:p>
    <w:p w:rsidR="006E7DD6" w:rsidRPr="004E0AC2" w:rsidRDefault="006E7DD6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Note: Due to the extreme invasiveness of the surgery, aseptic techniques should be used at all times. </w:t>
      </w:r>
    </w:p>
    <w:p w:rsidR="003C62C1" w:rsidRPr="004E0AC2" w:rsidRDefault="00E468FB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>3.1</w:t>
      </w:r>
      <w:r w:rsidR="00E36763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) </w:t>
      </w:r>
      <w:r w:rsidR="008B41B6" w:rsidRPr="004E0AC2">
        <w:rPr>
          <w:rFonts w:ascii="Times New Roman" w:hAnsi="Times New Roman" w:cs="Times New Roman"/>
          <w:sz w:val="24"/>
          <w:szCs w:val="24"/>
          <w:highlight w:val="yellow"/>
        </w:rPr>
        <w:t>Prepare and steriliz</w:t>
      </w:r>
      <w:r w:rsidR="00A40842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e all </w:t>
      </w:r>
      <w:r w:rsidR="003C62C1" w:rsidRPr="004E0AC2">
        <w:rPr>
          <w:rFonts w:ascii="Times New Roman" w:hAnsi="Times New Roman" w:cs="Times New Roman"/>
          <w:sz w:val="24"/>
          <w:szCs w:val="24"/>
          <w:highlight w:val="yellow"/>
        </w:rPr>
        <w:t>surgical tools and spinal stereot</w:t>
      </w:r>
      <w:r w:rsidR="00674E90" w:rsidRPr="004E0AC2">
        <w:rPr>
          <w:rFonts w:ascii="Times New Roman" w:hAnsi="Times New Roman" w:cs="Times New Roman"/>
          <w:sz w:val="24"/>
          <w:szCs w:val="24"/>
          <w:highlight w:val="yellow"/>
        </w:rPr>
        <w:t>axic frame</w:t>
      </w:r>
      <w:r w:rsidR="009B07A1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prior to starting </w:t>
      </w:r>
      <w:r w:rsidR="003C62C1" w:rsidRPr="004E0AC2">
        <w:rPr>
          <w:rFonts w:ascii="Times New Roman" w:hAnsi="Times New Roman" w:cs="Times New Roman"/>
          <w:sz w:val="24"/>
          <w:szCs w:val="24"/>
          <w:highlight w:val="yellow"/>
        </w:rPr>
        <w:t>the surgery.</w:t>
      </w:r>
      <w:r w:rsidR="00CD460F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265A46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 xml:space="preserve">Sterilize the tools using an </w:t>
      </w:r>
      <w:r w:rsidR="00265A46">
        <w:rPr>
          <w:rFonts w:ascii="Times New Roman" w:hAnsi="Times New Roman" w:cs="Times New Roman" w:hint="eastAsia"/>
          <w:color w:val="FF0000"/>
          <w:sz w:val="24"/>
          <w:szCs w:val="24"/>
          <w:highlight w:val="yellow"/>
        </w:rPr>
        <w:t>au</w:t>
      </w:r>
      <w:r w:rsidR="00265A46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toclave to</w:t>
      </w:r>
      <w:r w:rsidR="00CD460F" w:rsidRPr="004E0AC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 xml:space="preserve"> 134</w:t>
      </w:r>
      <w:r w:rsidR="00CD460F" w:rsidRPr="004E0AC2">
        <w:rPr>
          <w:rFonts w:ascii="Times New Roman" w:hAnsi="Times New Roman" w:cs="Times New Roman"/>
          <w:color w:val="FF0000"/>
          <w:sz w:val="24"/>
          <w:szCs w:val="24"/>
          <w:highlight w:val="yellow"/>
          <w:vertAlign w:val="superscript"/>
        </w:rPr>
        <w:t xml:space="preserve"> </w:t>
      </w:r>
      <w:proofErr w:type="spellStart"/>
      <w:r w:rsidR="00CD460F" w:rsidRPr="004E0AC2">
        <w:rPr>
          <w:rFonts w:ascii="Times New Roman" w:hAnsi="Times New Roman" w:cs="Times New Roman"/>
          <w:color w:val="FF0000"/>
          <w:sz w:val="24"/>
          <w:szCs w:val="24"/>
          <w:highlight w:val="yellow"/>
          <w:vertAlign w:val="superscript"/>
        </w:rPr>
        <w:t>o</w:t>
      </w:r>
      <w:r w:rsidR="00CD460F" w:rsidRPr="004E0AC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C</w:t>
      </w:r>
      <w:r w:rsidR="004616DE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.</w:t>
      </w:r>
      <w:proofErr w:type="spellEnd"/>
      <w:r w:rsidR="004616DE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 xml:space="preserve">  I</w:t>
      </w:r>
      <w:r w:rsidR="00E00533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t is advisable to use a fresh</w:t>
      </w:r>
      <w:r w:rsidR="00CD460F" w:rsidRPr="004E0AC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 xml:space="preserve"> set of sterilize</w:t>
      </w:r>
      <w:r w:rsidR="004616DE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d</w:t>
      </w:r>
      <w:r w:rsidR="00CD460F" w:rsidRPr="004E0AC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 xml:space="preserve"> tools for each animal.</w:t>
      </w:r>
      <w:r w:rsidR="00CD460F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</w:p>
    <w:p w:rsidR="00643298" w:rsidRPr="004E0AC2" w:rsidRDefault="00E468FB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>3.2</w:t>
      </w:r>
      <w:r w:rsidR="00D25C04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) </w:t>
      </w:r>
      <w:proofErr w:type="gramStart"/>
      <w:r w:rsidR="00D25C04" w:rsidRPr="004E0AC2">
        <w:rPr>
          <w:rFonts w:ascii="Times New Roman" w:hAnsi="Times New Roman" w:cs="Times New Roman"/>
          <w:sz w:val="24"/>
          <w:szCs w:val="24"/>
          <w:highlight w:val="yellow"/>
        </w:rPr>
        <w:t>An</w:t>
      </w:r>
      <w:r w:rsidR="000E2ABA" w:rsidRPr="004E0AC2">
        <w:rPr>
          <w:rFonts w:ascii="Times New Roman" w:hAnsi="Times New Roman" w:cs="Times New Roman"/>
          <w:sz w:val="24"/>
          <w:szCs w:val="24"/>
          <w:highlight w:val="yellow"/>
        </w:rPr>
        <w:t>esthetiz</w:t>
      </w:r>
      <w:r w:rsidR="00EA1E76" w:rsidRPr="004E0AC2">
        <w:rPr>
          <w:rFonts w:ascii="Times New Roman" w:hAnsi="Times New Roman" w:cs="Times New Roman"/>
          <w:sz w:val="24"/>
          <w:szCs w:val="24"/>
          <w:highlight w:val="yellow"/>
        </w:rPr>
        <w:t>e</w:t>
      </w:r>
      <w:proofErr w:type="gramEnd"/>
      <w:r w:rsidR="00EA1E76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the animal. </w:t>
      </w:r>
      <w:r w:rsidR="00265A46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Confirm</w:t>
      </w:r>
      <w:r w:rsidR="00CD460F" w:rsidRPr="004E0AC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 xml:space="preserve"> the </w:t>
      </w:r>
      <w:r w:rsidR="00265A46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 xml:space="preserve">animal is fully anesthetized by pinching the paw </w:t>
      </w:r>
      <w:r w:rsidR="004616DE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 xml:space="preserve">to test </w:t>
      </w:r>
      <w:r w:rsidR="00265A46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for the withdrawal reflex or touching the cornea for the eyelid reflex</w:t>
      </w:r>
      <w:r w:rsidR="00CD460F" w:rsidRPr="004E0AC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.</w:t>
      </w:r>
      <w:r w:rsidR="00CD460F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</w:p>
    <w:p w:rsidR="00207221" w:rsidRPr="004E0AC2" w:rsidRDefault="00643298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  <w:lang w:val="en-US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3.2.1) </w:t>
      </w:r>
      <w:proofErr w:type="gramStart"/>
      <w:r w:rsidR="00EA1E76" w:rsidRPr="004E0AC2">
        <w:rPr>
          <w:rFonts w:ascii="Times New Roman" w:hAnsi="Times New Roman" w:cs="Times New Roman"/>
          <w:sz w:val="24"/>
          <w:szCs w:val="24"/>
          <w:highlight w:val="yellow"/>
        </w:rPr>
        <w:t>For</w:t>
      </w:r>
      <w:proofErr w:type="gramEnd"/>
      <w:r w:rsidR="00EA1E76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D4234A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adult </w:t>
      </w:r>
      <w:r w:rsidR="00EA1E76" w:rsidRPr="004E0AC2">
        <w:rPr>
          <w:rFonts w:ascii="Times New Roman" w:hAnsi="Times New Roman" w:cs="Times New Roman"/>
          <w:sz w:val="24"/>
          <w:szCs w:val="24"/>
          <w:highlight w:val="yellow"/>
        </w:rPr>
        <w:t>rat</w:t>
      </w:r>
      <w:r w:rsidR="00D4234A" w:rsidRPr="004E0AC2">
        <w:rPr>
          <w:rFonts w:ascii="Times New Roman" w:hAnsi="Times New Roman" w:cs="Times New Roman"/>
          <w:sz w:val="24"/>
          <w:szCs w:val="24"/>
          <w:highlight w:val="yellow"/>
        </w:rPr>
        <w:t>s</w:t>
      </w:r>
      <w:r w:rsidR="00DF55A2">
        <w:rPr>
          <w:rFonts w:ascii="Times New Roman" w:hAnsi="Times New Roman" w:cs="Times New Roman"/>
          <w:sz w:val="24"/>
          <w:szCs w:val="24"/>
          <w:highlight w:val="yellow"/>
        </w:rPr>
        <w:t xml:space="preserve"> using </w:t>
      </w:r>
      <w:r w:rsidR="00DF55A2" w:rsidRPr="00DF55A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inhalation</w:t>
      </w:r>
      <w:r w:rsidR="00CD460F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proofErr w:type="spellStart"/>
      <w:r w:rsidR="00CD460F" w:rsidRPr="004E0AC2">
        <w:rPr>
          <w:rFonts w:ascii="Times New Roman" w:hAnsi="Times New Roman" w:cs="Times New Roman"/>
          <w:sz w:val="24"/>
          <w:szCs w:val="24"/>
          <w:highlight w:val="yellow"/>
        </w:rPr>
        <w:t>an</w:t>
      </w:r>
      <w:r w:rsidR="00EA1E76" w:rsidRPr="004E0AC2">
        <w:rPr>
          <w:rFonts w:ascii="Times New Roman" w:hAnsi="Times New Roman" w:cs="Times New Roman"/>
          <w:sz w:val="24"/>
          <w:szCs w:val="24"/>
          <w:highlight w:val="yellow"/>
        </w:rPr>
        <w:t>esthesia</w:t>
      </w:r>
      <w:proofErr w:type="spellEnd"/>
      <w:r w:rsidR="00EA1E76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such as </w:t>
      </w:r>
      <w:proofErr w:type="spellStart"/>
      <w:r w:rsidR="00EA1E76" w:rsidRPr="004E0AC2">
        <w:rPr>
          <w:rFonts w:ascii="Times New Roman" w:hAnsi="Times New Roman" w:cs="Times New Roman"/>
          <w:sz w:val="24"/>
          <w:szCs w:val="24"/>
          <w:highlight w:val="yellow"/>
        </w:rPr>
        <w:t>isoflurane</w:t>
      </w:r>
      <w:proofErr w:type="spellEnd"/>
      <w:r w:rsidR="00EA1E76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, use </w:t>
      </w:r>
      <w:r w:rsidR="00EA1E76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4% isoflurane in 2.0 L/min of oxygen for induction. For maintenance throughout the surgery, use between 2 - 3% isoflurane in 1.5 L/min of oxygen, varying the isoflurane concentration according to the </w:t>
      </w:r>
      <w:r w:rsidR="00207221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breathing pattern of the animal to avoid overdosing</w:t>
      </w:r>
      <w:r w:rsidR="00DF55A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</w:t>
      </w:r>
      <w:r w:rsidR="00DF55A2" w:rsidRPr="00DF55A2">
        <w:rPr>
          <w:rFonts w:ascii="Times New Roman" w:hAnsi="Times New Roman" w:cs="Times New Roman"/>
          <w:color w:val="FF0000"/>
          <w:sz w:val="24"/>
          <w:szCs w:val="24"/>
          <w:highlight w:val="yellow"/>
          <w:lang w:val="en-US"/>
        </w:rPr>
        <w:t xml:space="preserve">or </w:t>
      </w:r>
      <w:proofErr w:type="spellStart"/>
      <w:r w:rsidR="00DF55A2" w:rsidRPr="00DF55A2">
        <w:rPr>
          <w:rFonts w:ascii="Times New Roman" w:hAnsi="Times New Roman" w:cs="Times New Roman"/>
          <w:color w:val="FF0000"/>
          <w:sz w:val="24"/>
          <w:szCs w:val="24"/>
          <w:highlight w:val="yellow"/>
          <w:lang w:val="en-US"/>
        </w:rPr>
        <w:t>underdosing</w:t>
      </w:r>
      <w:proofErr w:type="spellEnd"/>
      <w:r w:rsidR="00207221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.</w:t>
      </w:r>
    </w:p>
    <w:p w:rsidR="00674E90" w:rsidRPr="004E0AC2" w:rsidRDefault="00E468FB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>3.3</w:t>
      </w:r>
      <w:r w:rsidR="00207221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) </w:t>
      </w:r>
      <w:proofErr w:type="gramStart"/>
      <w:r w:rsidR="00207221" w:rsidRPr="004E0AC2">
        <w:rPr>
          <w:rFonts w:ascii="Times New Roman" w:hAnsi="Times New Roman" w:cs="Times New Roman"/>
          <w:sz w:val="24"/>
          <w:szCs w:val="24"/>
          <w:highlight w:val="yellow"/>
        </w:rPr>
        <w:t>Once</w:t>
      </w:r>
      <w:proofErr w:type="gramEnd"/>
      <w:r w:rsidR="00207221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the animal is </w:t>
      </w:r>
      <w:r w:rsidR="00A66573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initially </w:t>
      </w:r>
      <w:r w:rsidR="00643298" w:rsidRPr="004E0AC2">
        <w:rPr>
          <w:rFonts w:ascii="Times New Roman" w:hAnsi="Times New Roman" w:cs="Times New Roman"/>
          <w:sz w:val="24"/>
          <w:szCs w:val="24"/>
          <w:highlight w:val="yellow"/>
        </w:rPr>
        <w:t>anesthetiz</w:t>
      </w:r>
      <w:r w:rsidR="00207221" w:rsidRPr="004E0AC2">
        <w:rPr>
          <w:rFonts w:ascii="Times New Roman" w:hAnsi="Times New Roman" w:cs="Times New Roman"/>
          <w:sz w:val="24"/>
          <w:szCs w:val="24"/>
          <w:highlight w:val="yellow"/>
        </w:rPr>
        <w:t>ed, record the preoperative weight of the animal.</w:t>
      </w:r>
    </w:p>
    <w:p w:rsidR="00FD2AF0" w:rsidRPr="004E0AC2" w:rsidRDefault="00E468FB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>3.4</w:t>
      </w:r>
      <w:r w:rsidR="00674E90" w:rsidRPr="004E0AC2">
        <w:rPr>
          <w:rFonts w:ascii="Times New Roman" w:hAnsi="Times New Roman" w:cs="Times New Roman"/>
          <w:sz w:val="24"/>
          <w:szCs w:val="24"/>
          <w:highlight w:val="yellow"/>
        </w:rPr>
        <w:t>)</w:t>
      </w:r>
      <w:r w:rsidR="00207221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proofErr w:type="gramStart"/>
      <w:r w:rsidR="00FD2AF0" w:rsidRPr="004E0AC2">
        <w:rPr>
          <w:rFonts w:ascii="Times New Roman" w:hAnsi="Times New Roman" w:cs="Times New Roman"/>
          <w:sz w:val="24"/>
          <w:szCs w:val="24"/>
          <w:highlight w:val="yellow"/>
        </w:rPr>
        <w:t>For</w:t>
      </w:r>
      <w:proofErr w:type="gramEnd"/>
      <w:r w:rsidR="00FD2AF0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cervical DRG injection, shave off the fur on the neck fro</w:t>
      </w:r>
      <w:r w:rsidR="00A66573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m between the ears to </w:t>
      </w:r>
      <w:r w:rsidR="00382F5E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just </w:t>
      </w:r>
      <w:r w:rsidR="00A66573" w:rsidRPr="004E0AC2">
        <w:rPr>
          <w:rFonts w:ascii="Times New Roman" w:hAnsi="Times New Roman" w:cs="Times New Roman"/>
          <w:sz w:val="24"/>
          <w:szCs w:val="24"/>
          <w:highlight w:val="yellow"/>
        </w:rPr>
        <w:t>distal to</w:t>
      </w:r>
      <w:r w:rsidR="00FD2AF0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the scapulae.</w:t>
      </w:r>
      <w:r w:rsidR="00674E90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Disinfect</w:t>
      </w:r>
      <w:r w:rsidR="00FD2AF0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the shaved area with</w:t>
      </w:r>
      <w:r w:rsidR="00674E90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an antiseptic product.</w:t>
      </w:r>
      <w:r w:rsidR="00DD7D74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</w:p>
    <w:p w:rsidR="00674E90" w:rsidRPr="004E0AC2" w:rsidRDefault="00E468FB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>3.5</w:t>
      </w:r>
      <w:r w:rsidR="00FD2AF0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) </w:t>
      </w:r>
      <w:r w:rsidR="00A66573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Inject </w:t>
      </w:r>
      <w:r w:rsidR="00FD2AF0" w:rsidRPr="004E0AC2">
        <w:rPr>
          <w:rFonts w:ascii="Times New Roman" w:hAnsi="Times New Roman" w:cs="Times New Roman"/>
          <w:sz w:val="24"/>
          <w:szCs w:val="24"/>
          <w:highlight w:val="yellow"/>
        </w:rPr>
        <w:t>2 ml of saline</w:t>
      </w:r>
      <w:r w:rsidR="00A66573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subcutaneously</w:t>
      </w:r>
      <w:r w:rsidR="00723A2C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E00533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on</w:t>
      </w:r>
      <w:r w:rsidR="00723A2C" w:rsidRPr="004E0AC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 xml:space="preserve"> the flank of the animal</w:t>
      </w:r>
      <w:r w:rsidR="00FD2AF0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, </w:t>
      </w:r>
      <w:r w:rsidR="00A66573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and </w:t>
      </w:r>
      <w:r w:rsidR="00207221" w:rsidRPr="004E0AC2">
        <w:rPr>
          <w:rFonts w:ascii="Times New Roman" w:hAnsi="Times New Roman" w:cs="Times New Roman"/>
          <w:sz w:val="24"/>
          <w:szCs w:val="24"/>
          <w:highlight w:val="yellow"/>
        </w:rPr>
        <w:t>a</w:t>
      </w:r>
      <w:r w:rsidR="00A66573" w:rsidRPr="004E0AC2">
        <w:rPr>
          <w:rFonts w:ascii="Times New Roman" w:hAnsi="Times New Roman" w:cs="Times New Roman"/>
          <w:sz w:val="24"/>
          <w:szCs w:val="24"/>
          <w:highlight w:val="yellow"/>
        </w:rPr>
        <w:t>n appropriate</w:t>
      </w:r>
      <w:r w:rsidR="00207221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dose of analgesic</w:t>
      </w:r>
      <w:r w:rsidR="00DF0FF2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723A2C" w:rsidRPr="004E0AC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(</w:t>
      </w:r>
      <w:proofErr w:type="spellStart"/>
      <w:r w:rsidR="00723A2C" w:rsidRPr="004E0AC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Carprieve</w:t>
      </w:r>
      <w:proofErr w:type="spellEnd"/>
      <w:r w:rsidR="00723A2C" w:rsidRPr="004E0AC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 xml:space="preserve">: 5 mg/kg) </w:t>
      </w:r>
      <w:r w:rsidR="00DF0FF2" w:rsidRPr="004E0AC2">
        <w:rPr>
          <w:rFonts w:ascii="Times New Roman" w:hAnsi="Times New Roman" w:cs="Times New Roman"/>
          <w:sz w:val="24"/>
          <w:szCs w:val="24"/>
          <w:highlight w:val="yellow"/>
        </w:rPr>
        <w:t>and</w:t>
      </w:r>
      <w:r w:rsidR="00FD2AF0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207221" w:rsidRPr="004E0AC2">
        <w:rPr>
          <w:rFonts w:ascii="Times New Roman" w:hAnsi="Times New Roman" w:cs="Times New Roman"/>
          <w:sz w:val="24"/>
          <w:szCs w:val="24"/>
          <w:highlight w:val="yellow"/>
        </w:rPr>
        <w:t>antibiotic</w:t>
      </w:r>
      <w:r w:rsidR="00723A2C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723A2C" w:rsidRPr="004E0AC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(</w:t>
      </w:r>
      <w:proofErr w:type="spellStart"/>
      <w:r w:rsidR="00723A2C" w:rsidRPr="004E0AC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Baytril</w:t>
      </w:r>
      <w:proofErr w:type="spellEnd"/>
      <w:r w:rsidR="00723A2C" w:rsidRPr="004E0AC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: 5 mg/kg)</w:t>
      </w:r>
      <w:r w:rsidR="00207221" w:rsidRPr="004E0AC2">
        <w:rPr>
          <w:rFonts w:ascii="Times New Roman" w:hAnsi="Times New Roman" w:cs="Times New Roman"/>
          <w:sz w:val="24"/>
          <w:szCs w:val="24"/>
          <w:highlight w:val="yellow"/>
        </w:rPr>
        <w:t>.</w:t>
      </w:r>
    </w:p>
    <w:p w:rsidR="000E1F8E" w:rsidRPr="004E0AC2" w:rsidRDefault="00E468FB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>3.6</w:t>
      </w:r>
      <w:r w:rsidR="00723A2C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) Apply </w:t>
      </w:r>
      <w:r w:rsidR="00723A2C" w:rsidRPr="004E0AC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eye ointment</w:t>
      </w:r>
      <w:r w:rsidR="000E1F8E" w:rsidRPr="004E0AC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 xml:space="preserve"> </w:t>
      </w:r>
      <w:r w:rsidR="000E1F8E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to </w:t>
      </w:r>
      <w:r w:rsidR="00EA4483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both </w:t>
      </w:r>
      <w:r w:rsidR="00E75BDA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the eyes </w:t>
      </w:r>
      <w:r w:rsidR="00E75BDA" w:rsidRPr="004E0AC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to prevent corneal drying</w:t>
      </w:r>
      <w:r w:rsidR="00A66573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during the procedure</w:t>
      </w:r>
      <w:r w:rsidR="000E1F8E" w:rsidRPr="004E0AC2">
        <w:rPr>
          <w:rFonts w:ascii="Times New Roman" w:hAnsi="Times New Roman" w:cs="Times New Roman"/>
          <w:sz w:val="24"/>
          <w:szCs w:val="24"/>
          <w:highlight w:val="yellow"/>
        </w:rPr>
        <w:t>.</w:t>
      </w:r>
    </w:p>
    <w:p w:rsidR="00976F1C" w:rsidRPr="004E0AC2" w:rsidRDefault="00E468FB" w:rsidP="008309F4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>3.7</w:t>
      </w:r>
      <w:r w:rsidR="00325203" w:rsidRPr="004E0AC2">
        <w:rPr>
          <w:rFonts w:ascii="Times New Roman" w:hAnsi="Times New Roman" w:cs="Times New Roman"/>
          <w:sz w:val="24"/>
          <w:szCs w:val="24"/>
          <w:highlight w:val="yellow"/>
        </w:rPr>
        <w:t>) Proceed to surgery on</w:t>
      </w:r>
      <w:r w:rsidR="000E1F8E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a spinal stereotaxic frame </w:t>
      </w:r>
      <w:r w:rsidR="00325203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with a heating pad at 37 </w:t>
      </w:r>
      <w:proofErr w:type="spellStart"/>
      <w:r w:rsidR="00325203" w:rsidRPr="004E0AC2">
        <w:rPr>
          <w:rFonts w:ascii="Times New Roman" w:hAnsi="Times New Roman" w:cs="Times New Roman"/>
          <w:sz w:val="24"/>
          <w:szCs w:val="24"/>
          <w:highlight w:val="yellow"/>
          <w:vertAlign w:val="superscript"/>
        </w:rPr>
        <w:t>o</w:t>
      </w:r>
      <w:r w:rsidR="00325203" w:rsidRPr="004E0AC2">
        <w:rPr>
          <w:rFonts w:ascii="Times New Roman" w:hAnsi="Times New Roman" w:cs="Times New Roman"/>
          <w:sz w:val="24"/>
          <w:szCs w:val="24"/>
          <w:highlight w:val="yellow"/>
        </w:rPr>
        <w:t>C</w:t>
      </w:r>
      <w:proofErr w:type="spellEnd"/>
      <w:r w:rsidR="00325203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4616DE">
        <w:rPr>
          <w:rFonts w:ascii="Times New Roman" w:hAnsi="Times New Roman" w:cs="Times New Roman"/>
          <w:sz w:val="24"/>
          <w:szCs w:val="24"/>
          <w:highlight w:val="yellow"/>
        </w:rPr>
        <w:t xml:space="preserve">placed </w:t>
      </w:r>
      <w:r w:rsidR="00325203" w:rsidRPr="004E0AC2">
        <w:rPr>
          <w:rFonts w:ascii="Times New Roman" w:hAnsi="Times New Roman" w:cs="Times New Roman"/>
          <w:sz w:val="24"/>
          <w:szCs w:val="24"/>
          <w:highlight w:val="yellow"/>
        </w:rPr>
        <w:t>underneath the animal</w:t>
      </w:r>
      <w:r w:rsidR="000E1F8E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. </w:t>
      </w:r>
    </w:p>
    <w:p w:rsidR="000E1F8E" w:rsidRPr="004E0AC2" w:rsidRDefault="000E1F8E" w:rsidP="00F245EC">
      <w:pPr>
        <w:spacing w:after="240" w:line="240" w:lineRule="auto"/>
        <w:jc w:val="both"/>
        <w:rPr>
          <w:rFonts w:ascii="Times New Roman" w:hAnsi="Times New Roman" w:cs="Times New Roman"/>
          <w:b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b/>
          <w:sz w:val="24"/>
          <w:szCs w:val="24"/>
          <w:highlight w:val="yellow"/>
        </w:rPr>
        <w:t>4</w:t>
      </w:r>
      <w:r w:rsidR="007E11CC" w:rsidRPr="004E0AC2">
        <w:rPr>
          <w:rFonts w:ascii="Times New Roman" w:hAnsi="Times New Roman" w:cs="Times New Roman"/>
          <w:b/>
          <w:sz w:val="24"/>
          <w:szCs w:val="24"/>
          <w:highlight w:val="yellow"/>
        </w:rPr>
        <w:t>. DRG injection and</w:t>
      </w:r>
      <w:r w:rsidRPr="004E0AC2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dorsal root crush injury</w:t>
      </w:r>
    </w:p>
    <w:p w:rsidR="000E1F8E" w:rsidRPr="004E0AC2" w:rsidRDefault="000E1F8E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>Note: This is an extremely delicate surgery. I</w:t>
      </w:r>
      <w:r w:rsidR="00EF1239" w:rsidRPr="004E0AC2">
        <w:rPr>
          <w:rFonts w:ascii="Times New Roman" w:hAnsi="Times New Roman" w:cs="Times New Roman"/>
          <w:sz w:val="24"/>
          <w:szCs w:val="24"/>
          <w:highlight w:val="yellow"/>
        </w:rPr>
        <w:t>t is advisable to practic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e on a few dead animals </w:t>
      </w:r>
      <w:r w:rsidR="006E7DD6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first </w:t>
      </w:r>
      <w:r w:rsidR="00EF1239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to familiarize 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with the anatomy before advancing to live </w:t>
      </w:r>
      <w:r w:rsidR="00103426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animal 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>surgery.</w:t>
      </w:r>
    </w:p>
    <w:p w:rsidR="003C5848" w:rsidRPr="004E0AC2" w:rsidRDefault="006E7DD6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>4.1)</w:t>
      </w:r>
      <w:r w:rsidR="00D4234A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proofErr w:type="gramStart"/>
      <w:r w:rsidR="00D4234A" w:rsidRPr="004E0AC2">
        <w:rPr>
          <w:rFonts w:ascii="Times New Roman" w:hAnsi="Times New Roman" w:cs="Times New Roman"/>
          <w:sz w:val="24"/>
          <w:szCs w:val="24"/>
          <w:highlight w:val="yellow"/>
        </w:rPr>
        <w:t>L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>ocate</w:t>
      </w:r>
      <w:proofErr w:type="gramEnd"/>
      <w:r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the prominen</w:t>
      </w:r>
      <w:r w:rsidR="00D4234A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t C2 and T2 spinous processes </w:t>
      </w:r>
      <w:r w:rsidR="00D24CE0" w:rsidRPr="004E0AC2">
        <w:rPr>
          <w:rFonts w:ascii="Times New Roman" w:hAnsi="Times New Roman" w:cs="Times New Roman"/>
          <w:sz w:val="24"/>
          <w:szCs w:val="24"/>
          <w:highlight w:val="yellow"/>
        </w:rPr>
        <w:t>over the skin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>.</w:t>
      </w:r>
      <w:r w:rsidR="00D4234A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Make a skin incision between</w:t>
      </w:r>
      <w:r w:rsidR="003215DF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>the C2 and T2 spinous processes</w:t>
      </w:r>
      <w:r w:rsidR="00D4234A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with</w:t>
      </w:r>
      <w:r w:rsidR="00B86F93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a </w:t>
      </w:r>
      <w:r w:rsidR="009C1EC1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no.10 </w:t>
      </w:r>
      <w:r w:rsidR="003215DF" w:rsidRPr="004E0AC2">
        <w:rPr>
          <w:rFonts w:ascii="Times New Roman" w:hAnsi="Times New Roman" w:cs="Times New Roman"/>
          <w:sz w:val="24"/>
          <w:szCs w:val="24"/>
          <w:highlight w:val="yellow"/>
        </w:rPr>
        <w:t>scalpel</w:t>
      </w:r>
      <w:r w:rsidR="00897CDF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blade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>.</w:t>
      </w:r>
      <w:r w:rsidR="003215DF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Once the skin is opened, a white fibrous tissue midline should be visible </w:t>
      </w:r>
      <w:r w:rsidR="00351580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on the first layer of </w:t>
      </w:r>
      <w:r w:rsidR="00103426" w:rsidRPr="004E0AC2">
        <w:rPr>
          <w:rFonts w:ascii="Times New Roman" w:hAnsi="Times New Roman" w:cs="Times New Roman"/>
          <w:sz w:val="24"/>
          <w:szCs w:val="24"/>
          <w:highlight w:val="yellow"/>
        </w:rPr>
        <w:t>muscle</w:t>
      </w:r>
      <w:r w:rsidR="00351580" w:rsidRPr="004E0AC2">
        <w:rPr>
          <w:rFonts w:ascii="Times New Roman" w:hAnsi="Times New Roman" w:cs="Times New Roman"/>
          <w:sz w:val="24"/>
          <w:szCs w:val="24"/>
          <w:highlight w:val="yellow"/>
        </w:rPr>
        <w:t>.</w:t>
      </w:r>
      <w:r w:rsidR="003C5848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The first layer of muscle</w:t>
      </w:r>
      <w:r w:rsidR="00351580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has a ‘jelly-like’ texture.</w:t>
      </w:r>
    </w:p>
    <w:p w:rsidR="00351580" w:rsidRPr="004E0AC2" w:rsidRDefault="00D4234A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>4.2</w:t>
      </w:r>
      <w:r w:rsidR="003215DF" w:rsidRPr="004E0AC2">
        <w:rPr>
          <w:rFonts w:ascii="Times New Roman" w:hAnsi="Times New Roman" w:cs="Times New Roman"/>
          <w:sz w:val="24"/>
          <w:szCs w:val="24"/>
          <w:highlight w:val="yellow"/>
        </w:rPr>
        <w:t>)</w:t>
      </w:r>
      <w:r w:rsidR="00351580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proofErr w:type="gramStart"/>
      <w:r w:rsidR="00351580" w:rsidRPr="004E0AC2">
        <w:rPr>
          <w:rFonts w:ascii="Times New Roman" w:hAnsi="Times New Roman" w:cs="Times New Roman"/>
          <w:sz w:val="24"/>
          <w:szCs w:val="24"/>
          <w:highlight w:val="yellow"/>
        </w:rPr>
        <w:t>Make</w:t>
      </w:r>
      <w:proofErr w:type="gramEnd"/>
      <w:r w:rsidR="00351580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a similar-sized incision on the</w:t>
      </w:r>
      <w:r w:rsidR="003C5848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first layer of muscle</w:t>
      </w:r>
      <w:r w:rsidR="00351580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along the white midline</w:t>
      </w:r>
      <w:r w:rsidR="003C5848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using a scalpel</w:t>
      </w:r>
      <w:r w:rsidR="00897CDF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blade</w:t>
      </w:r>
      <w:r w:rsidR="00351580" w:rsidRPr="004E0AC2">
        <w:rPr>
          <w:rFonts w:ascii="Times New Roman" w:hAnsi="Times New Roman" w:cs="Times New Roman"/>
          <w:sz w:val="24"/>
          <w:szCs w:val="24"/>
          <w:highlight w:val="yellow"/>
        </w:rPr>
        <w:t>.</w:t>
      </w:r>
      <w:r w:rsidR="003C5848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Do not go beyond the prominent T2 spinous process as there is a maj</w:t>
      </w:r>
      <w:r w:rsidR="00051911" w:rsidRPr="004E0AC2">
        <w:rPr>
          <w:rFonts w:ascii="Times New Roman" w:hAnsi="Times New Roman" w:cs="Times New Roman"/>
          <w:sz w:val="24"/>
          <w:szCs w:val="24"/>
          <w:highlight w:val="yellow"/>
        </w:rPr>
        <w:t>or blood vessel</w:t>
      </w:r>
      <w:r w:rsidR="004616DE">
        <w:rPr>
          <w:rFonts w:ascii="Times New Roman" w:hAnsi="Times New Roman" w:cs="Times New Roman"/>
          <w:sz w:val="24"/>
          <w:szCs w:val="24"/>
          <w:highlight w:val="yellow"/>
        </w:rPr>
        <w:t xml:space="preserve"> located near there</w:t>
      </w:r>
      <w:r w:rsidR="003C5848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. </w:t>
      </w:r>
    </w:p>
    <w:p w:rsidR="003C5848" w:rsidRPr="004E0AC2" w:rsidRDefault="00351580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>Note: Heav</w:t>
      </w:r>
      <w:r w:rsidR="003C5848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y bleeding can occur </w:t>
      </w:r>
      <w:r w:rsidR="00D24CE0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anywhere </w:t>
      </w:r>
      <w:r w:rsidR="003C5848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from this step onwards. Always stop the bleeding </w:t>
      </w:r>
      <w:r w:rsidR="00E4603B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and remove the blood </w:t>
      </w:r>
      <w:r w:rsidR="00EF1239" w:rsidRPr="004E0AC2">
        <w:rPr>
          <w:rFonts w:ascii="Times New Roman" w:hAnsi="Times New Roman" w:cs="Times New Roman"/>
          <w:sz w:val="24"/>
          <w:szCs w:val="24"/>
          <w:highlight w:val="yellow"/>
        </w:rPr>
        <w:t>by using steriliz</w:t>
      </w:r>
      <w:r w:rsidR="003C5848" w:rsidRPr="004E0AC2">
        <w:rPr>
          <w:rFonts w:ascii="Times New Roman" w:hAnsi="Times New Roman" w:cs="Times New Roman"/>
          <w:sz w:val="24"/>
          <w:szCs w:val="24"/>
          <w:highlight w:val="yellow"/>
        </w:rPr>
        <w:t>ed cotton bud</w:t>
      </w:r>
      <w:r w:rsidR="007E11CC" w:rsidRPr="004E0AC2">
        <w:rPr>
          <w:rFonts w:ascii="Times New Roman" w:hAnsi="Times New Roman" w:cs="Times New Roman"/>
          <w:sz w:val="24"/>
          <w:szCs w:val="24"/>
          <w:highlight w:val="yellow"/>
        </w:rPr>
        <w:t>s</w:t>
      </w:r>
      <w:r w:rsidR="003C5848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or </w:t>
      </w:r>
      <w:r w:rsidR="00051911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surgical absorbable sponges </w:t>
      </w:r>
      <w:r w:rsidR="00E833A5">
        <w:rPr>
          <w:rFonts w:ascii="Times New Roman" w:hAnsi="Times New Roman" w:cs="Times New Roman"/>
          <w:sz w:val="24"/>
          <w:szCs w:val="24"/>
          <w:highlight w:val="yellow"/>
        </w:rPr>
        <w:t>to allow clear visualiz</w:t>
      </w:r>
      <w:r w:rsidR="00E4603B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ation at all times. Proceeding with the procedure ‘blindly’ may otherwise </w:t>
      </w:r>
      <w:r w:rsidR="00DF0FF2" w:rsidRPr="004E0AC2">
        <w:rPr>
          <w:rFonts w:ascii="Times New Roman" w:hAnsi="Times New Roman" w:cs="Times New Roman"/>
          <w:sz w:val="24"/>
          <w:szCs w:val="24"/>
          <w:highlight w:val="yellow"/>
        </w:rPr>
        <w:t>result in unwanted</w:t>
      </w:r>
      <w:r w:rsidR="00E4603B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damage to the spinal cord, DRG or dorsal root leading to unexpected adverse effects</w:t>
      </w:r>
      <w:r w:rsidR="00EA4483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in</w:t>
      </w:r>
      <w:r w:rsidR="00E4603B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the animal later.</w:t>
      </w:r>
      <w:r w:rsidR="00DD7D74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    </w:t>
      </w:r>
      <w:r w:rsidR="00E4603B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</w:p>
    <w:p w:rsidR="00D4234A" w:rsidRPr="004E0AC2" w:rsidRDefault="00D4234A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lastRenderedPageBreak/>
        <w:t>4.3</w:t>
      </w:r>
      <w:r w:rsidR="003C5848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) </w:t>
      </w:r>
      <w:proofErr w:type="gramStart"/>
      <w:r w:rsidR="003C5848" w:rsidRPr="004E0AC2">
        <w:rPr>
          <w:rFonts w:ascii="Times New Roman" w:hAnsi="Times New Roman" w:cs="Times New Roman"/>
          <w:sz w:val="24"/>
          <w:szCs w:val="24"/>
          <w:highlight w:val="yellow"/>
        </w:rPr>
        <w:t>Retract</w:t>
      </w:r>
      <w:proofErr w:type="gramEnd"/>
      <w:r w:rsidR="003C5848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the first layer of muscle usin</w:t>
      </w:r>
      <w:r w:rsidR="007E11CC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g two retractors – one </w:t>
      </w:r>
      <w:r w:rsidR="00051911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placed </w:t>
      </w:r>
      <w:proofErr w:type="spellStart"/>
      <w:r w:rsidR="007E11CC" w:rsidRPr="004E0AC2">
        <w:rPr>
          <w:rFonts w:ascii="Times New Roman" w:hAnsi="Times New Roman" w:cs="Times New Roman"/>
          <w:sz w:val="24"/>
          <w:szCs w:val="24"/>
          <w:highlight w:val="yellow"/>
        </w:rPr>
        <w:t>rostrally</w:t>
      </w:r>
      <w:proofErr w:type="spellEnd"/>
      <w:r w:rsidR="007E11CC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and one caudally. The second layer of </w:t>
      </w:r>
      <w:r w:rsidR="00E4603B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muscle </w:t>
      </w:r>
      <w:r w:rsidR="00EF1239" w:rsidRPr="004E0AC2">
        <w:rPr>
          <w:rFonts w:ascii="Times New Roman" w:hAnsi="Times New Roman" w:cs="Times New Roman"/>
          <w:sz w:val="24"/>
          <w:szCs w:val="24"/>
          <w:highlight w:val="yellow"/>
        </w:rPr>
        <w:t>with</w:t>
      </w:r>
      <w:r w:rsidR="00E4603B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a </w:t>
      </w:r>
      <w:r w:rsidR="007E11CC" w:rsidRPr="004E0AC2">
        <w:rPr>
          <w:rFonts w:ascii="Times New Roman" w:hAnsi="Times New Roman" w:cs="Times New Roman"/>
          <w:sz w:val="24"/>
          <w:szCs w:val="24"/>
          <w:highlight w:val="yellow"/>
        </w:rPr>
        <w:t>striated appearance s</w:t>
      </w:r>
      <w:r w:rsidR="00AB4563" w:rsidRPr="004E0AC2">
        <w:rPr>
          <w:rFonts w:ascii="Times New Roman" w:hAnsi="Times New Roman" w:cs="Times New Roman"/>
          <w:sz w:val="24"/>
          <w:szCs w:val="24"/>
          <w:highlight w:val="yellow"/>
        </w:rPr>
        <w:t>hould</w:t>
      </w:r>
      <w:r w:rsidR="00051911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5A1507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be visible. </w:t>
      </w:r>
    </w:p>
    <w:p w:rsidR="00103426" w:rsidRPr="004E0AC2" w:rsidRDefault="00D4234A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4.4) </w:t>
      </w:r>
      <w:r w:rsidR="00DF0FF2" w:rsidRPr="004E0AC2">
        <w:rPr>
          <w:rFonts w:ascii="Times New Roman" w:hAnsi="Times New Roman" w:cs="Times New Roman"/>
          <w:sz w:val="24"/>
          <w:szCs w:val="24"/>
          <w:highlight w:val="yellow"/>
        </w:rPr>
        <w:t>Locate the midline of</w:t>
      </w:r>
      <w:r w:rsidR="007E11CC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the second 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layer of muscle </w:t>
      </w:r>
      <w:r w:rsidR="00AB4563" w:rsidRPr="004E0AC2">
        <w:rPr>
          <w:rFonts w:ascii="Times New Roman" w:hAnsi="Times New Roman" w:cs="Times New Roman"/>
          <w:sz w:val="24"/>
          <w:szCs w:val="24"/>
          <w:highlight w:val="yellow"/>
        </w:rPr>
        <w:t>(</w:t>
      </w:r>
      <w:r w:rsidR="007E11CC" w:rsidRPr="004E0AC2">
        <w:rPr>
          <w:rFonts w:ascii="Times New Roman" w:hAnsi="Times New Roman" w:cs="Times New Roman"/>
          <w:sz w:val="24"/>
          <w:szCs w:val="24"/>
          <w:highlight w:val="yellow"/>
        </w:rPr>
        <w:t>where two longitudinal muscles</w:t>
      </w:r>
      <w:r w:rsidR="00103426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051911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can be observed </w:t>
      </w:r>
      <w:r w:rsidR="00103426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connected by </w:t>
      </w:r>
      <w:r w:rsidR="002A22CF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a </w:t>
      </w:r>
      <w:r w:rsidR="00103426" w:rsidRPr="004E0AC2">
        <w:rPr>
          <w:rFonts w:ascii="Times New Roman" w:hAnsi="Times New Roman" w:cs="Times New Roman"/>
          <w:sz w:val="24"/>
          <w:szCs w:val="24"/>
          <w:highlight w:val="yellow"/>
        </w:rPr>
        <w:t>thin membranous tissue</w:t>
      </w:r>
      <w:r w:rsidR="00AB4563" w:rsidRPr="004E0AC2">
        <w:rPr>
          <w:rFonts w:ascii="Times New Roman" w:hAnsi="Times New Roman" w:cs="Times New Roman"/>
          <w:sz w:val="24"/>
          <w:szCs w:val="24"/>
          <w:highlight w:val="yellow"/>
        </w:rPr>
        <w:t>)</w:t>
      </w:r>
      <w:r w:rsidR="00103426" w:rsidRPr="004E0AC2">
        <w:rPr>
          <w:rFonts w:ascii="Times New Roman" w:hAnsi="Times New Roman" w:cs="Times New Roman"/>
          <w:sz w:val="24"/>
          <w:szCs w:val="24"/>
          <w:highlight w:val="yellow"/>
        </w:rPr>
        <w:t>.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103426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Dissect the membranous tissue using a pair of </w:t>
      </w:r>
      <w:proofErr w:type="spellStart"/>
      <w:r w:rsidR="00103426" w:rsidRPr="004E0AC2">
        <w:rPr>
          <w:rFonts w:ascii="Times New Roman" w:hAnsi="Times New Roman" w:cs="Times New Roman"/>
          <w:sz w:val="24"/>
          <w:szCs w:val="24"/>
          <w:highlight w:val="yellow"/>
        </w:rPr>
        <w:t>microscissors</w:t>
      </w:r>
      <w:proofErr w:type="spellEnd"/>
      <w:r w:rsidR="00103426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to separate the two longitudinal muscles. Avoid using a scalpel </w:t>
      </w:r>
      <w:r w:rsidR="00051911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blade </w:t>
      </w:r>
      <w:r w:rsidR="00103426" w:rsidRPr="004E0AC2">
        <w:rPr>
          <w:rFonts w:ascii="Times New Roman" w:hAnsi="Times New Roman" w:cs="Times New Roman"/>
          <w:sz w:val="24"/>
          <w:szCs w:val="24"/>
          <w:highlight w:val="yellow"/>
        </w:rPr>
        <w:t>if possible as this may result in unnecessary muscle damage and bleeding.</w:t>
      </w:r>
    </w:p>
    <w:p w:rsidR="005C1C0B" w:rsidRPr="004E0AC2" w:rsidRDefault="00D4234A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>4.5</w:t>
      </w:r>
      <w:r w:rsidR="00103426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) </w:t>
      </w:r>
      <w:proofErr w:type="gramStart"/>
      <w:r w:rsidR="00103426" w:rsidRPr="004E0AC2">
        <w:rPr>
          <w:rFonts w:ascii="Times New Roman" w:hAnsi="Times New Roman" w:cs="Times New Roman"/>
          <w:sz w:val="24"/>
          <w:szCs w:val="24"/>
          <w:highlight w:val="yellow"/>
        </w:rPr>
        <w:t>Adjust</w:t>
      </w:r>
      <w:proofErr w:type="gramEnd"/>
      <w:r w:rsidR="00103426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the retractors</w:t>
      </w:r>
      <w:r w:rsidR="00BB6D44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accordingly to expose the </w:t>
      </w:r>
      <w:r w:rsidR="00103426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third layer of </w:t>
      </w:r>
      <w:r w:rsidR="00BB6D44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thin </w:t>
      </w:r>
      <w:r w:rsidR="002478BE" w:rsidRPr="004E0AC2">
        <w:rPr>
          <w:rFonts w:ascii="Times New Roman" w:hAnsi="Times New Roman" w:cs="Times New Roman"/>
          <w:sz w:val="24"/>
          <w:szCs w:val="24"/>
          <w:highlight w:val="yellow"/>
        </w:rPr>
        <w:t>muscle covering</w:t>
      </w:r>
      <w:r w:rsidR="005A1507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the spine</w:t>
      </w:r>
      <w:r w:rsidR="00051911" w:rsidRPr="004E0AC2">
        <w:rPr>
          <w:rFonts w:ascii="Times New Roman" w:hAnsi="Times New Roman" w:cs="Times New Roman"/>
          <w:sz w:val="24"/>
          <w:szCs w:val="24"/>
          <w:highlight w:val="yellow"/>
        </w:rPr>
        <w:t>. The spinous processes</w:t>
      </w:r>
      <w:r w:rsidR="00BB6D44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can be felt by </w:t>
      </w:r>
      <w:r w:rsidR="00051911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lightly </w:t>
      </w:r>
      <w:r w:rsidR="005C1C0B" w:rsidRPr="004E0AC2">
        <w:rPr>
          <w:rFonts w:ascii="Times New Roman" w:hAnsi="Times New Roman" w:cs="Times New Roman"/>
          <w:sz w:val="24"/>
          <w:szCs w:val="24"/>
          <w:highlight w:val="yellow"/>
        </w:rPr>
        <w:t>tou</w:t>
      </w:r>
      <w:r w:rsidR="004D58D7" w:rsidRPr="004E0AC2">
        <w:rPr>
          <w:rFonts w:ascii="Times New Roman" w:hAnsi="Times New Roman" w:cs="Times New Roman"/>
          <w:sz w:val="24"/>
          <w:szCs w:val="24"/>
          <w:highlight w:val="yellow"/>
        </w:rPr>
        <w:t>ch</w:t>
      </w:r>
      <w:r w:rsidR="00051911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ing with a pair of forceps </w:t>
      </w:r>
      <w:r w:rsidR="005C1C0B" w:rsidRPr="004E0AC2">
        <w:rPr>
          <w:rFonts w:ascii="Times New Roman" w:hAnsi="Times New Roman" w:cs="Times New Roman"/>
          <w:sz w:val="24"/>
          <w:szCs w:val="24"/>
          <w:highlight w:val="yellow"/>
        </w:rPr>
        <w:t>over the third layer of muscle.</w:t>
      </w:r>
    </w:p>
    <w:p w:rsidR="005A1507" w:rsidRPr="004E0AC2" w:rsidRDefault="00D4234A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>4.6</w:t>
      </w:r>
      <w:r w:rsidR="005C1C0B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) Make </w:t>
      </w:r>
      <w:r w:rsidR="005A1507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a </w:t>
      </w:r>
      <w:r w:rsidR="005C1C0B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small incision on the third layer of muscle using </w:t>
      </w:r>
      <w:proofErr w:type="spellStart"/>
      <w:r w:rsidR="005C1C0B" w:rsidRPr="004E0AC2">
        <w:rPr>
          <w:rFonts w:ascii="Times New Roman" w:hAnsi="Times New Roman" w:cs="Times New Roman"/>
          <w:sz w:val="24"/>
          <w:szCs w:val="24"/>
          <w:highlight w:val="yellow"/>
        </w:rPr>
        <w:t>microscissors</w:t>
      </w:r>
      <w:proofErr w:type="spellEnd"/>
      <w:r w:rsidR="005C1C0B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and gently</w:t>
      </w:r>
      <w:r w:rsidR="005A1507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5C1C0B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scrape </w:t>
      </w:r>
      <w:r w:rsidR="00B86F93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off </w:t>
      </w:r>
      <w:r w:rsidR="005A1507" w:rsidRPr="004E0AC2">
        <w:rPr>
          <w:rFonts w:ascii="Times New Roman" w:hAnsi="Times New Roman" w:cs="Times New Roman"/>
          <w:sz w:val="24"/>
          <w:szCs w:val="24"/>
          <w:highlight w:val="yellow"/>
        </w:rPr>
        <w:t>the muscle</w:t>
      </w:r>
      <w:r w:rsidR="00051911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from the bone</w:t>
      </w:r>
      <w:r w:rsidR="005A1507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5C1C0B" w:rsidRPr="004E0AC2">
        <w:rPr>
          <w:rFonts w:ascii="Times New Roman" w:hAnsi="Times New Roman" w:cs="Times New Roman"/>
          <w:sz w:val="24"/>
          <w:szCs w:val="24"/>
          <w:highlight w:val="yellow"/>
        </w:rPr>
        <w:t>using a</w:t>
      </w:r>
      <w:r w:rsidR="005A1507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curette or scalpel in a sideway mann</w:t>
      </w:r>
      <w:r w:rsidR="00051911" w:rsidRPr="004E0AC2">
        <w:rPr>
          <w:rFonts w:ascii="Times New Roman" w:hAnsi="Times New Roman" w:cs="Times New Roman"/>
          <w:sz w:val="24"/>
          <w:szCs w:val="24"/>
          <w:highlight w:val="yellow"/>
        </w:rPr>
        <w:t>er to expose the vertebrae</w:t>
      </w:r>
      <w:r w:rsidR="00BB6D44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2A22CF" w:rsidRPr="004E0AC2">
        <w:rPr>
          <w:rFonts w:ascii="Times New Roman" w:hAnsi="Times New Roman" w:cs="Times New Roman"/>
          <w:sz w:val="24"/>
          <w:szCs w:val="24"/>
          <w:highlight w:val="yellow"/>
        </w:rPr>
        <w:t>clearly</w:t>
      </w:r>
      <w:r w:rsidR="005A1507" w:rsidRPr="004E0AC2">
        <w:rPr>
          <w:rFonts w:ascii="Times New Roman" w:hAnsi="Times New Roman" w:cs="Times New Roman"/>
          <w:sz w:val="24"/>
          <w:szCs w:val="24"/>
          <w:highlight w:val="yellow"/>
        </w:rPr>
        <w:t>.</w:t>
      </w:r>
      <w:r w:rsidR="002A22CF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If required, cut some of the muscle or tendon away </w:t>
      </w:r>
      <w:r w:rsidR="00A607D8" w:rsidRPr="004E0AC2">
        <w:rPr>
          <w:rFonts w:ascii="Times New Roman" w:hAnsi="Times New Roman" w:cs="Times New Roman"/>
          <w:sz w:val="24"/>
          <w:szCs w:val="24"/>
          <w:highlight w:val="yellow"/>
        </w:rPr>
        <w:t>to</w:t>
      </w:r>
      <w:r w:rsidR="00DA10F1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make laminectomy easier</w:t>
      </w:r>
      <w:r w:rsidR="002A22CF" w:rsidRPr="004E0AC2">
        <w:rPr>
          <w:rFonts w:ascii="Times New Roman" w:hAnsi="Times New Roman" w:cs="Times New Roman"/>
          <w:sz w:val="24"/>
          <w:szCs w:val="24"/>
          <w:highlight w:val="yellow"/>
        </w:rPr>
        <w:t>.</w:t>
      </w:r>
    </w:p>
    <w:p w:rsidR="00E4603B" w:rsidRPr="004E0AC2" w:rsidRDefault="00D4234A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>4.7</w:t>
      </w:r>
      <w:r w:rsidR="005A1507" w:rsidRPr="004E0AC2">
        <w:rPr>
          <w:rFonts w:ascii="Times New Roman" w:hAnsi="Times New Roman" w:cs="Times New Roman"/>
          <w:sz w:val="24"/>
          <w:szCs w:val="24"/>
          <w:highlight w:val="yellow"/>
        </w:rPr>
        <w:t>)</w:t>
      </w:r>
      <w:r w:rsidR="002A22CF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proofErr w:type="gramStart"/>
      <w:r w:rsidR="002A22CF" w:rsidRPr="004E0AC2">
        <w:rPr>
          <w:rFonts w:ascii="Times New Roman" w:hAnsi="Times New Roman" w:cs="Times New Roman"/>
          <w:sz w:val="24"/>
          <w:szCs w:val="24"/>
          <w:highlight w:val="yellow"/>
        </w:rPr>
        <w:t>To</w:t>
      </w:r>
      <w:proofErr w:type="gramEnd"/>
      <w:r w:rsidR="002A22CF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expose t</w:t>
      </w:r>
      <w:r w:rsidR="00EB3693" w:rsidRPr="004E0AC2">
        <w:rPr>
          <w:rFonts w:ascii="Times New Roman" w:hAnsi="Times New Roman" w:cs="Times New Roman"/>
          <w:sz w:val="24"/>
          <w:szCs w:val="24"/>
          <w:highlight w:val="yellow"/>
        </w:rPr>
        <w:t>he left C5-C8 DRGs</w:t>
      </w:r>
      <w:r w:rsidR="002A22CF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, perform a left hemi-laminectomy </w:t>
      </w:r>
      <w:r w:rsidR="00051911" w:rsidRPr="004E0AC2">
        <w:rPr>
          <w:rFonts w:ascii="Times New Roman" w:hAnsi="Times New Roman" w:cs="Times New Roman"/>
          <w:sz w:val="24"/>
          <w:szCs w:val="24"/>
          <w:highlight w:val="yellow"/>
        </w:rPr>
        <w:t>on C4-T1 vertebrae</w:t>
      </w:r>
      <w:r w:rsidR="00D24CE0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by </w:t>
      </w:r>
      <w:r w:rsidR="00051911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carefully </w:t>
      </w:r>
      <w:r w:rsidR="00D24CE0" w:rsidRPr="004E0AC2">
        <w:rPr>
          <w:rFonts w:ascii="Times New Roman" w:hAnsi="Times New Roman" w:cs="Times New Roman"/>
          <w:sz w:val="24"/>
          <w:szCs w:val="24"/>
          <w:highlight w:val="yellow"/>
        </w:rPr>
        <w:t>removing</w:t>
      </w:r>
      <w:r w:rsidR="002A22CF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part of the</w:t>
      </w:r>
      <w:r w:rsidR="00D24CE0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lamina and pedicle away</w:t>
      </w:r>
      <w:r w:rsidR="002A22CF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using a pair of fine </w:t>
      </w:r>
      <w:proofErr w:type="spellStart"/>
      <w:r w:rsidR="002A22CF" w:rsidRPr="004E0AC2">
        <w:rPr>
          <w:rFonts w:ascii="Times New Roman" w:hAnsi="Times New Roman" w:cs="Times New Roman"/>
          <w:sz w:val="24"/>
          <w:szCs w:val="24"/>
          <w:highlight w:val="yellow"/>
        </w:rPr>
        <w:t>ronguers</w:t>
      </w:r>
      <w:proofErr w:type="spellEnd"/>
      <w:r w:rsidR="00DA10F1" w:rsidRPr="004E0AC2">
        <w:rPr>
          <w:rFonts w:ascii="Times New Roman" w:hAnsi="Times New Roman" w:cs="Times New Roman"/>
          <w:sz w:val="24"/>
          <w:szCs w:val="24"/>
          <w:highlight w:val="yellow"/>
        </w:rPr>
        <w:t>.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The DRG i</w:t>
      </w:r>
      <w:r w:rsidR="004616DE">
        <w:rPr>
          <w:rFonts w:ascii="Times New Roman" w:hAnsi="Times New Roman" w:cs="Times New Roman"/>
          <w:sz w:val="24"/>
          <w:szCs w:val="24"/>
          <w:highlight w:val="yellow"/>
        </w:rPr>
        <w:t>s located in the transverse forame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>n</w:t>
      </w:r>
      <w:r w:rsidR="00051911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of the vertebra</w:t>
      </w:r>
      <w:r w:rsidR="001D6BD3" w:rsidRPr="004E0AC2">
        <w:rPr>
          <w:rFonts w:ascii="Times New Roman" w:hAnsi="Times New Roman" w:cs="Times New Roman"/>
          <w:sz w:val="24"/>
          <w:szCs w:val="24"/>
          <w:highlight w:val="yellow"/>
        </w:rPr>
        <w:t>e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>.</w:t>
      </w:r>
    </w:p>
    <w:p w:rsidR="00294DC8" w:rsidRPr="004E0AC2" w:rsidRDefault="00051911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>Note: C3-C7 vertebrae</w:t>
      </w:r>
      <w:r w:rsidR="00294DC8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do not have a prominent spinous process. The C5 DRG is located between C4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and C5 vertebrae</w:t>
      </w:r>
      <w:r w:rsidR="00294DC8" w:rsidRPr="004E0AC2">
        <w:rPr>
          <w:rFonts w:ascii="Times New Roman" w:hAnsi="Times New Roman" w:cs="Times New Roman"/>
          <w:sz w:val="24"/>
          <w:szCs w:val="24"/>
          <w:highlight w:val="yellow"/>
        </w:rPr>
        <w:t>, C6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DRG </w:t>
      </w:r>
      <w:r w:rsidR="001D0734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is 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>between C5 and C6 vertebrae</w:t>
      </w:r>
      <w:r w:rsidR="00294DC8" w:rsidRPr="004E0AC2">
        <w:rPr>
          <w:rFonts w:ascii="Times New Roman" w:hAnsi="Times New Roman" w:cs="Times New Roman"/>
          <w:sz w:val="24"/>
          <w:szCs w:val="24"/>
          <w:highlight w:val="yellow"/>
        </w:rPr>
        <w:t>, and so on while C8 DRG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is between C7 and T1 vertebrae</w:t>
      </w:r>
      <w:r w:rsidR="00294DC8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. There </w:t>
      </w:r>
      <w:proofErr w:type="gramStart"/>
      <w:r w:rsidR="00294DC8" w:rsidRPr="004E0AC2">
        <w:rPr>
          <w:rFonts w:ascii="Times New Roman" w:hAnsi="Times New Roman" w:cs="Times New Roman"/>
          <w:sz w:val="24"/>
          <w:szCs w:val="24"/>
          <w:highlight w:val="yellow"/>
        </w:rPr>
        <w:t>is no C8 vertebrae</w:t>
      </w:r>
      <w:proofErr w:type="gramEnd"/>
      <w:r w:rsidR="00294DC8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despite having a </w:t>
      </w:r>
      <w:r w:rsidR="009C1EC1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C8 DRG and </w:t>
      </w:r>
      <w:r w:rsidR="00294DC8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C8 spinal cord segment. </w:t>
      </w:r>
    </w:p>
    <w:p w:rsidR="00F40A33" w:rsidRPr="004E0AC2" w:rsidRDefault="00D4234A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>4.8</w:t>
      </w:r>
      <w:r w:rsidR="00DA10F1" w:rsidRPr="004E0AC2">
        <w:rPr>
          <w:rFonts w:ascii="Times New Roman" w:hAnsi="Times New Roman" w:cs="Times New Roman"/>
          <w:sz w:val="24"/>
          <w:szCs w:val="24"/>
          <w:highlight w:val="yellow"/>
        </w:rPr>
        <w:t>)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proofErr w:type="gramStart"/>
      <w:r w:rsidR="00D24CE0" w:rsidRPr="004E0AC2">
        <w:rPr>
          <w:rFonts w:ascii="Times New Roman" w:hAnsi="Times New Roman" w:cs="Times New Roman"/>
          <w:sz w:val="24"/>
          <w:szCs w:val="24"/>
          <w:highlight w:val="yellow"/>
        </w:rPr>
        <w:t>Once</w:t>
      </w:r>
      <w:proofErr w:type="gramEnd"/>
      <w:r w:rsidR="00D24CE0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>enough of the DRG</w:t>
      </w:r>
      <w:r w:rsidR="00421344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has been exposed for injection</w:t>
      </w:r>
      <w:r w:rsidR="00EA4483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, </w:t>
      </w:r>
      <w:r w:rsidR="00421344" w:rsidRPr="004E0AC2">
        <w:rPr>
          <w:rFonts w:ascii="Times New Roman" w:hAnsi="Times New Roman" w:cs="Times New Roman"/>
          <w:sz w:val="24"/>
          <w:szCs w:val="24"/>
          <w:highlight w:val="yellow"/>
        </w:rPr>
        <w:t>prepare the syringe by placing</w:t>
      </w:r>
      <w:r w:rsidR="003E48A5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the virus-filled </w:t>
      </w:r>
      <w:r w:rsidR="009922DA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microliter </w:t>
      </w:r>
      <w:r w:rsidR="003E48A5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syringe </w:t>
      </w:r>
      <w:r w:rsidR="005D2BEF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fitted </w:t>
      </w:r>
      <w:r w:rsidR="003E48A5" w:rsidRPr="004E0AC2">
        <w:rPr>
          <w:rFonts w:ascii="Times New Roman" w:hAnsi="Times New Roman" w:cs="Times New Roman"/>
          <w:sz w:val="24"/>
          <w:szCs w:val="24"/>
          <w:highlight w:val="yellow"/>
        </w:rPr>
        <w:t>with a</w:t>
      </w:r>
      <w:r w:rsidR="00EB3693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custom-made </w:t>
      </w:r>
      <w:r w:rsidR="003E48A5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33-gauge blunt needle </w:t>
      </w:r>
      <w:r w:rsidR="00EA4483" w:rsidRPr="004E0AC2">
        <w:rPr>
          <w:rFonts w:ascii="Times New Roman" w:hAnsi="Times New Roman" w:cs="Times New Roman"/>
          <w:sz w:val="24"/>
          <w:szCs w:val="24"/>
          <w:highlight w:val="yellow"/>
        </w:rPr>
        <w:t>on</w:t>
      </w:r>
      <w:r w:rsidR="00EC5516" w:rsidRPr="004E0AC2">
        <w:rPr>
          <w:rFonts w:ascii="Times New Roman" w:hAnsi="Times New Roman" w:cs="Times New Roman"/>
          <w:sz w:val="24"/>
          <w:szCs w:val="24"/>
          <w:highlight w:val="yellow"/>
        </w:rPr>
        <w:t>to</w:t>
      </w:r>
      <w:r w:rsidR="00421344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the stereotaxic syringe holder</w:t>
      </w:r>
      <w:r w:rsidR="003E48A5" w:rsidRPr="004E0AC2">
        <w:rPr>
          <w:rFonts w:ascii="Times New Roman" w:hAnsi="Times New Roman" w:cs="Times New Roman"/>
          <w:sz w:val="24"/>
          <w:szCs w:val="24"/>
          <w:highlight w:val="yellow"/>
        </w:rPr>
        <w:t>.</w:t>
      </w:r>
      <w:r w:rsidR="00F40A33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Befo</w:t>
      </w:r>
      <w:r w:rsidR="00FF1092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re injection, </w:t>
      </w:r>
      <w:r w:rsidR="00F40A33" w:rsidRPr="004E0AC2">
        <w:rPr>
          <w:rFonts w:ascii="Times New Roman" w:hAnsi="Times New Roman" w:cs="Times New Roman"/>
          <w:sz w:val="24"/>
          <w:szCs w:val="24"/>
          <w:highlight w:val="yellow"/>
        </w:rPr>
        <w:t>use a 30-gauge beve</w:t>
      </w:r>
      <w:r w:rsidR="00421344" w:rsidRPr="004E0AC2">
        <w:rPr>
          <w:rFonts w:ascii="Times New Roman" w:hAnsi="Times New Roman" w:cs="Times New Roman"/>
          <w:sz w:val="24"/>
          <w:szCs w:val="24"/>
          <w:highlight w:val="yellow"/>
        </w:rPr>
        <w:t>l</w:t>
      </w:r>
      <w:r w:rsidR="00F40A33" w:rsidRPr="004E0AC2">
        <w:rPr>
          <w:rFonts w:ascii="Times New Roman" w:hAnsi="Times New Roman" w:cs="Times New Roman"/>
          <w:sz w:val="24"/>
          <w:szCs w:val="24"/>
          <w:highlight w:val="yellow"/>
        </w:rPr>
        <w:t>led needle to mak</w:t>
      </w:r>
      <w:r w:rsidR="00E92E69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e a small superficial opening </w:t>
      </w:r>
      <w:r w:rsidR="00E92E69" w:rsidRPr="004E0AC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on each of</w:t>
      </w:r>
      <w:r w:rsidR="00FF1092" w:rsidRPr="004E0AC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 xml:space="preserve"> the </w:t>
      </w:r>
      <w:r w:rsidR="00E92E69" w:rsidRPr="004E0AC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targeted</w:t>
      </w:r>
      <w:r w:rsidR="00E92E69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FF1092" w:rsidRPr="004E0AC2">
        <w:rPr>
          <w:rFonts w:ascii="Times New Roman" w:hAnsi="Times New Roman" w:cs="Times New Roman"/>
          <w:sz w:val="24"/>
          <w:szCs w:val="24"/>
          <w:highlight w:val="yellow"/>
        </w:rPr>
        <w:t>DRG to</w:t>
      </w:r>
      <w:r w:rsidR="009F6153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assist</w:t>
      </w:r>
      <w:r w:rsidR="00421344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FF1092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the </w:t>
      </w:r>
      <w:r w:rsidR="00421344" w:rsidRPr="004E0AC2">
        <w:rPr>
          <w:rFonts w:ascii="Times New Roman" w:hAnsi="Times New Roman" w:cs="Times New Roman"/>
          <w:sz w:val="24"/>
          <w:szCs w:val="24"/>
          <w:highlight w:val="yellow"/>
        </w:rPr>
        <w:t>insertion of the injection needle</w:t>
      </w:r>
      <w:r w:rsidR="00F40A33" w:rsidRPr="004E0AC2">
        <w:rPr>
          <w:rFonts w:ascii="Times New Roman" w:hAnsi="Times New Roman" w:cs="Times New Roman"/>
          <w:sz w:val="24"/>
          <w:szCs w:val="24"/>
          <w:highlight w:val="yellow"/>
        </w:rPr>
        <w:t>.</w:t>
      </w:r>
      <w:r w:rsidR="00DD7D74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</w:p>
    <w:p w:rsidR="00CD76D1" w:rsidRDefault="00BB6D44" w:rsidP="00F245EC">
      <w:pPr>
        <w:spacing w:after="240" w:line="240" w:lineRule="auto"/>
        <w:jc w:val="both"/>
        <w:rPr>
          <w:rFonts w:ascii="Times New Roman" w:hAnsi="Times New Roman" w:cs="Times New Roman"/>
          <w:color w:val="FF0000"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>4.9</w:t>
      </w:r>
      <w:r w:rsidR="00F40A33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) </w:t>
      </w:r>
      <w:proofErr w:type="gramStart"/>
      <w:r w:rsidR="00095B7F" w:rsidRPr="004E0AC2">
        <w:rPr>
          <w:rFonts w:ascii="Times New Roman" w:hAnsi="Times New Roman" w:cs="Times New Roman"/>
          <w:sz w:val="24"/>
          <w:szCs w:val="24"/>
          <w:highlight w:val="yellow"/>
        </w:rPr>
        <w:t>I</w:t>
      </w:r>
      <w:r w:rsidR="00CD76D1" w:rsidRPr="004E0AC2">
        <w:rPr>
          <w:rFonts w:ascii="Times New Roman" w:hAnsi="Times New Roman" w:cs="Times New Roman"/>
          <w:sz w:val="24"/>
          <w:szCs w:val="24"/>
          <w:highlight w:val="yellow"/>
        </w:rPr>
        <w:t>nsert</w:t>
      </w:r>
      <w:proofErr w:type="gramEnd"/>
      <w:r w:rsidR="00F40A33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the </w:t>
      </w:r>
      <w:r w:rsidR="00095B7F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33-gauge </w:t>
      </w:r>
      <w:r w:rsidR="00F40A33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needle into the </w:t>
      </w:r>
      <w:proofErr w:type="spellStart"/>
      <w:r w:rsidR="00A25098" w:rsidRPr="004E0AC2">
        <w:rPr>
          <w:rFonts w:ascii="Times New Roman" w:hAnsi="Times New Roman" w:cs="Times New Roman"/>
          <w:sz w:val="24"/>
          <w:szCs w:val="24"/>
          <w:highlight w:val="yellow"/>
        </w:rPr>
        <w:t>center</w:t>
      </w:r>
      <w:proofErr w:type="spellEnd"/>
      <w:r w:rsidR="00A25098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of </w:t>
      </w:r>
      <w:r w:rsidR="006B3EB2" w:rsidRPr="004E0AC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the</w:t>
      </w:r>
      <w:r w:rsidR="006B3EB2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F40A33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DRG by </w:t>
      </w:r>
      <w:r w:rsidR="00A725D5" w:rsidRPr="00DF55A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 xml:space="preserve">turning the knobs </w:t>
      </w:r>
      <w:r w:rsidR="00DF55A2" w:rsidRPr="00DF55A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 xml:space="preserve">gently </w:t>
      </w:r>
      <w:r w:rsidR="00A725D5" w:rsidRPr="00DF55A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to adjust</w:t>
      </w:r>
      <w:r w:rsidR="00F40A33" w:rsidRPr="00DF55A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 xml:space="preserve"> the stereotaxic</w:t>
      </w:r>
      <w:r w:rsidR="00DF0FF2" w:rsidRPr="00DF55A2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 xml:space="preserve"> coordinates</w:t>
      </w:r>
      <w:r w:rsidR="008309F4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 xml:space="preserve">. </w:t>
      </w:r>
      <w:r w:rsidR="00CD76D1" w:rsidRPr="004E0AC2">
        <w:rPr>
          <w:rFonts w:ascii="Times New Roman" w:hAnsi="Times New Roman" w:cs="Times New Roman"/>
          <w:sz w:val="24"/>
          <w:szCs w:val="24"/>
          <w:highlight w:val="yellow"/>
        </w:rPr>
        <w:t>Do n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ot over-insert the needle as this </w:t>
      </w:r>
      <w:r w:rsidR="00421344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may cause fluid 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>to</w:t>
      </w:r>
      <w:r w:rsidR="00CD76D1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leak out from the ventral side of the DRG.</w:t>
      </w:r>
      <w:r w:rsidR="00781EA4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781EA4" w:rsidRPr="00781EA4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Should</w:t>
      </w:r>
      <w:r w:rsidR="00DA7E6A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 xml:space="preserve"> leakage occur, </w:t>
      </w:r>
      <w:r w:rsidR="00781EA4" w:rsidRPr="00781EA4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adjust the position of the needle immediately.</w:t>
      </w:r>
    </w:p>
    <w:p w:rsidR="008309F4" w:rsidRPr="008309F4" w:rsidRDefault="008309F4" w:rsidP="008309F4">
      <w:pPr>
        <w:spacing w:after="0" w:line="240" w:lineRule="auto"/>
        <w:jc w:val="both"/>
        <w:rPr>
          <w:rFonts w:ascii="Times New Roman" w:hAnsi="Times New Roman" w:cs="Times New Roman"/>
          <w:color w:val="FF0000"/>
          <w:sz w:val="24"/>
          <w:szCs w:val="24"/>
          <w:highlight w:val="yellow"/>
        </w:rPr>
      </w:pPr>
      <w:r w:rsidRPr="008309F4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Note: The numeric stereo</w:t>
      </w:r>
      <w:r w:rsidR="004616DE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 xml:space="preserve">taxic coordinates are not used however </w:t>
      </w:r>
      <w:r w:rsidRPr="008309F4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 xml:space="preserve">it is helpful to </w:t>
      </w:r>
      <w:r w:rsidR="004616DE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>utilize</w:t>
      </w:r>
      <w:r w:rsidRPr="008309F4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 xml:space="preserve"> the frame to hold the needle for injection.  </w:t>
      </w:r>
    </w:p>
    <w:p w:rsidR="008309F4" w:rsidRPr="008309F4" w:rsidRDefault="008309F4" w:rsidP="008309F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</w:p>
    <w:p w:rsidR="00BB6D44" w:rsidRPr="004E0AC2" w:rsidRDefault="00BB6D44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  <w:lang w:val="en-US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>4.10</w:t>
      </w:r>
      <w:r w:rsidR="00CD76D1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) Inject 1 </w:t>
      </w:r>
      <w:proofErr w:type="spellStart"/>
      <w:r w:rsidR="00CD76D1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μl</w:t>
      </w:r>
      <w:proofErr w:type="spellEnd"/>
      <w:r w:rsidR="00CD76D1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of </w:t>
      </w:r>
      <w:r w:rsidR="00EC5516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the </w:t>
      </w:r>
      <w:r w:rsidR="00CD76D1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virus </w:t>
      </w:r>
      <w:r w:rsidR="009C1EC1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into each DRG </w:t>
      </w:r>
      <w:r w:rsidR="00CD76D1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at 0.2 </w:t>
      </w:r>
      <w:proofErr w:type="spellStart"/>
      <w:r w:rsidR="00CD76D1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μl</w:t>
      </w:r>
      <w:proofErr w:type="spellEnd"/>
      <w:r w:rsidR="00CD76D1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/min</w:t>
      </w:r>
      <w:r w:rsidR="00CF1F9E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using an infusion syringe pump.</w:t>
      </w:r>
      <w:r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</w:t>
      </w:r>
      <w:r w:rsidR="00CF1F9E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Wait for </w:t>
      </w:r>
      <w:r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an</w:t>
      </w:r>
      <w:r w:rsidR="00E4603B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additional </w:t>
      </w:r>
      <w:r w:rsidR="009C1EC1" w:rsidRPr="004E0AC2">
        <w:rPr>
          <w:rFonts w:ascii="Times New Roman" w:hAnsi="Times New Roman" w:cs="Times New Roman"/>
          <w:color w:val="FF0000"/>
          <w:sz w:val="24"/>
          <w:szCs w:val="24"/>
          <w:highlight w:val="yellow"/>
          <w:lang w:val="en-US"/>
        </w:rPr>
        <w:t>three</w:t>
      </w:r>
      <w:r w:rsidR="006B3EB2" w:rsidRPr="004E0AC2">
        <w:rPr>
          <w:rFonts w:ascii="Times New Roman" w:hAnsi="Times New Roman" w:cs="Times New Roman"/>
          <w:color w:val="FF0000"/>
          <w:sz w:val="24"/>
          <w:szCs w:val="24"/>
          <w:highlight w:val="yellow"/>
          <w:lang w:val="en-US"/>
        </w:rPr>
        <w:t xml:space="preserve"> </w:t>
      </w:r>
      <w:r w:rsidR="00E4603B" w:rsidRPr="004E0AC2">
        <w:rPr>
          <w:rFonts w:ascii="Times New Roman" w:hAnsi="Times New Roman" w:cs="Times New Roman"/>
          <w:color w:val="FF0000"/>
          <w:sz w:val="24"/>
          <w:szCs w:val="24"/>
          <w:highlight w:val="yellow"/>
          <w:lang w:val="en-US"/>
        </w:rPr>
        <w:t>min</w:t>
      </w:r>
      <w:r w:rsidR="00421344" w:rsidRPr="004E0AC2">
        <w:rPr>
          <w:rFonts w:ascii="Times New Roman" w:hAnsi="Times New Roman" w:cs="Times New Roman"/>
          <w:color w:val="FF0000"/>
          <w:sz w:val="24"/>
          <w:szCs w:val="24"/>
          <w:highlight w:val="yellow"/>
          <w:lang w:val="en-US"/>
        </w:rPr>
        <w:t>ute</w:t>
      </w:r>
      <w:r w:rsidR="00CF1F9E" w:rsidRPr="004E0AC2">
        <w:rPr>
          <w:rFonts w:ascii="Times New Roman" w:hAnsi="Times New Roman" w:cs="Times New Roman"/>
          <w:color w:val="FF0000"/>
          <w:sz w:val="24"/>
          <w:szCs w:val="24"/>
          <w:highlight w:val="yellow"/>
          <w:lang w:val="en-US"/>
        </w:rPr>
        <w:t>s</w:t>
      </w:r>
      <w:r w:rsidR="00421344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</w:t>
      </w:r>
      <w:r w:rsidR="00CD76D1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before</w:t>
      </w:r>
      <w:r w:rsidR="00A25098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withdrawing the needle</w:t>
      </w:r>
      <w:r w:rsidR="00E833A5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. During</w:t>
      </w:r>
      <w:r w:rsidR="00E4603B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</w:t>
      </w:r>
      <w:r w:rsidR="00095B7F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injection</w:t>
      </w:r>
      <w:r w:rsidR="001A1740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, the DRG will slowly turn colo</w:t>
      </w:r>
      <w:r w:rsidR="00421344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r</w:t>
      </w:r>
      <w:r w:rsidR="00095B7F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if the virus solution contains </w:t>
      </w:r>
      <w:r w:rsidR="001A1740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a colo</w:t>
      </w:r>
      <w:r w:rsidR="00421344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red</w:t>
      </w:r>
      <w:r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dye.</w:t>
      </w:r>
    </w:p>
    <w:p w:rsidR="00325203" w:rsidRPr="004E0AC2" w:rsidRDefault="00C334F3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  <w:lang w:val="en-US"/>
        </w:rPr>
      </w:pPr>
      <w:r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4.11) </w:t>
      </w:r>
      <w:proofErr w:type="gramStart"/>
      <w:r w:rsidR="00BB6D44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To</w:t>
      </w:r>
      <w:proofErr w:type="gramEnd"/>
      <w:r w:rsidR="00BB6D44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perform </w:t>
      </w:r>
      <w:r w:rsidR="00E4603B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a </w:t>
      </w:r>
      <w:r w:rsidR="00BB6D44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concurrent </w:t>
      </w:r>
      <w:r w:rsidR="00E24277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C5-C8 </w:t>
      </w:r>
      <w:r w:rsidR="00BB6D44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dorsal root crush injury, </w:t>
      </w:r>
      <w:r w:rsidR="00421344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crush each root three</w:t>
      </w:r>
      <w:r w:rsidR="007E5375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times for 10 s</w:t>
      </w:r>
      <w:r w:rsidR="00E4603B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each time</w:t>
      </w:r>
      <w:r w:rsidR="00325203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using a pair of fine-</w:t>
      </w:r>
      <w:r w:rsidR="00E4603B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tipped </w:t>
      </w:r>
      <w:r w:rsidR="00C7279C" w:rsidRPr="00C7279C">
        <w:rPr>
          <w:rFonts w:ascii="Times New Roman" w:hAnsi="Times New Roman" w:cs="Times New Roman"/>
          <w:color w:val="FF0000"/>
          <w:sz w:val="24"/>
          <w:szCs w:val="24"/>
          <w:highlight w:val="yellow"/>
          <w:lang w:val="en-US"/>
        </w:rPr>
        <w:t>(Bonn Micro)</w:t>
      </w:r>
      <w:r w:rsidR="00C7279C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</w:t>
      </w:r>
      <w:r w:rsidR="00E4603B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forceps</w:t>
      </w:r>
      <w:r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, </w:t>
      </w:r>
      <w:r>
        <w:rPr>
          <w:rFonts w:ascii="Times New Roman" w:hAnsi="Times New Roman" w:cs="Times New Roman"/>
          <w:color w:val="FF0000"/>
          <w:sz w:val="24"/>
          <w:szCs w:val="24"/>
          <w:highlight w:val="yellow"/>
          <w:lang w:val="en-US"/>
        </w:rPr>
        <w:t>opposing the ends of the forceps completely</w:t>
      </w:r>
      <w:r w:rsidR="00E4603B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.</w:t>
      </w:r>
      <w:r w:rsidR="00325203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A white line </w:t>
      </w:r>
      <w:r w:rsidR="00421344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in the tissue </w:t>
      </w:r>
      <w:r w:rsidR="00325203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should</w:t>
      </w:r>
      <w:r w:rsidR="00EC5516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appear at the crush</w:t>
      </w:r>
      <w:r w:rsidR="00325203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site. Do not go deeper than required with the for</w:t>
      </w:r>
      <w:r w:rsidR="00421344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ceps as this may cause </w:t>
      </w:r>
      <w:r w:rsidR="00325203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damage to the ventral root.</w:t>
      </w:r>
    </w:p>
    <w:p w:rsidR="004A22F5" w:rsidRPr="004E0AC2" w:rsidRDefault="00325203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  <w:lang w:val="en-US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4.12)</w:t>
      </w:r>
      <w:r w:rsidR="004A22F5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</w:t>
      </w:r>
      <w:r w:rsidR="004428BA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Following injection and/or crush, m</w:t>
      </w:r>
      <w:r w:rsidR="004A22F5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a</w:t>
      </w:r>
      <w:r w:rsidR="00A40842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ke sure </w:t>
      </w:r>
      <w:r w:rsidR="00D921BD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that </w:t>
      </w:r>
      <w:r w:rsidR="00A40842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there is no bleeding or</w:t>
      </w:r>
      <w:r w:rsidR="004A22F5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small pieces of bone fragments left </w:t>
      </w:r>
      <w:r w:rsidR="00EC5516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at </w:t>
      </w:r>
      <w:r w:rsidR="004A22F5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the incision site before closing up</w:t>
      </w:r>
      <w:r w:rsidR="004616DE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the animal</w:t>
      </w:r>
      <w:r w:rsidR="004A22F5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. If preferred, </w:t>
      </w:r>
      <w:r w:rsidR="00D921BD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place </w:t>
      </w:r>
      <w:r w:rsidR="004A22F5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a s</w:t>
      </w:r>
      <w:r w:rsidR="00E24277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mall piece of </w:t>
      </w:r>
      <w:r w:rsidR="004428BA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surgical absorbable sponge </w:t>
      </w:r>
      <w:r w:rsidR="004A22F5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on top of the exposed spinal cord and DRG.</w:t>
      </w:r>
    </w:p>
    <w:p w:rsidR="004A22F5" w:rsidRPr="004E0AC2" w:rsidRDefault="004A22F5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lastRenderedPageBreak/>
        <w:t>4.13)</w:t>
      </w:r>
      <w:r w:rsidR="00A40842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</w:t>
      </w:r>
      <w:proofErr w:type="gramStart"/>
      <w:r w:rsidR="00A40842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Allow</w:t>
      </w:r>
      <w:proofErr w:type="gramEnd"/>
      <w:r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the third layer of </w:t>
      </w:r>
      <w:r w:rsidR="00D921BD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the </w:t>
      </w:r>
      <w:r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m</w:t>
      </w:r>
      <w:r w:rsidR="004428BA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uscle to retract</w:t>
      </w:r>
      <w:r w:rsidR="00A40842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back naturally on</w:t>
      </w:r>
      <w:r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to the spine wi</w:t>
      </w:r>
      <w:r w:rsidR="00071A7C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thout suturing</w:t>
      </w:r>
      <w:r w:rsidR="003E4511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. S</w:t>
      </w:r>
      <w:r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uture the two longitudinal muscles on the second layer loosely (≈3 </w:t>
      </w:r>
      <w:r w:rsidR="006832D5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interrupted </w:t>
      </w:r>
      <w:r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sutures) with an absorbable 6-0 suture</w:t>
      </w:r>
      <w:r w:rsidR="00D921BD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material.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D921BD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Suture the first layer of muscle (≈5 interrupted sutures) with </w:t>
      </w:r>
      <w:r w:rsidR="00D921BD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an absorbable 6-0 suture</w:t>
      </w:r>
      <w:r w:rsidR="00D921BD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material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>.</w:t>
      </w:r>
      <w:r w:rsidR="003C5848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</w:p>
    <w:p w:rsidR="001F4DFE" w:rsidRPr="004E0AC2" w:rsidRDefault="006832D5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4.14) Suture the skin with an absorbable 5-0 suture material (≈10 interrupted sutures). </w:t>
      </w:r>
    </w:p>
    <w:p w:rsidR="006832D5" w:rsidRPr="004E0AC2" w:rsidRDefault="001F4DFE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Note: </w:t>
      </w:r>
      <w:r w:rsidR="006832D5" w:rsidRPr="004E0AC2">
        <w:rPr>
          <w:rFonts w:ascii="Times New Roman" w:hAnsi="Times New Roman" w:cs="Times New Roman"/>
          <w:sz w:val="24"/>
          <w:szCs w:val="24"/>
          <w:highlight w:val="yellow"/>
        </w:rPr>
        <w:t>Make sure the sutures are not too tight – bulging of the skin is a sign of over-tightening and may cause discomfort to the animal.</w:t>
      </w:r>
    </w:p>
    <w:p w:rsidR="00955D72" w:rsidRPr="004E0AC2" w:rsidRDefault="00955D72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>4</w:t>
      </w:r>
      <w:r w:rsidR="006832D5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.15) </w:t>
      </w:r>
      <w:proofErr w:type="gramStart"/>
      <w:r w:rsidR="006832D5" w:rsidRPr="004E0AC2">
        <w:rPr>
          <w:rFonts w:ascii="Times New Roman" w:hAnsi="Times New Roman" w:cs="Times New Roman"/>
          <w:sz w:val="24"/>
          <w:szCs w:val="24"/>
          <w:highlight w:val="yellow"/>
        </w:rPr>
        <w:t>If</w:t>
      </w:r>
      <w:proofErr w:type="gramEnd"/>
      <w:r w:rsidR="006832D5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>heavy bleeding</w:t>
      </w:r>
      <w:r w:rsidR="00071A7C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has occurred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during</w:t>
      </w:r>
      <w:r w:rsidR="006832D5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the surgery, inj</w:t>
      </w:r>
      <w:r w:rsidR="004428BA" w:rsidRPr="004E0AC2">
        <w:rPr>
          <w:rFonts w:ascii="Times New Roman" w:hAnsi="Times New Roman" w:cs="Times New Roman"/>
          <w:sz w:val="24"/>
          <w:szCs w:val="24"/>
          <w:highlight w:val="yellow"/>
        </w:rPr>
        <w:t>ect</w:t>
      </w:r>
      <w:r w:rsidR="006832D5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1 – 2 </w:t>
      </w:r>
      <w:r w:rsidR="00E833A5">
        <w:rPr>
          <w:rFonts w:ascii="Times New Roman" w:hAnsi="Times New Roman" w:cs="Times New Roman"/>
          <w:sz w:val="24"/>
          <w:szCs w:val="24"/>
          <w:highlight w:val="yellow"/>
        </w:rPr>
        <w:t>ml</w:t>
      </w:r>
      <w:r w:rsidR="006832D5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of saline </w:t>
      </w:r>
      <w:r w:rsidR="004428BA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subcutaneously 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to replenish the loss of fluid </w:t>
      </w:r>
      <w:r w:rsidR="002D4670" w:rsidRPr="004E0AC2">
        <w:rPr>
          <w:rFonts w:ascii="Times New Roman" w:hAnsi="Times New Roman" w:cs="Times New Roman"/>
          <w:sz w:val="24"/>
          <w:szCs w:val="24"/>
          <w:highlight w:val="yellow"/>
        </w:rPr>
        <w:t>from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the </w:t>
      </w:r>
      <w:r w:rsidR="00A40842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animal </w:t>
      </w:r>
      <w:r w:rsidR="00EC5516" w:rsidRPr="004E0AC2">
        <w:rPr>
          <w:rFonts w:ascii="Times New Roman" w:hAnsi="Times New Roman" w:cs="Times New Roman"/>
          <w:sz w:val="24"/>
          <w:szCs w:val="24"/>
          <w:highlight w:val="yellow"/>
        </w:rPr>
        <w:t>as permitted under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local regulations.</w:t>
      </w:r>
    </w:p>
    <w:p w:rsidR="00010DAB" w:rsidRPr="004E0AC2" w:rsidRDefault="00955D72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>4</w:t>
      </w:r>
      <w:r w:rsidR="00A0637C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.16) </w:t>
      </w:r>
      <w:r w:rsidR="00E833A5">
        <w:rPr>
          <w:rFonts w:ascii="Times New Roman" w:hAnsi="Times New Roman" w:cs="Times New Roman"/>
          <w:sz w:val="24"/>
          <w:szCs w:val="24"/>
          <w:highlight w:val="yellow"/>
        </w:rPr>
        <w:t>Provide edible hydrating gel and a</w:t>
      </w:r>
      <w:r w:rsidR="00A0637C" w:rsidRPr="004E0AC2">
        <w:rPr>
          <w:rFonts w:ascii="Times New Roman" w:hAnsi="Times New Roman" w:cs="Times New Roman"/>
          <w:sz w:val="24"/>
          <w:szCs w:val="24"/>
          <w:highlight w:val="yellow"/>
        </w:rPr>
        <w:t>llow the animal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A0637C" w:rsidRPr="004E0AC2">
        <w:rPr>
          <w:rFonts w:ascii="Times New Roman" w:hAnsi="Times New Roman" w:cs="Times New Roman"/>
          <w:sz w:val="24"/>
          <w:szCs w:val="24"/>
          <w:highlight w:val="yellow"/>
        </w:rPr>
        <w:t>to r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>ecover full</w:t>
      </w:r>
      <w:r w:rsidR="00413576" w:rsidRPr="004E0AC2">
        <w:rPr>
          <w:rFonts w:ascii="Times New Roman" w:hAnsi="Times New Roman" w:cs="Times New Roman"/>
          <w:sz w:val="24"/>
          <w:szCs w:val="24"/>
          <w:highlight w:val="yellow"/>
        </w:rPr>
        <w:t>y from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proofErr w:type="spellStart"/>
      <w:r w:rsidR="001F4DFE" w:rsidRPr="004E0AC2">
        <w:rPr>
          <w:rFonts w:ascii="Times New Roman" w:hAnsi="Times New Roman" w:cs="Times New Roman"/>
          <w:sz w:val="24"/>
          <w:szCs w:val="24"/>
          <w:highlight w:val="yellow"/>
        </w:rPr>
        <w:t>an</w:t>
      </w:r>
      <w:r w:rsidR="00071A7C" w:rsidRPr="004E0AC2">
        <w:rPr>
          <w:rFonts w:ascii="Times New Roman" w:hAnsi="Times New Roman" w:cs="Times New Roman"/>
          <w:sz w:val="24"/>
          <w:szCs w:val="24"/>
          <w:highlight w:val="yellow"/>
        </w:rPr>
        <w:t>esthes</w:t>
      </w:r>
      <w:r w:rsidR="003E4511" w:rsidRPr="004E0AC2">
        <w:rPr>
          <w:rFonts w:ascii="Times New Roman" w:hAnsi="Times New Roman" w:cs="Times New Roman"/>
          <w:sz w:val="24"/>
          <w:szCs w:val="24"/>
          <w:highlight w:val="yellow"/>
        </w:rPr>
        <w:t>ia</w:t>
      </w:r>
      <w:proofErr w:type="spellEnd"/>
      <w:r w:rsidR="00E833A5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3E4511" w:rsidRPr="004E0AC2">
        <w:rPr>
          <w:rFonts w:ascii="Times New Roman" w:hAnsi="Times New Roman" w:cs="Times New Roman"/>
          <w:sz w:val="24"/>
          <w:szCs w:val="24"/>
          <w:highlight w:val="yellow"/>
        </w:rPr>
        <w:t>with regular monitoring for at least an hour</w:t>
      </w:r>
      <w:r w:rsidR="00E833A5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>before return</w:t>
      </w:r>
      <w:r w:rsidR="004428BA" w:rsidRPr="004E0AC2">
        <w:rPr>
          <w:rFonts w:ascii="Times New Roman" w:hAnsi="Times New Roman" w:cs="Times New Roman"/>
          <w:sz w:val="24"/>
          <w:szCs w:val="24"/>
          <w:highlight w:val="yellow"/>
        </w:rPr>
        <w:t>ing the animal back to the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holding area.</w:t>
      </w:r>
    </w:p>
    <w:p w:rsidR="006832D5" w:rsidRPr="00DD7D74" w:rsidRDefault="00A40842" w:rsidP="00DD7D7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4.17) </w:t>
      </w:r>
      <w:proofErr w:type="gramStart"/>
      <w:r w:rsidRPr="004E0AC2">
        <w:rPr>
          <w:rFonts w:ascii="Times New Roman" w:hAnsi="Times New Roman" w:cs="Times New Roman"/>
          <w:sz w:val="24"/>
          <w:szCs w:val="24"/>
          <w:highlight w:val="yellow"/>
        </w:rPr>
        <w:t>Keep</w:t>
      </w:r>
      <w:proofErr w:type="gramEnd"/>
      <w:r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the animal</w:t>
      </w:r>
      <w:r w:rsidR="00010DAB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f</w:t>
      </w:r>
      <w:r w:rsidR="00EB4EFC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or at least </w:t>
      </w:r>
      <w:r w:rsidR="004428BA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3 </w:t>
      </w:r>
      <w:r w:rsidR="00EB4EFC" w:rsidRPr="004E0AC2">
        <w:rPr>
          <w:rFonts w:ascii="Times New Roman" w:hAnsi="Times New Roman" w:cs="Times New Roman"/>
          <w:sz w:val="24"/>
          <w:szCs w:val="24"/>
          <w:highlight w:val="yellow"/>
        </w:rPr>
        <w:t>week</w:t>
      </w:r>
      <w:r w:rsidR="003527FD" w:rsidRPr="004E0AC2">
        <w:rPr>
          <w:rFonts w:ascii="Times New Roman" w:hAnsi="Times New Roman" w:cs="Times New Roman"/>
          <w:sz w:val="24"/>
          <w:szCs w:val="24"/>
          <w:highlight w:val="yellow"/>
        </w:rPr>
        <w:t>s for optimal transgene</w:t>
      </w:r>
      <w:r w:rsidR="00EB4EFC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expression or longer as required to assess for sensory axon regeneration.</w:t>
      </w:r>
      <w:r w:rsidR="00DD7D74">
        <w:rPr>
          <w:rFonts w:ascii="Times New Roman" w:hAnsi="Times New Roman" w:cs="Times New Roman"/>
          <w:sz w:val="24"/>
          <w:szCs w:val="24"/>
        </w:rPr>
        <w:t xml:space="preserve"> </w:t>
      </w:r>
    </w:p>
    <w:p w:rsidR="006A04B3" w:rsidRPr="00DD7D74" w:rsidRDefault="006A04B3" w:rsidP="00DD7D74">
      <w:pPr>
        <w:spacing w:after="0" w:line="240" w:lineRule="auto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955D72" w:rsidRPr="00DD7D74" w:rsidRDefault="000E1F8E" w:rsidP="00F245EC">
      <w:pPr>
        <w:spacing w:after="240" w:line="24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DD7D74">
        <w:rPr>
          <w:rFonts w:ascii="Times New Roman" w:hAnsi="Times New Roman" w:cs="Times New Roman"/>
          <w:b/>
          <w:sz w:val="24"/>
          <w:szCs w:val="24"/>
        </w:rPr>
        <w:t>5</w:t>
      </w:r>
      <w:r w:rsidR="00976F1C" w:rsidRPr="00DD7D74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955D72" w:rsidRPr="00DD7D74">
        <w:rPr>
          <w:rFonts w:ascii="Times New Roman" w:hAnsi="Times New Roman" w:cs="Times New Roman"/>
          <w:b/>
          <w:sz w:val="24"/>
          <w:szCs w:val="24"/>
        </w:rPr>
        <w:t>Post-operative care of the animal</w:t>
      </w:r>
    </w:p>
    <w:p w:rsidR="00955D72" w:rsidRPr="00DD7D74" w:rsidRDefault="00955D72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D7D74">
        <w:rPr>
          <w:rFonts w:ascii="Times New Roman" w:hAnsi="Times New Roman" w:cs="Times New Roman"/>
          <w:sz w:val="24"/>
          <w:szCs w:val="24"/>
        </w:rPr>
        <w:t xml:space="preserve">5.1) </w:t>
      </w:r>
      <w:r w:rsidR="000C3E68">
        <w:rPr>
          <w:rFonts w:ascii="Times New Roman" w:hAnsi="Times New Roman" w:cs="Times New Roman"/>
          <w:sz w:val="24"/>
          <w:szCs w:val="24"/>
        </w:rPr>
        <w:t>Provide f</w:t>
      </w:r>
      <w:r w:rsidRPr="00DD7D74">
        <w:rPr>
          <w:rFonts w:ascii="Times New Roman" w:hAnsi="Times New Roman" w:cs="Times New Roman"/>
          <w:sz w:val="24"/>
          <w:szCs w:val="24"/>
        </w:rPr>
        <w:t>ood</w:t>
      </w:r>
      <w:r w:rsidR="00742867" w:rsidRPr="00DD7D74">
        <w:rPr>
          <w:rFonts w:ascii="Times New Roman" w:hAnsi="Times New Roman" w:cs="Times New Roman"/>
          <w:sz w:val="24"/>
          <w:szCs w:val="24"/>
        </w:rPr>
        <w:t xml:space="preserve"> mash and soft co</w:t>
      </w:r>
      <w:r w:rsidR="000C3E68">
        <w:rPr>
          <w:rFonts w:ascii="Times New Roman" w:hAnsi="Times New Roman" w:cs="Times New Roman"/>
          <w:sz w:val="24"/>
          <w:szCs w:val="24"/>
        </w:rPr>
        <w:t xml:space="preserve">tton bedding </w:t>
      </w:r>
      <w:r w:rsidR="00742867" w:rsidRPr="00DD7D74">
        <w:rPr>
          <w:rFonts w:ascii="Times New Roman" w:hAnsi="Times New Roman" w:cs="Times New Roman"/>
          <w:sz w:val="24"/>
          <w:szCs w:val="24"/>
        </w:rPr>
        <w:t xml:space="preserve">for the </w:t>
      </w:r>
      <w:r w:rsidR="003E4511" w:rsidRPr="00DD7D74">
        <w:rPr>
          <w:rFonts w:ascii="Times New Roman" w:hAnsi="Times New Roman" w:cs="Times New Roman"/>
          <w:sz w:val="24"/>
          <w:szCs w:val="24"/>
        </w:rPr>
        <w:t>animal</w:t>
      </w:r>
      <w:r w:rsidR="004428BA" w:rsidRPr="00DD7D74">
        <w:rPr>
          <w:rFonts w:ascii="Times New Roman" w:hAnsi="Times New Roman" w:cs="Times New Roman"/>
          <w:sz w:val="24"/>
          <w:szCs w:val="24"/>
        </w:rPr>
        <w:t xml:space="preserve"> during the first week </w:t>
      </w:r>
      <w:r w:rsidR="00742867" w:rsidRPr="00DD7D74">
        <w:rPr>
          <w:rFonts w:ascii="Times New Roman" w:hAnsi="Times New Roman" w:cs="Times New Roman"/>
          <w:sz w:val="24"/>
          <w:szCs w:val="24"/>
        </w:rPr>
        <w:t>post-surgery.</w:t>
      </w:r>
      <w:r w:rsidR="00C36CB6" w:rsidRPr="00DD7D74">
        <w:rPr>
          <w:rFonts w:ascii="Times New Roman" w:hAnsi="Times New Roman" w:cs="Times New Roman"/>
          <w:sz w:val="24"/>
          <w:szCs w:val="24"/>
        </w:rPr>
        <w:t xml:space="preserve"> If required</w:t>
      </w:r>
      <w:r w:rsidR="00A40842" w:rsidRPr="00DD7D74">
        <w:rPr>
          <w:rFonts w:ascii="Times New Roman" w:hAnsi="Times New Roman" w:cs="Times New Roman"/>
          <w:sz w:val="24"/>
          <w:szCs w:val="24"/>
        </w:rPr>
        <w:t xml:space="preserve">, administer </w:t>
      </w:r>
      <w:r w:rsidR="00C36CB6" w:rsidRPr="00DD7D74">
        <w:rPr>
          <w:rFonts w:ascii="Times New Roman" w:hAnsi="Times New Roman" w:cs="Times New Roman"/>
          <w:sz w:val="24"/>
          <w:szCs w:val="24"/>
        </w:rPr>
        <w:t>additional doses of analgesic and antibiotic</w:t>
      </w:r>
      <w:r w:rsidR="003E4511" w:rsidRPr="00DD7D74">
        <w:rPr>
          <w:rFonts w:ascii="Times New Roman" w:hAnsi="Times New Roman" w:cs="Times New Roman"/>
          <w:sz w:val="24"/>
          <w:szCs w:val="24"/>
        </w:rPr>
        <w:t xml:space="preserve"> to aid with the recovery</w:t>
      </w:r>
      <w:r w:rsidR="003E334F">
        <w:rPr>
          <w:rFonts w:ascii="Times New Roman" w:hAnsi="Times New Roman" w:cs="Times New Roman"/>
          <w:sz w:val="24"/>
          <w:szCs w:val="24"/>
        </w:rPr>
        <w:t xml:space="preserve"> </w:t>
      </w:r>
      <w:r w:rsidR="003E334F" w:rsidRPr="003E334F">
        <w:rPr>
          <w:rFonts w:ascii="Times New Roman" w:hAnsi="Times New Roman" w:cs="Times New Roman"/>
          <w:color w:val="FF0000"/>
          <w:sz w:val="24"/>
          <w:szCs w:val="24"/>
        </w:rPr>
        <w:t>in accordance with the local/national regulations and veterinary advice</w:t>
      </w:r>
      <w:r w:rsidR="00C36CB6" w:rsidRPr="00DD7D74">
        <w:rPr>
          <w:rFonts w:ascii="Times New Roman" w:hAnsi="Times New Roman" w:cs="Times New Roman"/>
          <w:sz w:val="24"/>
          <w:szCs w:val="24"/>
        </w:rPr>
        <w:t>.</w:t>
      </w:r>
    </w:p>
    <w:p w:rsidR="00413576" w:rsidRPr="00DD7D74" w:rsidRDefault="00413576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D7D74">
        <w:rPr>
          <w:rFonts w:ascii="Times New Roman" w:hAnsi="Times New Roman" w:cs="Times New Roman"/>
          <w:sz w:val="24"/>
          <w:szCs w:val="24"/>
        </w:rPr>
        <w:t xml:space="preserve">5.2) </w:t>
      </w:r>
      <w:proofErr w:type="gramStart"/>
      <w:r w:rsidR="000C3E68">
        <w:rPr>
          <w:rFonts w:ascii="Times New Roman" w:hAnsi="Times New Roman" w:cs="Times New Roman"/>
          <w:sz w:val="24"/>
          <w:szCs w:val="24"/>
        </w:rPr>
        <w:t>Remove</w:t>
      </w:r>
      <w:proofErr w:type="gramEnd"/>
      <w:r w:rsidR="000C3E68">
        <w:rPr>
          <w:rFonts w:ascii="Times New Roman" w:hAnsi="Times New Roman" w:cs="Times New Roman"/>
          <w:sz w:val="24"/>
          <w:szCs w:val="24"/>
        </w:rPr>
        <w:t xml:space="preserve"> t</w:t>
      </w:r>
      <w:r w:rsidRPr="00DD7D74">
        <w:rPr>
          <w:rFonts w:ascii="Times New Roman" w:hAnsi="Times New Roman" w:cs="Times New Roman"/>
          <w:sz w:val="24"/>
          <w:szCs w:val="24"/>
        </w:rPr>
        <w:t xml:space="preserve">he sutures on </w:t>
      </w:r>
      <w:r w:rsidR="000C3E68">
        <w:rPr>
          <w:rFonts w:ascii="Times New Roman" w:hAnsi="Times New Roman" w:cs="Times New Roman"/>
          <w:sz w:val="24"/>
          <w:szCs w:val="24"/>
        </w:rPr>
        <w:t xml:space="preserve">the skin </w:t>
      </w:r>
      <w:r w:rsidR="00E24277" w:rsidRPr="00DD7D74">
        <w:rPr>
          <w:rFonts w:ascii="Times New Roman" w:hAnsi="Times New Roman" w:cs="Times New Roman"/>
          <w:sz w:val="24"/>
          <w:szCs w:val="24"/>
        </w:rPr>
        <w:t>after</w:t>
      </w:r>
      <w:r w:rsidRPr="00DD7D74">
        <w:rPr>
          <w:rFonts w:ascii="Times New Roman" w:hAnsi="Times New Roman" w:cs="Times New Roman"/>
          <w:sz w:val="24"/>
          <w:szCs w:val="24"/>
        </w:rPr>
        <w:t xml:space="preserve"> 7 – 10 days.</w:t>
      </w:r>
    </w:p>
    <w:p w:rsidR="00742867" w:rsidRPr="00DD7D74" w:rsidRDefault="000C3E68" w:rsidP="00DD7D7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te: </w:t>
      </w:r>
      <w:r w:rsidR="00C36CB6" w:rsidRPr="00DD7D74">
        <w:rPr>
          <w:rFonts w:ascii="Times New Roman" w:hAnsi="Times New Roman" w:cs="Times New Roman"/>
          <w:sz w:val="24"/>
          <w:szCs w:val="24"/>
        </w:rPr>
        <w:t>Common adverse effects</w:t>
      </w:r>
      <w:r w:rsidR="00742867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3527FD" w:rsidRPr="00DD7D74">
        <w:rPr>
          <w:rFonts w:ascii="Times New Roman" w:hAnsi="Times New Roman" w:cs="Times New Roman"/>
          <w:sz w:val="24"/>
          <w:szCs w:val="24"/>
        </w:rPr>
        <w:t>for the</w:t>
      </w:r>
      <w:r w:rsidR="00A0637C" w:rsidRPr="00DD7D74">
        <w:rPr>
          <w:rFonts w:ascii="Times New Roman" w:hAnsi="Times New Roman" w:cs="Times New Roman"/>
          <w:sz w:val="24"/>
          <w:szCs w:val="24"/>
        </w:rPr>
        <w:t xml:space="preserve"> surgery</w:t>
      </w:r>
      <w:r w:rsidR="00413576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742867" w:rsidRPr="00DD7D74">
        <w:rPr>
          <w:rFonts w:ascii="Times New Roman" w:hAnsi="Times New Roman" w:cs="Times New Roman"/>
          <w:sz w:val="24"/>
          <w:szCs w:val="24"/>
        </w:rPr>
        <w:t>in</w:t>
      </w:r>
      <w:r w:rsidR="004428BA" w:rsidRPr="00DD7D74">
        <w:rPr>
          <w:rFonts w:ascii="Times New Roman" w:hAnsi="Times New Roman" w:cs="Times New Roman"/>
          <w:sz w:val="24"/>
          <w:szCs w:val="24"/>
        </w:rPr>
        <w:t>clude formation of seroma or he</w:t>
      </w:r>
      <w:r w:rsidR="00742867" w:rsidRPr="00DD7D74">
        <w:rPr>
          <w:rFonts w:ascii="Times New Roman" w:hAnsi="Times New Roman" w:cs="Times New Roman"/>
          <w:sz w:val="24"/>
          <w:szCs w:val="24"/>
        </w:rPr>
        <w:t xml:space="preserve">matoma </w:t>
      </w:r>
      <w:r w:rsidR="00C36CB6" w:rsidRPr="00DD7D74">
        <w:rPr>
          <w:rFonts w:ascii="Times New Roman" w:hAnsi="Times New Roman" w:cs="Times New Roman"/>
          <w:sz w:val="24"/>
          <w:szCs w:val="24"/>
        </w:rPr>
        <w:t>at the incision site, scratch marks</w:t>
      </w:r>
      <w:r w:rsidR="00742867" w:rsidRPr="00DD7D74">
        <w:rPr>
          <w:rFonts w:ascii="Times New Roman" w:hAnsi="Times New Roman" w:cs="Times New Roman"/>
          <w:sz w:val="24"/>
          <w:szCs w:val="24"/>
        </w:rPr>
        <w:t xml:space="preserve"> on the skin due to the itchiness caused by the </w:t>
      </w:r>
      <w:r w:rsidR="00C36CB6" w:rsidRPr="00DD7D74">
        <w:rPr>
          <w:rFonts w:ascii="Times New Roman" w:hAnsi="Times New Roman" w:cs="Times New Roman"/>
          <w:sz w:val="24"/>
          <w:szCs w:val="24"/>
        </w:rPr>
        <w:t xml:space="preserve">internal </w:t>
      </w:r>
      <w:r w:rsidR="00742867" w:rsidRPr="00DD7D74">
        <w:rPr>
          <w:rFonts w:ascii="Times New Roman" w:hAnsi="Times New Roman" w:cs="Times New Roman"/>
          <w:sz w:val="24"/>
          <w:szCs w:val="24"/>
        </w:rPr>
        <w:t>absorbable suture</w:t>
      </w:r>
      <w:r w:rsidR="00C36CB6" w:rsidRPr="00DD7D74">
        <w:rPr>
          <w:rFonts w:ascii="Times New Roman" w:hAnsi="Times New Roman" w:cs="Times New Roman"/>
          <w:sz w:val="24"/>
          <w:szCs w:val="24"/>
        </w:rPr>
        <w:t xml:space="preserve">s, </w:t>
      </w:r>
      <w:r w:rsidR="00742867" w:rsidRPr="00DD7D74">
        <w:rPr>
          <w:rFonts w:ascii="Times New Roman" w:hAnsi="Times New Roman" w:cs="Times New Roman"/>
          <w:sz w:val="24"/>
          <w:szCs w:val="24"/>
        </w:rPr>
        <w:t>subtle sensory or locomotion deficits</w:t>
      </w:r>
      <w:r w:rsidR="00C36CB6" w:rsidRPr="00DD7D74">
        <w:rPr>
          <w:rFonts w:ascii="Times New Roman" w:hAnsi="Times New Roman" w:cs="Times New Roman"/>
          <w:sz w:val="24"/>
          <w:szCs w:val="24"/>
        </w:rPr>
        <w:t xml:space="preserve"> and signs of self-mutilation</w:t>
      </w:r>
      <w:r w:rsidR="00A94E7F" w:rsidRPr="00DD7D74">
        <w:rPr>
          <w:rFonts w:ascii="Times New Roman" w:hAnsi="Times New Roman" w:cs="Times New Roman"/>
          <w:sz w:val="24"/>
          <w:szCs w:val="24"/>
        </w:rPr>
        <w:t xml:space="preserve"> on </w:t>
      </w:r>
      <w:r w:rsidR="00742867" w:rsidRPr="00DD7D74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742867" w:rsidRPr="00DD7D74">
        <w:rPr>
          <w:rFonts w:ascii="Times New Roman" w:hAnsi="Times New Roman" w:cs="Times New Roman"/>
          <w:sz w:val="24"/>
          <w:szCs w:val="24"/>
        </w:rPr>
        <w:t>deafferented</w:t>
      </w:r>
      <w:proofErr w:type="spellEnd"/>
      <w:r w:rsidR="00742867" w:rsidRPr="00DD7D74">
        <w:rPr>
          <w:rFonts w:ascii="Times New Roman" w:hAnsi="Times New Roman" w:cs="Times New Roman"/>
          <w:sz w:val="24"/>
          <w:szCs w:val="24"/>
        </w:rPr>
        <w:t xml:space="preserve"> paw after dorsal root crush injury.</w:t>
      </w:r>
      <w:r w:rsidR="00C36CB6" w:rsidRPr="00DD7D7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or a</w:t>
      </w:r>
      <w:r w:rsidR="00C36CB6" w:rsidRPr="00DD7D74">
        <w:rPr>
          <w:rFonts w:ascii="Times New Roman" w:hAnsi="Times New Roman" w:cs="Times New Roman"/>
          <w:sz w:val="24"/>
          <w:szCs w:val="24"/>
        </w:rPr>
        <w:t>ny welfare issues</w:t>
      </w:r>
      <w:r w:rsidR="004428BA" w:rsidRPr="00DD7D74">
        <w:rPr>
          <w:rFonts w:ascii="Times New Roman" w:hAnsi="Times New Roman" w:cs="Times New Roman"/>
          <w:sz w:val="24"/>
          <w:szCs w:val="24"/>
        </w:rPr>
        <w:t xml:space="preserve"> that arise</w:t>
      </w:r>
      <w:r>
        <w:rPr>
          <w:rFonts w:ascii="Times New Roman" w:hAnsi="Times New Roman" w:cs="Times New Roman"/>
          <w:sz w:val="24"/>
          <w:szCs w:val="24"/>
        </w:rPr>
        <w:t>,</w:t>
      </w:r>
      <w:r w:rsidR="004428BA" w:rsidRPr="00DD7D74">
        <w:rPr>
          <w:rFonts w:ascii="Times New Roman" w:hAnsi="Times New Roman" w:cs="Times New Roman"/>
          <w:sz w:val="24"/>
          <w:szCs w:val="24"/>
        </w:rPr>
        <w:t xml:space="preserve"> which are</w:t>
      </w:r>
      <w:r w:rsidR="00C36CB6" w:rsidRPr="00DD7D74">
        <w:rPr>
          <w:rFonts w:ascii="Times New Roman" w:hAnsi="Times New Roman" w:cs="Times New Roman"/>
          <w:sz w:val="24"/>
          <w:szCs w:val="24"/>
        </w:rPr>
        <w:t xml:space="preserve"> substantially </w:t>
      </w:r>
      <w:r w:rsidR="00413576" w:rsidRPr="00DD7D74">
        <w:rPr>
          <w:rFonts w:ascii="Times New Roman" w:hAnsi="Times New Roman" w:cs="Times New Roman"/>
          <w:sz w:val="24"/>
          <w:szCs w:val="24"/>
        </w:rPr>
        <w:t xml:space="preserve">more </w:t>
      </w:r>
      <w:r w:rsidR="00C36CB6" w:rsidRPr="00DD7D74">
        <w:rPr>
          <w:rFonts w:ascii="Times New Roman" w:hAnsi="Times New Roman" w:cs="Times New Roman"/>
          <w:sz w:val="24"/>
          <w:szCs w:val="24"/>
        </w:rPr>
        <w:t>severe than those expected</w:t>
      </w:r>
      <w:r>
        <w:rPr>
          <w:rFonts w:ascii="Times New Roman" w:hAnsi="Times New Roman" w:cs="Times New Roman"/>
          <w:sz w:val="24"/>
          <w:szCs w:val="24"/>
        </w:rPr>
        <w:t>,</w:t>
      </w:r>
      <w:r w:rsidR="00C36CB6" w:rsidRPr="00DD7D74">
        <w:rPr>
          <w:rFonts w:ascii="Times New Roman" w:hAnsi="Times New Roman" w:cs="Times New Roman"/>
          <w:sz w:val="24"/>
          <w:szCs w:val="24"/>
        </w:rPr>
        <w:t xml:space="preserve"> seek </w:t>
      </w:r>
      <w:r w:rsidR="004428BA" w:rsidRPr="00DD7D74">
        <w:rPr>
          <w:rFonts w:ascii="Times New Roman" w:hAnsi="Times New Roman" w:cs="Times New Roman"/>
          <w:sz w:val="24"/>
          <w:szCs w:val="24"/>
        </w:rPr>
        <w:t xml:space="preserve">immediate </w:t>
      </w:r>
      <w:r w:rsidR="00C36CB6" w:rsidRPr="00DD7D74">
        <w:rPr>
          <w:rFonts w:ascii="Times New Roman" w:hAnsi="Times New Roman" w:cs="Times New Roman"/>
          <w:sz w:val="24"/>
          <w:szCs w:val="24"/>
        </w:rPr>
        <w:t xml:space="preserve">veterinary advice. </w:t>
      </w:r>
    </w:p>
    <w:p w:rsidR="00413576" w:rsidRPr="00DD7D74" w:rsidRDefault="00413576" w:rsidP="00DD7D74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976F1C" w:rsidRPr="004E0AC2" w:rsidRDefault="00955D72" w:rsidP="00F245EC">
      <w:pPr>
        <w:spacing w:after="240" w:line="240" w:lineRule="auto"/>
        <w:jc w:val="both"/>
        <w:rPr>
          <w:rFonts w:ascii="Times New Roman" w:hAnsi="Times New Roman" w:cs="Times New Roman"/>
          <w:b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6. </w:t>
      </w:r>
      <w:r w:rsidR="00097034" w:rsidRPr="004E0AC2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Anterograde </w:t>
      </w:r>
      <w:r w:rsidR="00976F1C" w:rsidRPr="004E0AC2">
        <w:rPr>
          <w:rFonts w:ascii="Times New Roman" w:hAnsi="Times New Roman" w:cs="Times New Roman"/>
          <w:b/>
          <w:sz w:val="24"/>
          <w:szCs w:val="24"/>
          <w:highlight w:val="yellow"/>
        </w:rPr>
        <w:t>CTB injection for axonal tracing</w:t>
      </w:r>
    </w:p>
    <w:p w:rsidR="009922DA" w:rsidRPr="004E0AC2" w:rsidRDefault="009922DA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Note: It is recommended to perform </w:t>
      </w:r>
      <w:r w:rsidR="005D2BEF" w:rsidRPr="004E0AC2">
        <w:rPr>
          <w:rFonts w:ascii="Times New Roman" w:hAnsi="Times New Roman" w:cs="Times New Roman"/>
          <w:sz w:val="24"/>
          <w:szCs w:val="24"/>
          <w:highlight w:val="yellow"/>
        </w:rPr>
        <w:t>cholera toxin B subunit (</w:t>
      </w:r>
      <w:r w:rsidR="00A40842" w:rsidRPr="004E0AC2">
        <w:rPr>
          <w:rFonts w:ascii="Times New Roman" w:hAnsi="Times New Roman" w:cs="Times New Roman"/>
          <w:sz w:val="24"/>
          <w:szCs w:val="24"/>
          <w:highlight w:val="yellow"/>
        </w:rPr>
        <w:t>CTB</w:t>
      </w:r>
      <w:r w:rsidR="005D2BEF" w:rsidRPr="004E0AC2">
        <w:rPr>
          <w:rFonts w:ascii="Times New Roman" w:hAnsi="Times New Roman" w:cs="Times New Roman"/>
          <w:sz w:val="24"/>
          <w:szCs w:val="24"/>
          <w:highlight w:val="yellow"/>
        </w:rPr>
        <w:t>)</w:t>
      </w:r>
      <w:r w:rsidR="00A40842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axonal tracing</w:t>
      </w:r>
      <w:r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a week prior to tissue collection.</w:t>
      </w:r>
    </w:p>
    <w:p w:rsidR="004D63A5" w:rsidRPr="004E0AC2" w:rsidRDefault="00EB4EFC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>6</w:t>
      </w:r>
      <w:r w:rsidR="00976F1C" w:rsidRPr="004E0AC2">
        <w:rPr>
          <w:rFonts w:ascii="Times New Roman" w:hAnsi="Times New Roman" w:cs="Times New Roman"/>
          <w:sz w:val="24"/>
          <w:szCs w:val="24"/>
          <w:highlight w:val="yellow"/>
        </w:rPr>
        <w:t>.1)</w:t>
      </w:r>
      <w:r w:rsidR="004D63A5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Prepare 1%</w:t>
      </w:r>
      <w:r w:rsidR="00010DAB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CTB solution</w:t>
      </w:r>
      <w:r w:rsidR="004D63A5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as per manufacturer’s instruction.</w:t>
      </w:r>
      <w:r w:rsidR="009922DA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</w:p>
    <w:p w:rsidR="004D63A5" w:rsidRPr="004E0AC2" w:rsidRDefault="00EB4EFC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>6</w:t>
      </w:r>
      <w:r w:rsidR="004D63A5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.2) </w:t>
      </w:r>
      <w:r w:rsidR="005378F3" w:rsidRPr="004E0AC2">
        <w:rPr>
          <w:rFonts w:ascii="Times New Roman" w:hAnsi="Times New Roman" w:cs="Times New Roman"/>
          <w:sz w:val="24"/>
          <w:szCs w:val="24"/>
          <w:highlight w:val="yellow"/>
        </w:rPr>
        <w:t>Optional:</w:t>
      </w:r>
      <w:r w:rsidR="00491888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1A1740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Add 1% of </w:t>
      </w:r>
      <w:proofErr w:type="spellStart"/>
      <w:r w:rsidR="001A1740" w:rsidRPr="004E0AC2">
        <w:rPr>
          <w:rFonts w:ascii="Times New Roman" w:hAnsi="Times New Roman" w:cs="Times New Roman"/>
          <w:sz w:val="24"/>
          <w:szCs w:val="24"/>
          <w:highlight w:val="yellow"/>
        </w:rPr>
        <w:t>colo</w:t>
      </w:r>
      <w:r w:rsidR="005D2BEF" w:rsidRPr="004E0AC2">
        <w:rPr>
          <w:rFonts w:ascii="Times New Roman" w:hAnsi="Times New Roman" w:cs="Times New Roman"/>
          <w:sz w:val="24"/>
          <w:szCs w:val="24"/>
          <w:highlight w:val="yellow"/>
        </w:rPr>
        <w:t>red</w:t>
      </w:r>
      <w:proofErr w:type="spellEnd"/>
      <w:r w:rsidR="004D63A5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dye t</w:t>
      </w:r>
      <w:r w:rsidR="005378F3" w:rsidRPr="004E0AC2">
        <w:rPr>
          <w:rFonts w:ascii="Times New Roman" w:hAnsi="Times New Roman" w:cs="Times New Roman"/>
          <w:sz w:val="24"/>
          <w:szCs w:val="24"/>
          <w:highlight w:val="yellow"/>
        </w:rPr>
        <w:t>o the solution for easy visualiz</w:t>
      </w:r>
      <w:r w:rsidR="004D63A5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ation </w:t>
      </w:r>
      <w:r w:rsidR="005378F3" w:rsidRPr="004E0AC2">
        <w:rPr>
          <w:rFonts w:ascii="Times New Roman" w:hAnsi="Times New Roman" w:cs="Times New Roman"/>
          <w:sz w:val="24"/>
          <w:szCs w:val="24"/>
          <w:highlight w:val="yellow"/>
        </w:rPr>
        <w:t>of the</w:t>
      </w:r>
      <w:r w:rsidR="004D63A5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injection later. Mix the solution very gently.</w:t>
      </w:r>
    </w:p>
    <w:p w:rsidR="009922DA" w:rsidRPr="004E0AC2" w:rsidRDefault="00EB4EFC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>6</w:t>
      </w:r>
      <w:r w:rsidR="00A46B6E" w:rsidRPr="004E0AC2">
        <w:rPr>
          <w:rFonts w:ascii="Times New Roman" w:hAnsi="Times New Roman" w:cs="Times New Roman"/>
          <w:sz w:val="24"/>
          <w:szCs w:val="24"/>
          <w:highlight w:val="yellow"/>
        </w:rPr>
        <w:t>.3) Anesthetiz</w:t>
      </w:r>
      <w:r w:rsidR="009922DA" w:rsidRPr="004E0AC2">
        <w:rPr>
          <w:rFonts w:ascii="Times New Roman" w:hAnsi="Times New Roman" w:cs="Times New Roman"/>
          <w:sz w:val="24"/>
          <w:szCs w:val="24"/>
          <w:highlight w:val="yellow"/>
        </w:rPr>
        <w:t>e</w:t>
      </w:r>
      <w:r w:rsidR="00A46B6E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the animal (see step 3.2.1) and stabiliz</w:t>
      </w:r>
      <w:r w:rsidR="009922DA" w:rsidRPr="004E0AC2">
        <w:rPr>
          <w:rFonts w:ascii="Times New Roman" w:hAnsi="Times New Roman" w:cs="Times New Roman"/>
          <w:sz w:val="24"/>
          <w:szCs w:val="24"/>
          <w:highlight w:val="yellow"/>
        </w:rPr>
        <w:t>e the</w:t>
      </w:r>
      <w:r w:rsidR="00010DAB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left</w:t>
      </w:r>
      <w:r w:rsidR="009922DA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010DAB" w:rsidRPr="004E0AC2">
        <w:rPr>
          <w:rFonts w:ascii="Times New Roman" w:hAnsi="Times New Roman" w:cs="Times New Roman"/>
          <w:sz w:val="24"/>
          <w:szCs w:val="24"/>
          <w:highlight w:val="yellow"/>
        </w:rPr>
        <w:t>fore</w:t>
      </w:r>
      <w:r w:rsidR="009922DA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paw </w:t>
      </w:r>
      <w:r w:rsidR="00DC68A4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 xml:space="preserve">by taping the </w:t>
      </w:r>
      <w:r w:rsidR="00DC68A4" w:rsidRPr="00DC68A4">
        <w:rPr>
          <w:rFonts w:ascii="Times New Roman" w:hAnsi="Times New Roman" w:cs="Times New Roman"/>
          <w:color w:val="FF0000"/>
          <w:sz w:val="24"/>
          <w:szCs w:val="24"/>
          <w:highlight w:val="yellow"/>
        </w:rPr>
        <w:t xml:space="preserve">limb </w:t>
      </w:r>
      <w:r w:rsidR="009922DA" w:rsidRPr="004E0AC2">
        <w:rPr>
          <w:rFonts w:ascii="Times New Roman" w:hAnsi="Times New Roman" w:cs="Times New Roman"/>
          <w:sz w:val="24"/>
          <w:szCs w:val="24"/>
          <w:highlight w:val="yellow"/>
        </w:rPr>
        <w:t>on the table.</w:t>
      </w:r>
    </w:p>
    <w:p w:rsidR="00A46B6E" w:rsidRPr="004E0AC2" w:rsidRDefault="00EB4EFC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  <w:lang w:val="en-US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</w:rPr>
        <w:t>6</w:t>
      </w:r>
      <w:r w:rsidR="00010DAB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.4) </w:t>
      </w:r>
      <w:proofErr w:type="gramStart"/>
      <w:r w:rsidR="0008763F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Manually</w:t>
      </w:r>
      <w:proofErr w:type="gramEnd"/>
      <w:r w:rsidR="0008763F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and s</w:t>
      </w:r>
      <w:r w:rsidR="005D2BEF" w:rsidRPr="004E0AC2">
        <w:rPr>
          <w:rFonts w:ascii="Times New Roman" w:hAnsi="Times New Roman" w:cs="Times New Roman"/>
          <w:sz w:val="24"/>
          <w:szCs w:val="24"/>
          <w:highlight w:val="yellow"/>
        </w:rPr>
        <w:t>lowly i</w:t>
      </w:r>
      <w:r w:rsidR="00010DAB" w:rsidRPr="004E0AC2">
        <w:rPr>
          <w:rFonts w:ascii="Times New Roman" w:hAnsi="Times New Roman" w:cs="Times New Roman"/>
          <w:sz w:val="24"/>
          <w:szCs w:val="24"/>
          <w:highlight w:val="yellow"/>
        </w:rPr>
        <w:t>nject 1</w:t>
      </w:r>
      <w:r w:rsidR="009922DA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proofErr w:type="spellStart"/>
      <w:r w:rsidR="009922DA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μl</w:t>
      </w:r>
      <w:proofErr w:type="spellEnd"/>
      <w:r w:rsidR="009922DA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of 1% CTB</w:t>
      </w:r>
      <w:r w:rsidR="00A40842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</w:t>
      </w:r>
      <w:r w:rsidR="005D2BEF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subcutaneously</w:t>
      </w:r>
      <w:r w:rsidR="00CE232C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into the cent</w:t>
      </w:r>
      <w:r w:rsidR="00010DAB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e</w:t>
      </w:r>
      <w:r w:rsidR="00CE232C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r</w:t>
      </w:r>
      <w:r w:rsidR="00010DAB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of the glabrous footp</w:t>
      </w:r>
      <w:r w:rsidR="005D2BEF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ad and four</w:t>
      </w:r>
      <w:r w:rsidR="00010DAB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digits using a mic</w:t>
      </w:r>
      <w:r w:rsidR="005D2BEF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roliter syringe fitted with a custom-made 33 gauge short needle. </w:t>
      </w:r>
    </w:p>
    <w:p w:rsidR="005D2BEF" w:rsidRPr="004E0AC2" w:rsidRDefault="00A46B6E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lastRenderedPageBreak/>
        <w:t xml:space="preserve">Note: </w:t>
      </w:r>
      <w:r w:rsidR="005D2BEF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Before injection, </w:t>
      </w:r>
      <w:r w:rsidR="005D2BEF" w:rsidRPr="004E0AC2">
        <w:rPr>
          <w:rFonts w:ascii="Times New Roman" w:hAnsi="Times New Roman" w:cs="Times New Roman"/>
          <w:sz w:val="24"/>
          <w:szCs w:val="24"/>
          <w:highlight w:val="yellow"/>
        </w:rPr>
        <w:t>it helps to first use a 30-gauge bevelled needle to make a small superficial opening on the skin which will assi</w:t>
      </w:r>
      <w:r w:rsidR="002D781D" w:rsidRPr="004E0AC2">
        <w:rPr>
          <w:rFonts w:ascii="Times New Roman" w:hAnsi="Times New Roman" w:cs="Times New Roman"/>
          <w:sz w:val="24"/>
          <w:szCs w:val="24"/>
          <w:highlight w:val="yellow"/>
        </w:rPr>
        <w:t>st</w:t>
      </w:r>
      <w:r w:rsidR="005D2BEF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insertion of the injection needle.</w:t>
      </w:r>
      <w:r w:rsidR="00DD7D74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</w:p>
    <w:p w:rsidR="009922DA" w:rsidRPr="00DD7D74" w:rsidRDefault="00EB4EFC" w:rsidP="00DD7D7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6</w:t>
      </w:r>
      <w:r w:rsidR="00010DAB" w:rsidRPr="004E0AC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.5) </w:t>
      </w:r>
      <w:proofErr w:type="gramStart"/>
      <w:r w:rsidR="00010DAB" w:rsidRPr="004E0AC2">
        <w:rPr>
          <w:rFonts w:ascii="Times New Roman" w:hAnsi="Times New Roman" w:cs="Times New Roman"/>
          <w:sz w:val="24"/>
          <w:szCs w:val="24"/>
          <w:highlight w:val="yellow"/>
        </w:rPr>
        <w:t>Allow</w:t>
      </w:r>
      <w:proofErr w:type="gramEnd"/>
      <w:r w:rsidR="00010DAB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the </w:t>
      </w:r>
      <w:r w:rsidR="000842CD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animal to recover fully from </w:t>
      </w:r>
      <w:proofErr w:type="spellStart"/>
      <w:r w:rsidR="000842CD" w:rsidRPr="004E0AC2">
        <w:rPr>
          <w:rFonts w:ascii="Times New Roman" w:hAnsi="Times New Roman" w:cs="Times New Roman"/>
          <w:sz w:val="24"/>
          <w:szCs w:val="24"/>
          <w:highlight w:val="yellow"/>
        </w:rPr>
        <w:t>an</w:t>
      </w:r>
      <w:r w:rsidR="00010DAB" w:rsidRPr="004E0AC2">
        <w:rPr>
          <w:rFonts w:ascii="Times New Roman" w:hAnsi="Times New Roman" w:cs="Times New Roman"/>
          <w:sz w:val="24"/>
          <w:szCs w:val="24"/>
          <w:highlight w:val="yellow"/>
        </w:rPr>
        <w:t>esthesia</w:t>
      </w:r>
      <w:proofErr w:type="spellEnd"/>
      <w:r w:rsidR="00010DAB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b</w:t>
      </w:r>
      <w:r w:rsidR="005D2BEF" w:rsidRPr="004E0AC2">
        <w:rPr>
          <w:rFonts w:ascii="Times New Roman" w:hAnsi="Times New Roman" w:cs="Times New Roman"/>
          <w:sz w:val="24"/>
          <w:szCs w:val="24"/>
          <w:highlight w:val="yellow"/>
        </w:rPr>
        <w:t>efore returning the animal to the</w:t>
      </w:r>
      <w:r w:rsidR="00010DAB" w:rsidRPr="004E0AC2">
        <w:rPr>
          <w:rFonts w:ascii="Times New Roman" w:hAnsi="Times New Roman" w:cs="Times New Roman"/>
          <w:sz w:val="24"/>
          <w:szCs w:val="24"/>
          <w:highlight w:val="yellow"/>
        </w:rPr>
        <w:t xml:space="preserve"> holding area.</w:t>
      </w:r>
      <w:r w:rsidR="00DD7D74">
        <w:rPr>
          <w:rFonts w:ascii="Times New Roman" w:hAnsi="Times New Roman" w:cs="Times New Roman"/>
          <w:sz w:val="24"/>
          <w:szCs w:val="24"/>
          <w:lang w:val="en-US"/>
        </w:rPr>
        <w:t xml:space="preserve">   </w:t>
      </w:r>
      <w:r w:rsidR="00DD7D74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D63A5" w:rsidRPr="00DD7D74" w:rsidRDefault="004D63A5" w:rsidP="00DD7D7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76F1C" w:rsidRPr="00DD7D74" w:rsidRDefault="00323D50" w:rsidP="00F245EC">
      <w:pPr>
        <w:spacing w:after="24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D7D74">
        <w:rPr>
          <w:rFonts w:ascii="Times New Roman" w:hAnsi="Times New Roman" w:cs="Times New Roman"/>
          <w:b/>
          <w:sz w:val="24"/>
          <w:szCs w:val="24"/>
        </w:rPr>
        <w:t>7</w:t>
      </w:r>
      <w:r w:rsidR="00976F1C" w:rsidRPr="00DD7D74">
        <w:rPr>
          <w:rFonts w:ascii="Times New Roman" w:hAnsi="Times New Roman" w:cs="Times New Roman"/>
          <w:b/>
          <w:sz w:val="24"/>
          <w:szCs w:val="24"/>
        </w:rPr>
        <w:t>. Tissue collection</w:t>
      </w:r>
    </w:p>
    <w:p w:rsidR="00323D50" w:rsidRPr="00DD7D74" w:rsidRDefault="005D2BEF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D7D74">
        <w:rPr>
          <w:rFonts w:ascii="Times New Roman" w:hAnsi="Times New Roman" w:cs="Times New Roman"/>
          <w:sz w:val="24"/>
          <w:szCs w:val="24"/>
        </w:rPr>
        <w:t>7</w:t>
      </w:r>
      <w:r w:rsidR="00976F1C" w:rsidRPr="00DD7D74">
        <w:rPr>
          <w:rFonts w:ascii="Times New Roman" w:hAnsi="Times New Roman" w:cs="Times New Roman"/>
          <w:sz w:val="24"/>
          <w:szCs w:val="24"/>
        </w:rPr>
        <w:t>.1)</w:t>
      </w:r>
      <w:r w:rsidR="00EB4EFC" w:rsidRPr="00DD7D7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323D50" w:rsidRPr="00DD7D74">
        <w:rPr>
          <w:rFonts w:ascii="Times New Roman" w:hAnsi="Times New Roman" w:cs="Times New Roman"/>
          <w:sz w:val="24"/>
          <w:szCs w:val="24"/>
        </w:rPr>
        <w:t>To</w:t>
      </w:r>
      <w:proofErr w:type="gramEnd"/>
      <w:r w:rsidR="00323D50" w:rsidRPr="00DD7D74">
        <w:rPr>
          <w:rFonts w:ascii="Times New Roman" w:hAnsi="Times New Roman" w:cs="Times New Roman"/>
          <w:sz w:val="24"/>
          <w:szCs w:val="24"/>
        </w:rPr>
        <w:t xml:space="preserve"> collect the virus-injected DRG and spinal cord for immunohistochemistr</w:t>
      </w:r>
      <w:r w:rsidR="000842CD">
        <w:rPr>
          <w:rFonts w:ascii="Times New Roman" w:hAnsi="Times New Roman" w:cs="Times New Roman"/>
          <w:sz w:val="24"/>
          <w:szCs w:val="24"/>
        </w:rPr>
        <w:t xml:space="preserve">y, administer an overdose of </w:t>
      </w:r>
      <w:proofErr w:type="spellStart"/>
      <w:r w:rsidR="000842CD">
        <w:rPr>
          <w:rFonts w:ascii="Times New Roman" w:hAnsi="Times New Roman" w:cs="Times New Roman"/>
          <w:sz w:val="24"/>
          <w:szCs w:val="24"/>
        </w:rPr>
        <w:t>an</w:t>
      </w:r>
      <w:r w:rsidR="00323D50" w:rsidRPr="00DD7D74">
        <w:rPr>
          <w:rFonts w:ascii="Times New Roman" w:hAnsi="Times New Roman" w:cs="Times New Roman"/>
          <w:sz w:val="24"/>
          <w:szCs w:val="24"/>
        </w:rPr>
        <w:t>esthetic</w:t>
      </w:r>
      <w:proofErr w:type="spellEnd"/>
      <w:r w:rsidR="00323D50" w:rsidRPr="00DD7D74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323D50" w:rsidRPr="00DD7D74">
        <w:rPr>
          <w:rFonts w:ascii="Times New Roman" w:hAnsi="Times New Roman" w:cs="Times New Roman"/>
          <w:sz w:val="24"/>
          <w:szCs w:val="24"/>
        </w:rPr>
        <w:t>transcardially</w:t>
      </w:r>
      <w:proofErr w:type="spellEnd"/>
      <w:r w:rsidR="00323D50" w:rsidRPr="00DD7D74">
        <w:rPr>
          <w:rFonts w:ascii="Times New Roman" w:hAnsi="Times New Roman" w:cs="Times New Roman"/>
          <w:sz w:val="24"/>
          <w:szCs w:val="24"/>
        </w:rPr>
        <w:t xml:space="preserve"> perfuse the animal with</w:t>
      </w:r>
      <w:r w:rsidRPr="00DD7D74">
        <w:rPr>
          <w:rFonts w:ascii="Times New Roman" w:hAnsi="Times New Roman" w:cs="Times New Roman"/>
          <w:sz w:val="24"/>
          <w:szCs w:val="24"/>
        </w:rPr>
        <w:t xml:space="preserve"> phosphate buffered saline, followed by</w:t>
      </w:r>
      <w:r w:rsidR="00323D50" w:rsidRPr="00DD7D74">
        <w:rPr>
          <w:rFonts w:ascii="Times New Roman" w:hAnsi="Times New Roman" w:cs="Times New Roman"/>
          <w:sz w:val="24"/>
          <w:szCs w:val="24"/>
        </w:rPr>
        <w:t xml:space="preserve"> 4% paraformaldehyde. Perform a full laminectomy on the spine </w:t>
      </w:r>
      <w:r w:rsidR="001328BA" w:rsidRPr="00DD7D74">
        <w:rPr>
          <w:rFonts w:ascii="Times New Roman" w:hAnsi="Times New Roman" w:cs="Times New Roman"/>
          <w:sz w:val="24"/>
          <w:szCs w:val="24"/>
        </w:rPr>
        <w:t xml:space="preserve">to collect the </w:t>
      </w:r>
      <w:r w:rsidRPr="00DD7D74">
        <w:rPr>
          <w:rFonts w:ascii="Times New Roman" w:hAnsi="Times New Roman" w:cs="Times New Roman"/>
          <w:sz w:val="24"/>
          <w:szCs w:val="24"/>
        </w:rPr>
        <w:t>fixed</w:t>
      </w:r>
      <w:r w:rsidR="002D4670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1328BA" w:rsidRPr="00DD7D74">
        <w:rPr>
          <w:rFonts w:ascii="Times New Roman" w:hAnsi="Times New Roman" w:cs="Times New Roman"/>
          <w:sz w:val="24"/>
          <w:szCs w:val="24"/>
        </w:rPr>
        <w:t>tissue</w:t>
      </w:r>
      <w:r w:rsidR="00323D50" w:rsidRPr="00DD7D74">
        <w:rPr>
          <w:rFonts w:ascii="Times New Roman" w:hAnsi="Times New Roman" w:cs="Times New Roman"/>
          <w:sz w:val="24"/>
          <w:szCs w:val="24"/>
        </w:rPr>
        <w:t xml:space="preserve"> carefully under a microscope. Proceed with tissue</w:t>
      </w:r>
      <w:r w:rsidRPr="00DD7D74">
        <w:rPr>
          <w:rFonts w:ascii="Times New Roman" w:hAnsi="Times New Roman" w:cs="Times New Roman"/>
          <w:sz w:val="24"/>
          <w:szCs w:val="24"/>
        </w:rPr>
        <w:t xml:space="preserve"> preparation,</w:t>
      </w:r>
      <w:r w:rsidR="00323D50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9328B8" w:rsidRPr="00DD7D74">
        <w:rPr>
          <w:rFonts w:ascii="Times New Roman" w:hAnsi="Times New Roman" w:cs="Times New Roman"/>
          <w:sz w:val="24"/>
          <w:szCs w:val="24"/>
        </w:rPr>
        <w:t xml:space="preserve">sectioning and processing </w:t>
      </w:r>
      <w:r w:rsidRPr="00DD7D74">
        <w:rPr>
          <w:rFonts w:ascii="Times New Roman" w:hAnsi="Times New Roman" w:cs="Times New Roman"/>
          <w:sz w:val="24"/>
          <w:szCs w:val="24"/>
        </w:rPr>
        <w:t>as required for analysis</w:t>
      </w:r>
      <w:r w:rsidR="00EC16B3" w:rsidRPr="00E00533">
        <w:rPr>
          <w:rFonts w:ascii="Times New Roman" w:hAnsi="Times New Roman" w:cs="Times New Roman"/>
          <w:color w:val="FF0000"/>
          <w:sz w:val="24"/>
          <w:szCs w:val="24"/>
        </w:rPr>
        <w:fldChar w:fldCharType="begin">
          <w:fldData xml:space="preserve">PEVuZE5vdGU+PENpdGU+PEF1dGhvcj5BbmRyZXdzPC9BdXRob3I+PFllYXI+MjAwOTwvWWVhcj48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</w:fldData>
        </w:fldChar>
      </w:r>
      <w:r w:rsidR="00A725D5" w:rsidRPr="00E00533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 </w:instrText>
      </w:r>
      <w:r w:rsidR="00EC16B3" w:rsidRPr="00E00533">
        <w:rPr>
          <w:rFonts w:ascii="Times New Roman" w:hAnsi="Times New Roman" w:cs="Times New Roman"/>
          <w:color w:val="FF0000"/>
          <w:sz w:val="24"/>
          <w:szCs w:val="24"/>
        </w:rPr>
        <w:fldChar w:fldCharType="begin">
          <w:fldData xml:space="preserve">PEVuZE5vdGU+PENpdGU+PEF1dGhvcj5BbmRyZXdzPC9BdXRob3I+PFllYXI+MjAwOTwvWWVhcj48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</w:fldData>
        </w:fldChar>
      </w:r>
      <w:r w:rsidR="00A725D5" w:rsidRPr="00E00533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.DATA </w:instrText>
      </w:r>
      <w:r w:rsidR="00EC16B3" w:rsidRPr="00E00533">
        <w:rPr>
          <w:rFonts w:ascii="Times New Roman" w:hAnsi="Times New Roman" w:cs="Times New Roman"/>
          <w:color w:val="FF0000"/>
          <w:sz w:val="24"/>
          <w:szCs w:val="24"/>
        </w:rPr>
      </w:r>
      <w:r w:rsidR="00EC16B3" w:rsidRPr="00E00533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="00EC16B3" w:rsidRPr="00E00533">
        <w:rPr>
          <w:rFonts w:ascii="Times New Roman" w:hAnsi="Times New Roman" w:cs="Times New Roman"/>
          <w:color w:val="FF0000"/>
          <w:sz w:val="24"/>
          <w:szCs w:val="24"/>
        </w:rPr>
      </w:r>
      <w:r w:rsidR="00EC16B3" w:rsidRPr="00E00533">
        <w:rPr>
          <w:rFonts w:ascii="Times New Roman" w:hAnsi="Times New Roman" w:cs="Times New Roman"/>
          <w:color w:val="FF0000"/>
          <w:sz w:val="24"/>
          <w:szCs w:val="24"/>
        </w:rPr>
        <w:fldChar w:fldCharType="separate"/>
      </w:r>
      <w:r w:rsidR="00A725D5" w:rsidRPr="00E00533">
        <w:rPr>
          <w:rFonts w:ascii="Times New Roman" w:hAnsi="Times New Roman" w:cs="Times New Roman"/>
          <w:noProof/>
          <w:color w:val="FF0000"/>
          <w:sz w:val="24"/>
          <w:szCs w:val="24"/>
          <w:vertAlign w:val="superscript"/>
        </w:rPr>
        <w:t>4-6</w:t>
      </w:r>
      <w:r w:rsidR="00EC16B3" w:rsidRPr="00E00533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="00323D50" w:rsidRPr="00DD7D74">
        <w:rPr>
          <w:rFonts w:ascii="Times New Roman" w:hAnsi="Times New Roman" w:cs="Times New Roman"/>
          <w:sz w:val="24"/>
          <w:szCs w:val="24"/>
        </w:rPr>
        <w:t>.</w:t>
      </w:r>
    </w:p>
    <w:p w:rsidR="00A94E7F" w:rsidRPr="005C3FEE" w:rsidRDefault="00323D50" w:rsidP="00F245EC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C3FEE">
        <w:rPr>
          <w:rFonts w:ascii="Times New Roman" w:hAnsi="Times New Roman" w:cs="Times New Roman"/>
          <w:sz w:val="24"/>
          <w:szCs w:val="24"/>
        </w:rPr>
        <w:t>Note: The recovered incision site should be</w:t>
      </w:r>
      <w:r w:rsidR="005D2BEF" w:rsidRPr="005C3FEE">
        <w:rPr>
          <w:rFonts w:ascii="Times New Roman" w:hAnsi="Times New Roman" w:cs="Times New Roman"/>
          <w:sz w:val="24"/>
          <w:szCs w:val="24"/>
        </w:rPr>
        <w:t xml:space="preserve"> apparent as observed by</w:t>
      </w:r>
      <w:r w:rsidR="001328BA" w:rsidRPr="005C3FEE">
        <w:rPr>
          <w:rFonts w:ascii="Times New Roman" w:hAnsi="Times New Roman" w:cs="Times New Roman"/>
          <w:sz w:val="24"/>
          <w:szCs w:val="24"/>
        </w:rPr>
        <w:t xml:space="preserve"> the presence of scar tissue</w:t>
      </w:r>
      <w:r w:rsidR="00A94E7F" w:rsidRPr="005C3FEE">
        <w:rPr>
          <w:rFonts w:ascii="Times New Roman" w:hAnsi="Times New Roman" w:cs="Times New Roman"/>
          <w:sz w:val="24"/>
          <w:szCs w:val="24"/>
        </w:rPr>
        <w:t>.</w:t>
      </w:r>
    </w:p>
    <w:p w:rsidR="00847ACA" w:rsidRPr="00DD7D74" w:rsidRDefault="005D2BEF" w:rsidP="00DD7D74">
      <w:pPr>
        <w:spacing w:after="0" w:line="24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DD7D74">
        <w:rPr>
          <w:rFonts w:ascii="Times New Roman" w:hAnsi="Times New Roman" w:cs="Times New Roman"/>
          <w:sz w:val="24"/>
          <w:szCs w:val="24"/>
        </w:rPr>
        <w:t>7</w:t>
      </w:r>
      <w:r w:rsidR="00323D50" w:rsidRPr="00DD7D74">
        <w:rPr>
          <w:rFonts w:ascii="Times New Roman" w:hAnsi="Times New Roman" w:cs="Times New Roman"/>
          <w:sz w:val="24"/>
          <w:szCs w:val="24"/>
        </w:rPr>
        <w:t xml:space="preserve">.2) </w:t>
      </w:r>
      <w:proofErr w:type="gramStart"/>
      <w:r w:rsidR="001328BA" w:rsidRPr="00DD7D74">
        <w:rPr>
          <w:rFonts w:ascii="Times New Roman" w:hAnsi="Times New Roman" w:cs="Times New Roman"/>
          <w:sz w:val="24"/>
          <w:szCs w:val="24"/>
        </w:rPr>
        <w:t>Alternatively</w:t>
      </w:r>
      <w:proofErr w:type="gramEnd"/>
      <w:r w:rsidR="001328BA" w:rsidRPr="00DD7D74">
        <w:rPr>
          <w:rFonts w:ascii="Times New Roman" w:hAnsi="Times New Roman" w:cs="Times New Roman"/>
          <w:sz w:val="24"/>
          <w:szCs w:val="24"/>
        </w:rPr>
        <w:t>, t</w:t>
      </w:r>
      <w:r w:rsidR="00EB4EFC" w:rsidRPr="00DD7D74">
        <w:rPr>
          <w:rFonts w:ascii="Times New Roman" w:hAnsi="Times New Roman" w:cs="Times New Roman"/>
          <w:sz w:val="24"/>
          <w:szCs w:val="24"/>
        </w:rPr>
        <w:t xml:space="preserve">o collect the virus-injected DRG for </w:t>
      </w:r>
      <w:r w:rsidR="00EB4EFC" w:rsidRPr="00DD7D74">
        <w:rPr>
          <w:rFonts w:ascii="Times New Roman" w:hAnsi="Times New Roman" w:cs="Times New Roman"/>
          <w:i/>
          <w:sz w:val="24"/>
          <w:szCs w:val="24"/>
        </w:rPr>
        <w:t>in vitro</w:t>
      </w:r>
      <w:r w:rsidRPr="00DD7D74">
        <w:rPr>
          <w:rFonts w:ascii="Times New Roman" w:hAnsi="Times New Roman" w:cs="Times New Roman"/>
          <w:sz w:val="24"/>
          <w:szCs w:val="24"/>
        </w:rPr>
        <w:t xml:space="preserve"> culture, sacrifice</w:t>
      </w:r>
      <w:r w:rsidR="00EB4EFC" w:rsidRPr="00DD7D74">
        <w:rPr>
          <w:rFonts w:ascii="Times New Roman" w:hAnsi="Times New Roman" w:cs="Times New Roman"/>
          <w:sz w:val="24"/>
          <w:szCs w:val="24"/>
        </w:rPr>
        <w:t xml:space="preserve"> the animal humanely with an approved method such as rising concentration of carbon dioxide. </w:t>
      </w:r>
      <w:r w:rsidR="002D4670" w:rsidRPr="00DD7D74">
        <w:rPr>
          <w:rFonts w:ascii="Times New Roman" w:hAnsi="Times New Roman" w:cs="Times New Roman"/>
          <w:sz w:val="24"/>
          <w:szCs w:val="24"/>
        </w:rPr>
        <w:t>Freshly d</w:t>
      </w:r>
      <w:r w:rsidR="00EB4EFC" w:rsidRPr="00DD7D74">
        <w:rPr>
          <w:rFonts w:ascii="Times New Roman" w:hAnsi="Times New Roman" w:cs="Times New Roman"/>
          <w:sz w:val="24"/>
          <w:szCs w:val="24"/>
        </w:rPr>
        <w:t>issect</w:t>
      </w:r>
      <w:r w:rsidR="003527FD" w:rsidRPr="00DD7D74">
        <w:rPr>
          <w:rFonts w:ascii="Times New Roman" w:hAnsi="Times New Roman" w:cs="Times New Roman"/>
          <w:sz w:val="24"/>
          <w:szCs w:val="24"/>
        </w:rPr>
        <w:t xml:space="preserve"> the DRG</w:t>
      </w:r>
      <w:r w:rsidR="002D4670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A94E7F" w:rsidRPr="00DD7D74">
        <w:rPr>
          <w:rFonts w:ascii="Times New Roman" w:hAnsi="Times New Roman" w:cs="Times New Roman"/>
          <w:sz w:val="24"/>
          <w:szCs w:val="24"/>
        </w:rPr>
        <w:t>under a</w:t>
      </w:r>
      <w:r w:rsidR="00EB4EFC" w:rsidRPr="00DD7D74">
        <w:rPr>
          <w:rFonts w:ascii="Times New Roman" w:hAnsi="Times New Roman" w:cs="Times New Roman"/>
          <w:sz w:val="24"/>
          <w:szCs w:val="24"/>
        </w:rPr>
        <w:t xml:space="preserve"> microscope</w:t>
      </w:r>
      <w:r w:rsidR="002D4670" w:rsidRPr="00DD7D74">
        <w:rPr>
          <w:rFonts w:ascii="Times New Roman" w:hAnsi="Times New Roman" w:cs="Times New Roman"/>
          <w:sz w:val="24"/>
          <w:szCs w:val="24"/>
        </w:rPr>
        <w:t xml:space="preserve"> carefully</w:t>
      </w:r>
      <w:r w:rsidR="00ED2B9E" w:rsidRPr="00DD7D74">
        <w:rPr>
          <w:rFonts w:ascii="Times New Roman" w:hAnsi="Times New Roman" w:cs="Times New Roman"/>
          <w:sz w:val="24"/>
          <w:szCs w:val="24"/>
        </w:rPr>
        <w:t xml:space="preserve">, ensuring aseptic conditions whenever possible. </w:t>
      </w:r>
      <w:r w:rsidR="00A94E7F" w:rsidRPr="00DD7D74">
        <w:rPr>
          <w:rFonts w:ascii="Times New Roman" w:hAnsi="Times New Roman" w:cs="Times New Roman"/>
          <w:sz w:val="24"/>
          <w:szCs w:val="24"/>
        </w:rPr>
        <w:t>Proceed with tissue</w:t>
      </w:r>
      <w:r w:rsidR="00323D50" w:rsidRPr="00DD7D74">
        <w:rPr>
          <w:rFonts w:ascii="Times New Roman" w:hAnsi="Times New Roman" w:cs="Times New Roman"/>
          <w:sz w:val="24"/>
          <w:szCs w:val="24"/>
        </w:rPr>
        <w:t xml:space="preserve"> culture as desired</w:t>
      </w:r>
      <w:r w:rsidR="00EC16B3" w:rsidRPr="00E00533">
        <w:rPr>
          <w:rFonts w:ascii="Times New Roman" w:hAnsi="Times New Roman" w:cs="Times New Roman"/>
          <w:color w:val="FF0000"/>
          <w:sz w:val="24"/>
          <w:szCs w:val="24"/>
        </w:rPr>
        <w:fldChar w:fldCharType="begin">
          <w:fldData xml:space="preserve">PEVuZE5vdGU+PENpdGU+PEF1dGhvcj5BbmRyZXdzPC9BdXRob3I+PFllYXI+MjAwOTwvWWVhcj48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</w:fldData>
        </w:fldChar>
      </w:r>
      <w:r w:rsidR="00A725D5" w:rsidRPr="00E00533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 </w:instrText>
      </w:r>
      <w:r w:rsidR="00EC16B3" w:rsidRPr="00E00533">
        <w:rPr>
          <w:rFonts w:ascii="Times New Roman" w:hAnsi="Times New Roman" w:cs="Times New Roman"/>
          <w:color w:val="FF0000"/>
          <w:sz w:val="24"/>
          <w:szCs w:val="24"/>
        </w:rPr>
        <w:fldChar w:fldCharType="begin">
          <w:fldData xml:space="preserve">PEVuZE5vdGU+PENpdGU+PEF1dGhvcj5BbmRyZXdzPC9BdXRob3I+PFllYXI+MjAwOTwvWWVhcj48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</w:fldData>
        </w:fldChar>
      </w:r>
      <w:r w:rsidR="00A725D5" w:rsidRPr="00E00533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.DATA </w:instrText>
      </w:r>
      <w:r w:rsidR="00EC16B3" w:rsidRPr="00E00533">
        <w:rPr>
          <w:rFonts w:ascii="Times New Roman" w:hAnsi="Times New Roman" w:cs="Times New Roman"/>
          <w:color w:val="FF0000"/>
          <w:sz w:val="24"/>
          <w:szCs w:val="24"/>
        </w:rPr>
      </w:r>
      <w:r w:rsidR="00EC16B3" w:rsidRPr="00E00533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="00EC16B3" w:rsidRPr="00E00533">
        <w:rPr>
          <w:rFonts w:ascii="Times New Roman" w:hAnsi="Times New Roman" w:cs="Times New Roman"/>
          <w:color w:val="FF0000"/>
          <w:sz w:val="24"/>
          <w:szCs w:val="24"/>
        </w:rPr>
      </w:r>
      <w:r w:rsidR="00EC16B3" w:rsidRPr="00E00533">
        <w:rPr>
          <w:rFonts w:ascii="Times New Roman" w:hAnsi="Times New Roman" w:cs="Times New Roman"/>
          <w:color w:val="FF0000"/>
          <w:sz w:val="24"/>
          <w:szCs w:val="24"/>
        </w:rPr>
        <w:fldChar w:fldCharType="separate"/>
      </w:r>
      <w:r w:rsidR="00A725D5" w:rsidRPr="00E00533">
        <w:rPr>
          <w:rFonts w:ascii="Times New Roman" w:hAnsi="Times New Roman" w:cs="Times New Roman"/>
          <w:noProof/>
          <w:color w:val="FF0000"/>
          <w:sz w:val="24"/>
          <w:szCs w:val="24"/>
          <w:vertAlign w:val="superscript"/>
        </w:rPr>
        <w:t>4-6,10</w:t>
      </w:r>
      <w:r w:rsidR="00EC16B3" w:rsidRPr="00E00533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="00323D50" w:rsidRPr="00DD7D74">
        <w:rPr>
          <w:rFonts w:ascii="Times New Roman" w:hAnsi="Times New Roman" w:cs="Times New Roman"/>
          <w:sz w:val="24"/>
          <w:szCs w:val="24"/>
        </w:rPr>
        <w:t>.</w:t>
      </w:r>
    </w:p>
    <w:p w:rsidR="00847ACA" w:rsidRPr="00DD7D74" w:rsidRDefault="00847ACA" w:rsidP="00DD7D7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47ACA" w:rsidRPr="00DD7D74" w:rsidRDefault="00847ACA" w:rsidP="00DD7D74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DD7D74">
        <w:rPr>
          <w:rFonts w:ascii="Times New Roman" w:hAnsi="Times New Roman" w:cs="Times New Roman"/>
          <w:b/>
          <w:sz w:val="24"/>
          <w:szCs w:val="24"/>
        </w:rPr>
        <w:t>REPRESENTATIVE RESULTS</w:t>
      </w:r>
    </w:p>
    <w:p w:rsidR="002059CF" w:rsidRPr="00DD7D74" w:rsidRDefault="002D2394" w:rsidP="00DD7D7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D7D74">
        <w:rPr>
          <w:rFonts w:ascii="Times New Roman" w:hAnsi="Times New Roman" w:cs="Times New Roman"/>
          <w:sz w:val="24"/>
          <w:szCs w:val="24"/>
        </w:rPr>
        <w:t xml:space="preserve">As a representation, a transverse </w:t>
      </w:r>
      <w:r w:rsidR="00D2228C" w:rsidRPr="00DD7D74">
        <w:rPr>
          <w:rFonts w:ascii="Times New Roman" w:hAnsi="Times New Roman" w:cs="Times New Roman"/>
          <w:sz w:val="24"/>
          <w:szCs w:val="24"/>
        </w:rPr>
        <w:t xml:space="preserve">spinal cord section </w:t>
      </w:r>
      <w:r w:rsidRPr="00DD7D74">
        <w:rPr>
          <w:rFonts w:ascii="Times New Roman" w:hAnsi="Times New Roman" w:cs="Times New Roman"/>
          <w:sz w:val="24"/>
          <w:szCs w:val="24"/>
        </w:rPr>
        <w:t xml:space="preserve">with </w:t>
      </w:r>
      <w:r w:rsidR="000649A8">
        <w:rPr>
          <w:rFonts w:ascii="Times New Roman" w:hAnsi="Times New Roman" w:cs="Times New Roman"/>
          <w:sz w:val="24"/>
          <w:szCs w:val="24"/>
        </w:rPr>
        <w:t xml:space="preserve">the </w:t>
      </w:r>
      <w:r w:rsidRPr="00DD7D74">
        <w:rPr>
          <w:rFonts w:ascii="Times New Roman" w:hAnsi="Times New Roman" w:cs="Times New Roman"/>
          <w:sz w:val="24"/>
          <w:szCs w:val="24"/>
        </w:rPr>
        <w:t xml:space="preserve">attached DRG </w:t>
      </w:r>
      <w:r w:rsidR="00D2228C" w:rsidRPr="00DD7D74">
        <w:rPr>
          <w:rFonts w:ascii="Times New Roman" w:hAnsi="Times New Roman" w:cs="Times New Roman"/>
          <w:sz w:val="24"/>
          <w:szCs w:val="24"/>
        </w:rPr>
        <w:t>is presented to show the eff</w:t>
      </w:r>
      <w:r w:rsidR="003F7522" w:rsidRPr="00DD7D74">
        <w:rPr>
          <w:rFonts w:ascii="Times New Roman" w:hAnsi="Times New Roman" w:cs="Times New Roman"/>
          <w:sz w:val="24"/>
          <w:szCs w:val="24"/>
        </w:rPr>
        <w:t>ectiveness of this protocol</w:t>
      </w:r>
      <w:r w:rsidR="00D2228C" w:rsidRPr="00DD7D74">
        <w:rPr>
          <w:rFonts w:ascii="Times New Roman" w:hAnsi="Times New Roman" w:cs="Times New Roman"/>
          <w:sz w:val="24"/>
          <w:szCs w:val="24"/>
        </w:rPr>
        <w:t xml:space="preserve"> in</w:t>
      </w:r>
      <w:r w:rsidR="00873ABC" w:rsidRPr="00DD7D74">
        <w:rPr>
          <w:rFonts w:ascii="Times New Roman" w:hAnsi="Times New Roman" w:cs="Times New Roman"/>
          <w:sz w:val="24"/>
          <w:szCs w:val="24"/>
        </w:rPr>
        <w:t xml:space="preserve"> transducing</w:t>
      </w:r>
      <w:r w:rsidR="00D2228C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DB4B57" w:rsidRPr="00DD7D74">
        <w:rPr>
          <w:rFonts w:ascii="Times New Roman" w:hAnsi="Times New Roman" w:cs="Times New Roman"/>
          <w:sz w:val="24"/>
          <w:szCs w:val="24"/>
        </w:rPr>
        <w:t xml:space="preserve">DRG neurons and tracing </w:t>
      </w:r>
      <w:r w:rsidR="00D2228C" w:rsidRPr="00DD7D74">
        <w:rPr>
          <w:rFonts w:ascii="Times New Roman" w:hAnsi="Times New Roman" w:cs="Times New Roman"/>
          <w:sz w:val="24"/>
          <w:szCs w:val="24"/>
        </w:rPr>
        <w:t>sensory axons in the spinal</w:t>
      </w:r>
      <w:r w:rsidR="00F658B4" w:rsidRPr="00DD7D74">
        <w:rPr>
          <w:rFonts w:ascii="Times New Roman" w:hAnsi="Times New Roman" w:cs="Times New Roman"/>
          <w:sz w:val="24"/>
          <w:szCs w:val="24"/>
        </w:rPr>
        <w:t xml:space="preserve"> cord four</w:t>
      </w:r>
      <w:r w:rsidR="00D2228C" w:rsidRPr="00DD7D74">
        <w:rPr>
          <w:rFonts w:ascii="Times New Roman" w:hAnsi="Times New Roman" w:cs="Times New Roman"/>
          <w:sz w:val="24"/>
          <w:szCs w:val="24"/>
        </w:rPr>
        <w:t xml:space="preserve"> weeks after injecting </w:t>
      </w:r>
      <w:r w:rsidRPr="00DD7D74">
        <w:rPr>
          <w:rFonts w:ascii="Times New Roman" w:hAnsi="Times New Roman" w:cs="Times New Roman"/>
          <w:sz w:val="24"/>
          <w:szCs w:val="24"/>
        </w:rPr>
        <w:t>a</w:t>
      </w:r>
      <w:r w:rsidR="00DB4B57" w:rsidRPr="00DD7D74">
        <w:rPr>
          <w:rFonts w:ascii="Times New Roman" w:hAnsi="Times New Roman" w:cs="Times New Roman"/>
          <w:sz w:val="24"/>
          <w:szCs w:val="24"/>
        </w:rPr>
        <w:t xml:space="preserve"> control virus </w:t>
      </w:r>
      <w:r w:rsidR="00D2228C" w:rsidRPr="00DD7D74">
        <w:rPr>
          <w:rFonts w:ascii="Times New Roman" w:hAnsi="Times New Roman" w:cs="Times New Roman"/>
          <w:sz w:val="24"/>
          <w:szCs w:val="24"/>
        </w:rPr>
        <w:t>AAV5-GFP directly into the C7 DRG without dorsal root crush injury (</w:t>
      </w:r>
      <w:r w:rsidR="00D2228C" w:rsidRPr="00DD7D74">
        <w:rPr>
          <w:rFonts w:ascii="Times New Roman" w:hAnsi="Times New Roman" w:cs="Times New Roman"/>
          <w:b/>
          <w:sz w:val="24"/>
          <w:szCs w:val="24"/>
        </w:rPr>
        <w:t>Figure 1A</w:t>
      </w:r>
      <w:r w:rsidR="00D2228C" w:rsidRPr="00DD7D74">
        <w:rPr>
          <w:rFonts w:ascii="Times New Roman" w:hAnsi="Times New Roman" w:cs="Times New Roman"/>
          <w:sz w:val="24"/>
          <w:szCs w:val="24"/>
        </w:rPr>
        <w:t xml:space="preserve">). </w:t>
      </w:r>
      <w:r w:rsidR="00743842" w:rsidRPr="00DD7D74">
        <w:rPr>
          <w:rFonts w:ascii="Times New Roman" w:hAnsi="Times New Roman" w:cs="Times New Roman"/>
          <w:sz w:val="24"/>
          <w:szCs w:val="24"/>
        </w:rPr>
        <w:t>Axons in both the dorsal column and dorsal horn of the sp</w:t>
      </w:r>
      <w:r w:rsidRPr="00DD7D74">
        <w:rPr>
          <w:rFonts w:ascii="Times New Roman" w:hAnsi="Times New Roman" w:cs="Times New Roman"/>
          <w:sz w:val="24"/>
          <w:szCs w:val="24"/>
        </w:rPr>
        <w:t>inal cord express</w:t>
      </w:r>
      <w:r w:rsidR="00743842" w:rsidRPr="00DD7D74">
        <w:rPr>
          <w:rFonts w:ascii="Times New Roman" w:hAnsi="Times New Roman" w:cs="Times New Roman"/>
          <w:sz w:val="24"/>
          <w:szCs w:val="24"/>
        </w:rPr>
        <w:t xml:space="preserve"> GFP (</w:t>
      </w:r>
      <w:r w:rsidR="00743842" w:rsidRPr="00DD7D74">
        <w:rPr>
          <w:rFonts w:ascii="Times New Roman" w:hAnsi="Times New Roman" w:cs="Times New Roman"/>
          <w:b/>
          <w:sz w:val="24"/>
          <w:szCs w:val="24"/>
        </w:rPr>
        <w:t>Figure 1B</w:t>
      </w:r>
      <w:r w:rsidR="00CC0554" w:rsidRPr="00DD7D74">
        <w:rPr>
          <w:rFonts w:ascii="Times New Roman" w:hAnsi="Times New Roman" w:cs="Times New Roman"/>
          <w:sz w:val="24"/>
          <w:szCs w:val="24"/>
        </w:rPr>
        <w:t xml:space="preserve">), as well as </w:t>
      </w:r>
      <w:r w:rsidR="00743842" w:rsidRPr="00DD7D74">
        <w:rPr>
          <w:rFonts w:ascii="Times New Roman" w:hAnsi="Times New Roman" w:cs="Times New Roman"/>
          <w:sz w:val="24"/>
          <w:szCs w:val="24"/>
        </w:rPr>
        <w:t xml:space="preserve">cell bodies and axons </w:t>
      </w:r>
      <w:r w:rsidRPr="00DD7D74">
        <w:rPr>
          <w:rFonts w:ascii="Times New Roman" w:hAnsi="Times New Roman" w:cs="Times New Roman"/>
          <w:sz w:val="24"/>
          <w:szCs w:val="24"/>
        </w:rPr>
        <w:t>with</w:t>
      </w:r>
      <w:r w:rsidR="00743842" w:rsidRPr="00DD7D74">
        <w:rPr>
          <w:rFonts w:ascii="Times New Roman" w:hAnsi="Times New Roman" w:cs="Times New Roman"/>
          <w:sz w:val="24"/>
          <w:szCs w:val="24"/>
        </w:rPr>
        <w:t>in the injected DRG (</w:t>
      </w:r>
      <w:r w:rsidR="00743842" w:rsidRPr="00DD7D74">
        <w:rPr>
          <w:rFonts w:ascii="Times New Roman" w:hAnsi="Times New Roman" w:cs="Times New Roman"/>
          <w:b/>
          <w:sz w:val="24"/>
          <w:szCs w:val="24"/>
        </w:rPr>
        <w:t>Figure 1C</w:t>
      </w:r>
      <w:r w:rsidR="00743842" w:rsidRPr="00DD7D74">
        <w:rPr>
          <w:rFonts w:ascii="Times New Roman" w:hAnsi="Times New Roman" w:cs="Times New Roman"/>
          <w:sz w:val="24"/>
          <w:szCs w:val="24"/>
        </w:rPr>
        <w:t>).</w:t>
      </w:r>
      <w:r w:rsidR="00873ABC" w:rsidRPr="00DD7D74">
        <w:rPr>
          <w:rFonts w:ascii="Times New Roman" w:hAnsi="Times New Roman" w:cs="Times New Roman"/>
          <w:sz w:val="24"/>
          <w:szCs w:val="24"/>
        </w:rPr>
        <w:t xml:space="preserve"> Additional anatomical analysis</w:t>
      </w:r>
      <w:r w:rsidR="00743842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873ABC" w:rsidRPr="00DD7D74">
        <w:rPr>
          <w:rFonts w:ascii="Times New Roman" w:hAnsi="Times New Roman" w:cs="Times New Roman"/>
          <w:sz w:val="24"/>
          <w:szCs w:val="24"/>
        </w:rPr>
        <w:t>o</w:t>
      </w:r>
      <w:r w:rsidRPr="00DD7D74">
        <w:rPr>
          <w:rFonts w:ascii="Times New Roman" w:hAnsi="Times New Roman" w:cs="Times New Roman"/>
          <w:sz w:val="24"/>
          <w:szCs w:val="24"/>
        </w:rPr>
        <w:t xml:space="preserve">f the cuneate nucleus, </w:t>
      </w:r>
      <w:r w:rsidR="00873ABC" w:rsidRPr="00DD7D74">
        <w:rPr>
          <w:rFonts w:ascii="Times New Roman" w:hAnsi="Times New Roman" w:cs="Times New Roman"/>
          <w:sz w:val="24"/>
          <w:szCs w:val="24"/>
        </w:rPr>
        <w:t>the</w:t>
      </w:r>
      <w:r w:rsidR="00722B4B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CC0554" w:rsidRPr="00DD7D74">
        <w:rPr>
          <w:rFonts w:ascii="Times New Roman" w:hAnsi="Times New Roman" w:cs="Times New Roman"/>
          <w:sz w:val="24"/>
          <w:szCs w:val="24"/>
        </w:rPr>
        <w:t xml:space="preserve">sensory </w:t>
      </w:r>
      <w:r w:rsidR="00722B4B" w:rsidRPr="00DD7D74">
        <w:rPr>
          <w:rFonts w:ascii="Times New Roman" w:hAnsi="Times New Roman" w:cs="Times New Roman"/>
          <w:sz w:val="24"/>
          <w:szCs w:val="24"/>
        </w:rPr>
        <w:t>axon</w:t>
      </w:r>
      <w:r w:rsidR="00873ABC" w:rsidRPr="00DD7D74">
        <w:rPr>
          <w:rFonts w:ascii="Times New Roman" w:hAnsi="Times New Roman" w:cs="Times New Roman"/>
          <w:sz w:val="24"/>
          <w:szCs w:val="24"/>
        </w:rPr>
        <w:t xml:space="preserve"> terminal in the brainstem, reveals positive </w:t>
      </w:r>
      <w:r w:rsidR="00097034" w:rsidRPr="00DD7D74">
        <w:rPr>
          <w:rFonts w:ascii="Times New Roman" w:hAnsi="Times New Roman" w:cs="Times New Roman"/>
          <w:sz w:val="24"/>
          <w:szCs w:val="24"/>
        </w:rPr>
        <w:t xml:space="preserve">anterograde </w:t>
      </w:r>
      <w:r w:rsidR="00873ABC" w:rsidRPr="00DD7D74">
        <w:rPr>
          <w:rFonts w:ascii="Times New Roman" w:hAnsi="Times New Roman" w:cs="Times New Roman"/>
          <w:sz w:val="24"/>
          <w:szCs w:val="24"/>
        </w:rPr>
        <w:t xml:space="preserve">CTB tracing </w:t>
      </w:r>
      <w:r w:rsidR="003F7522" w:rsidRPr="00DD7D74">
        <w:rPr>
          <w:rFonts w:ascii="Times New Roman" w:hAnsi="Times New Roman" w:cs="Times New Roman"/>
          <w:sz w:val="24"/>
          <w:szCs w:val="24"/>
        </w:rPr>
        <w:t>(</w:t>
      </w:r>
      <w:r w:rsidR="003F7522" w:rsidRPr="00DD7D74">
        <w:rPr>
          <w:rFonts w:ascii="Times New Roman" w:hAnsi="Times New Roman" w:cs="Times New Roman"/>
          <w:b/>
          <w:sz w:val="24"/>
          <w:szCs w:val="24"/>
        </w:rPr>
        <w:t>Figure 1D</w:t>
      </w:r>
      <w:r w:rsidR="003F7522" w:rsidRPr="00DD7D74">
        <w:rPr>
          <w:rFonts w:ascii="Times New Roman" w:hAnsi="Times New Roman" w:cs="Times New Roman"/>
          <w:sz w:val="24"/>
          <w:szCs w:val="24"/>
        </w:rPr>
        <w:t>).</w:t>
      </w:r>
      <w:r w:rsidR="00722B4B" w:rsidRPr="00DD7D74">
        <w:rPr>
          <w:rFonts w:ascii="Times New Roman" w:hAnsi="Times New Roman" w:cs="Times New Roman"/>
          <w:sz w:val="24"/>
          <w:szCs w:val="24"/>
        </w:rPr>
        <w:t xml:space="preserve"> </w:t>
      </w:r>
    </w:p>
    <w:p w:rsidR="002059CF" w:rsidRPr="00DD7D74" w:rsidRDefault="002059CF" w:rsidP="00DD7D7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22B4B" w:rsidRPr="00DD7D74" w:rsidRDefault="00722B4B" w:rsidP="00DD7D7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D7D74">
        <w:rPr>
          <w:rFonts w:ascii="Times New Roman" w:hAnsi="Times New Roman" w:cs="Times New Roman"/>
          <w:sz w:val="24"/>
          <w:szCs w:val="24"/>
        </w:rPr>
        <w:t xml:space="preserve">When DRG injection is performed </w:t>
      </w:r>
      <w:r w:rsidR="003A6211">
        <w:rPr>
          <w:rFonts w:ascii="Times New Roman" w:hAnsi="Times New Roman" w:cs="Times New Roman"/>
          <w:sz w:val="24"/>
          <w:szCs w:val="24"/>
        </w:rPr>
        <w:t xml:space="preserve">concurrent </w:t>
      </w:r>
      <w:r w:rsidRPr="00DD7D74">
        <w:rPr>
          <w:rFonts w:ascii="Times New Roman" w:hAnsi="Times New Roman" w:cs="Times New Roman"/>
          <w:sz w:val="24"/>
          <w:szCs w:val="24"/>
        </w:rPr>
        <w:t>with a complete C5-C8 dorsal root crush</w:t>
      </w:r>
      <w:r w:rsidR="00772A87" w:rsidRPr="00DD7D74">
        <w:rPr>
          <w:rFonts w:ascii="Times New Roman" w:hAnsi="Times New Roman" w:cs="Times New Roman"/>
          <w:sz w:val="24"/>
          <w:szCs w:val="24"/>
        </w:rPr>
        <w:t xml:space="preserve"> inj</w:t>
      </w:r>
      <w:r w:rsidR="002D2394" w:rsidRPr="00DD7D74">
        <w:rPr>
          <w:rFonts w:ascii="Times New Roman" w:hAnsi="Times New Roman" w:cs="Times New Roman"/>
          <w:sz w:val="24"/>
          <w:szCs w:val="24"/>
        </w:rPr>
        <w:t>ury</w:t>
      </w:r>
      <w:r w:rsidRPr="00DD7D74">
        <w:rPr>
          <w:rFonts w:ascii="Times New Roman" w:hAnsi="Times New Roman" w:cs="Times New Roman"/>
          <w:sz w:val="24"/>
          <w:szCs w:val="24"/>
        </w:rPr>
        <w:t>, no GFP-positive axons in the</w:t>
      </w:r>
      <w:r w:rsidR="00CC0554" w:rsidRPr="00DD7D74">
        <w:rPr>
          <w:rFonts w:ascii="Times New Roman" w:hAnsi="Times New Roman" w:cs="Times New Roman"/>
          <w:sz w:val="24"/>
          <w:szCs w:val="24"/>
        </w:rPr>
        <w:t xml:space="preserve"> spinal cord or</w:t>
      </w:r>
      <w:r w:rsidRPr="00DD7D74">
        <w:rPr>
          <w:rFonts w:ascii="Times New Roman" w:hAnsi="Times New Roman" w:cs="Times New Roman"/>
          <w:sz w:val="24"/>
          <w:szCs w:val="24"/>
        </w:rPr>
        <w:t xml:space="preserve"> CTB-positive terminals in the cuneate nucleus are observed (</w:t>
      </w:r>
      <w:r w:rsidRPr="00DD7D74">
        <w:rPr>
          <w:rFonts w:ascii="Times New Roman" w:hAnsi="Times New Roman" w:cs="Times New Roman"/>
          <w:b/>
          <w:sz w:val="24"/>
          <w:szCs w:val="24"/>
        </w:rPr>
        <w:t>Figure 2A</w:t>
      </w:r>
      <w:r w:rsidRPr="00DD7D74">
        <w:rPr>
          <w:rFonts w:ascii="Times New Roman" w:hAnsi="Times New Roman" w:cs="Times New Roman"/>
          <w:sz w:val="24"/>
          <w:szCs w:val="24"/>
        </w:rPr>
        <w:t>).</w:t>
      </w:r>
      <w:r w:rsidR="002D2394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DE32F1" w:rsidRPr="00F56C35">
        <w:rPr>
          <w:rFonts w:ascii="Times New Roman" w:hAnsi="Times New Roman" w:cs="Times New Roman"/>
          <w:color w:val="FF0000"/>
          <w:sz w:val="24"/>
          <w:szCs w:val="24"/>
        </w:rPr>
        <w:t xml:space="preserve">However, it is worth pointing out that </w:t>
      </w:r>
      <w:proofErr w:type="spellStart"/>
      <w:r w:rsidR="00B12FAC">
        <w:rPr>
          <w:rFonts w:ascii="Times New Roman" w:hAnsi="Times New Roman" w:cs="Times New Roman"/>
          <w:color w:val="FF0000"/>
          <w:sz w:val="24"/>
          <w:szCs w:val="24"/>
        </w:rPr>
        <w:t>axotomized</w:t>
      </w:r>
      <w:proofErr w:type="spellEnd"/>
      <w:r w:rsidR="00B12FAC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DE32F1" w:rsidRPr="00F56C35">
        <w:rPr>
          <w:rFonts w:ascii="Times New Roman" w:hAnsi="Times New Roman" w:cs="Times New Roman"/>
          <w:color w:val="FF0000"/>
          <w:sz w:val="24"/>
          <w:szCs w:val="24"/>
        </w:rPr>
        <w:t xml:space="preserve">sensory axons can </w:t>
      </w:r>
      <w:r w:rsidR="00F56C35" w:rsidRPr="00F56C35">
        <w:rPr>
          <w:rFonts w:ascii="Times New Roman" w:hAnsi="Times New Roman" w:cs="Times New Roman"/>
          <w:color w:val="FF0000"/>
          <w:sz w:val="24"/>
          <w:szCs w:val="24"/>
        </w:rPr>
        <w:t xml:space="preserve">still </w:t>
      </w:r>
      <w:r w:rsidR="00DE32F1" w:rsidRPr="00F56C35">
        <w:rPr>
          <w:rFonts w:ascii="Times New Roman" w:hAnsi="Times New Roman" w:cs="Times New Roman"/>
          <w:color w:val="FF0000"/>
          <w:sz w:val="24"/>
          <w:szCs w:val="24"/>
        </w:rPr>
        <w:t xml:space="preserve">regenerate </w:t>
      </w:r>
      <w:r w:rsidR="00F56C35" w:rsidRPr="00F56C35">
        <w:rPr>
          <w:rFonts w:ascii="Times New Roman" w:hAnsi="Times New Roman" w:cs="Times New Roman"/>
          <w:color w:val="FF0000"/>
          <w:sz w:val="24"/>
          <w:szCs w:val="24"/>
        </w:rPr>
        <w:t xml:space="preserve">up to </w:t>
      </w:r>
      <w:r w:rsidR="00AB2115">
        <w:rPr>
          <w:rFonts w:ascii="Times New Roman" w:hAnsi="Times New Roman" w:cs="Times New Roman"/>
          <w:color w:val="FF0000"/>
          <w:sz w:val="24"/>
          <w:szCs w:val="24"/>
        </w:rPr>
        <w:t xml:space="preserve">the dorsal root entry zone </w:t>
      </w:r>
      <w:r w:rsidR="00F56C35" w:rsidRPr="00F56C35">
        <w:rPr>
          <w:rFonts w:ascii="Times New Roman" w:hAnsi="Times New Roman" w:cs="Times New Roman"/>
          <w:color w:val="FF0000"/>
          <w:sz w:val="24"/>
          <w:szCs w:val="24"/>
        </w:rPr>
        <w:t>in a</w:t>
      </w:r>
      <w:r w:rsidR="00DE32F1" w:rsidRPr="00F56C35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F56C35" w:rsidRPr="00F56C35">
        <w:rPr>
          <w:rFonts w:ascii="Times New Roman" w:hAnsi="Times New Roman" w:cs="Times New Roman"/>
          <w:color w:val="FF0000"/>
          <w:sz w:val="24"/>
          <w:szCs w:val="24"/>
        </w:rPr>
        <w:t xml:space="preserve">completely </w:t>
      </w:r>
      <w:r w:rsidR="00DE32F1" w:rsidRPr="00F56C35">
        <w:rPr>
          <w:rFonts w:ascii="Times New Roman" w:hAnsi="Times New Roman" w:cs="Times New Roman"/>
          <w:color w:val="FF0000"/>
          <w:sz w:val="24"/>
          <w:szCs w:val="24"/>
        </w:rPr>
        <w:t xml:space="preserve">crushed dorsal root </w:t>
      </w:r>
      <w:r w:rsidR="00F56C35" w:rsidRPr="00F56C35">
        <w:rPr>
          <w:rFonts w:ascii="Times New Roman" w:hAnsi="Times New Roman" w:cs="Times New Roman"/>
          <w:color w:val="FF0000"/>
          <w:sz w:val="24"/>
          <w:szCs w:val="24"/>
        </w:rPr>
        <w:t>which is a PNS environment</w:t>
      </w:r>
      <w:r w:rsidR="00AB2115">
        <w:rPr>
          <w:rFonts w:ascii="Times New Roman" w:hAnsi="Times New Roman" w:cs="Times New Roman"/>
          <w:color w:val="FF0000"/>
          <w:sz w:val="24"/>
          <w:szCs w:val="24"/>
        </w:rPr>
        <w:t xml:space="preserve">, but not beyond into </w:t>
      </w:r>
      <w:r w:rsidR="00F56C35" w:rsidRPr="00F56C35">
        <w:rPr>
          <w:rFonts w:ascii="Times New Roman" w:hAnsi="Times New Roman" w:cs="Times New Roman"/>
          <w:color w:val="FF0000"/>
          <w:sz w:val="24"/>
          <w:szCs w:val="24"/>
        </w:rPr>
        <w:t>the spinal cord</w:t>
      </w:r>
      <w:r w:rsidR="00EC16B3" w:rsidRPr="00F56C35">
        <w:rPr>
          <w:rFonts w:ascii="Times New Roman" w:hAnsi="Times New Roman" w:cs="Times New Roman"/>
          <w:color w:val="FF0000"/>
          <w:sz w:val="24"/>
          <w:szCs w:val="24"/>
        </w:rPr>
        <w:fldChar w:fldCharType="begin">
          <w:fldData xml:space="preserve">PEVuZE5vdGU+PENpdGU+PEF1dGhvcj5BbmRyZXdzPC9BdXRob3I+PFllYXI+MjAwOTwvWWVhcj48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</w:fldData>
        </w:fldChar>
      </w:r>
      <w:r w:rsidR="00F56C35" w:rsidRPr="00F56C35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 </w:instrText>
      </w:r>
      <w:r w:rsidR="00EC16B3" w:rsidRPr="00F56C35">
        <w:rPr>
          <w:rFonts w:ascii="Times New Roman" w:hAnsi="Times New Roman" w:cs="Times New Roman"/>
          <w:color w:val="FF0000"/>
          <w:sz w:val="24"/>
          <w:szCs w:val="24"/>
        </w:rPr>
        <w:fldChar w:fldCharType="begin">
          <w:fldData xml:space="preserve">PEVuZE5vdGU+PENpdGU+PEF1dGhvcj5BbmRyZXdzPC9BdXRob3I+PFllYXI+MjAwOTwvWWVhcj48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</w:fldData>
        </w:fldChar>
      </w:r>
      <w:r w:rsidR="00F56C35" w:rsidRPr="00F56C35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.DATA </w:instrText>
      </w:r>
      <w:r w:rsidR="00EC16B3" w:rsidRPr="00F56C35">
        <w:rPr>
          <w:rFonts w:ascii="Times New Roman" w:hAnsi="Times New Roman" w:cs="Times New Roman"/>
          <w:color w:val="FF0000"/>
          <w:sz w:val="24"/>
          <w:szCs w:val="24"/>
        </w:rPr>
      </w:r>
      <w:r w:rsidR="00EC16B3" w:rsidRPr="00F56C35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="00EC16B3" w:rsidRPr="00F56C35">
        <w:rPr>
          <w:rFonts w:ascii="Times New Roman" w:hAnsi="Times New Roman" w:cs="Times New Roman"/>
          <w:color w:val="FF0000"/>
          <w:sz w:val="24"/>
          <w:szCs w:val="24"/>
        </w:rPr>
      </w:r>
      <w:r w:rsidR="00EC16B3" w:rsidRPr="00F56C35">
        <w:rPr>
          <w:rFonts w:ascii="Times New Roman" w:hAnsi="Times New Roman" w:cs="Times New Roman"/>
          <w:color w:val="FF0000"/>
          <w:sz w:val="24"/>
          <w:szCs w:val="24"/>
        </w:rPr>
        <w:fldChar w:fldCharType="separate"/>
      </w:r>
      <w:r w:rsidR="00F56C35" w:rsidRPr="00F56C35">
        <w:rPr>
          <w:rFonts w:ascii="Times New Roman" w:hAnsi="Times New Roman" w:cs="Times New Roman"/>
          <w:noProof/>
          <w:color w:val="FF0000"/>
          <w:sz w:val="24"/>
          <w:szCs w:val="24"/>
          <w:vertAlign w:val="superscript"/>
        </w:rPr>
        <w:t>4,5</w:t>
      </w:r>
      <w:r w:rsidR="00EC16B3" w:rsidRPr="00F56C35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="00F56C35">
        <w:rPr>
          <w:rFonts w:ascii="Times New Roman" w:hAnsi="Times New Roman" w:cs="Times New Roman"/>
          <w:color w:val="FF0000"/>
          <w:sz w:val="24"/>
          <w:szCs w:val="24"/>
        </w:rPr>
        <w:t xml:space="preserve"> (</w:t>
      </w:r>
      <w:r w:rsidR="00F56C35" w:rsidRPr="00F56C35">
        <w:rPr>
          <w:rFonts w:ascii="Times New Roman" w:hAnsi="Times New Roman" w:cs="Times New Roman"/>
          <w:b/>
          <w:color w:val="FF0000"/>
          <w:sz w:val="24"/>
          <w:szCs w:val="24"/>
        </w:rPr>
        <w:t>Figure 2A</w:t>
      </w:r>
      <w:r w:rsidR="00F56C35">
        <w:rPr>
          <w:rFonts w:ascii="Times New Roman" w:hAnsi="Times New Roman" w:cs="Times New Roman"/>
          <w:color w:val="FF0000"/>
          <w:sz w:val="24"/>
          <w:szCs w:val="24"/>
        </w:rPr>
        <w:t>)</w:t>
      </w:r>
      <w:r w:rsidR="00F56C35">
        <w:rPr>
          <w:rFonts w:ascii="Times New Roman" w:hAnsi="Times New Roman" w:cs="Times New Roman"/>
          <w:sz w:val="24"/>
          <w:szCs w:val="24"/>
        </w:rPr>
        <w:t xml:space="preserve">. </w:t>
      </w:r>
      <w:r w:rsidR="002D2394" w:rsidRPr="00DD7D74">
        <w:rPr>
          <w:rFonts w:ascii="Times New Roman" w:hAnsi="Times New Roman" w:cs="Times New Roman"/>
          <w:sz w:val="24"/>
          <w:szCs w:val="24"/>
        </w:rPr>
        <w:t>In the event that</w:t>
      </w:r>
      <w:r w:rsidR="004D0EB9" w:rsidRPr="00DD7D74">
        <w:rPr>
          <w:rFonts w:ascii="Times New Roman" w:hAnsi="Times New Roman" w:cs="Times New Roman"/>
          <w:sz w:val="24"/>
          <w:szCs w:val="24"/>
        </w:rPr>
        <w:t xml:space="preserve"> the injected virus contains the transgene of </w:t>
      </w:r>
      <w:r w:rsidR="005429DC" w:rsidRPr="00DD7D74">
        <w:rPr>
          <w:rFonts w:ascii="Times New Roman" w:hAnsi="Times New Roman" w:cs="Times New Roman"/>
          <w:sz w:val="24"/>
          <w:szCs w:val="24"/>
        </w:rPr>
        <w:t xml:space="preserve">a </w:t>
      </w:r>
      <w:r w:rsidR="004D0EB9" w:rsidRPr="00DD7D74">
        <w:rPr>
          <w:rFonts w:ascii="Times New Roman" w:hAnsi="Times New Roman" w:cs="Times New Roman"/>
          <w:sz w:val="24"/>
          <w:szCs w:val="24"/>
        </w:rPr>
        <w:t xml:space="preserve">potential growth-promoting protein, </w:t>
      </w:r>
      <w:r w:rsidR="00820C8B" w:rsidRPr="00DD7D74">
        <w:rPr>
          <w:rFonts w:ascii="Times New Roman" w:hAnsi="Times New Roman" w:cs="Times New Roman"/>
          <w:sz w:val="24"/>
          <w:szCs w:val="24"/>
        </w:rPr>
        <w:t xml:space="preserve">the presence of </w:t>
      </w:r>
      <w:r w:rsidR="004D0EB9" w:rsidRPr="00DD7D74">
        <w:rPr>
          <w:rFonts w:ascii="Times New Roman" w:hAnsi="Times New Roman" w:cs="Times New Roman"/>
          <w:sz w:val="24"/>
          <w:szCs w:val="24"/>
        </w:rPr>
        <w:t>labelled axons in the spinal</w:t>
      </w:r>
      <w:r w:rsidR="002D2394" w:rsidRPr="00DD7D74">
        <w:rPr>
          <w:rFonts w:ascii="Times New Roman" w:hAnsi="Times New Roman" w:cs="Times New Roman"/>
          <w:sz w:val="24"/>
          <w:szCs w:val="24"/>
        </w:rPr>
        <w:t xml:space="preserve"> cord may represent</w:t>
      </w:r>
      <w:r w:rsidR="004D0EB9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5429DC" w:rsidRPr="00DD7D74">
        <w:rPr>
          <w:rFonts w:ascii="Times New Roman" w:hAnsi="Times New Roman" w:cs="Times New Roman"/>
          <w:sz w:val="24"/>
          <w:szCs w:val="24"/>
        </w:rPr>
        <w:t xml:space="preserve">either </w:t>
      </w:r>
      <w:r w:rsidR="002D2394" w:rsidRPr="00DD7D74">
        <w:rPr>
          <w:rFonts w:ascii="Times New Roman" w:hAnsi="Times New Roman" w:cs="Times New Roman"/>
          <w:sz w:val="24"/>
          <w:szCs w:val="24"/>
        </w:rPr>
        <w:t xml:space="preserve">regeneration or an </w:t>
      </w:r>
      <w:r w:rsidR="00CC0554" w:rsidRPr="00DD7D74">
        <w:rPr>
          <w:rFonts w:ascii="Times New Roman" w:hAnsi="Times New Roman" w:cs="Times New Roman"/>
          <w:sz w:val="24"/>
          <w:szCs w:val="24"/>
        </w:rPr>
        <w:t>incomplete dorsal r</w:t>
      </w:r>
      <w:r w:rsidR="002D2394" w:rsidRPr="00DD7D74">
        <w:rPr>
          <w:rFonts w:ascii="Times New Roman" w:hAnsi="Times New Roman" w:cs="Times New Roman"/>
          <w:sz w:val="24"/>
          <w:szCs w:val="24"/>
        </w:rPr>
        <w:t xml:space="preserve">oot crush injury </w:t>
      </w:r>
      <w:r w:rsidR="00820C8B" w:rsidRPr="00DD7D74">
        <w:rPr>
          <w:rFonts w:ascii="Times New Roman" w:hAnsi="Times New Roman" w:cs="Times New Roman"/>
          <w:sz w:val="24"/>
          <w:szCs w:val="24"/>
        </w:rPr>
        <w:t>(</w:t>
      </w:r>
      <w:r w:rsidR="00820C8B" w:rsidRPr="00DD7D74">
        <w:rPr>
          <w:rFonts w:ascii="Times New Roman" w:hAnsi="Times New Roman" w:cs="Times New Roman"/>
          <w:b/>
          <w:sz w:val="24"/>
          <w:szCs w:val="24"/>
        </w:rPr>
        <w:t>Figure 2B</w:t>
      </w:r>
      <w:r w:rsidR="00820C8B" w:rsidRPr="00DD7D74">
        <w:rPr>
          <w:rFonts w:ascii="Times New Roman" w:hAnsi="Times New Roman" w:cs="Times New Roman"/>
          <w:sz w:val="24"/>
          <w:szCs w:val="24"/>
        </w:rPr>
        <w:t>)</w:t>
      </w:r>
      <w:r w:rsidR="004D0EB9" w:rsidRPr="00DD7D74">
        <w:rPr>
          <w:rFonts w:ascii="Times New Roman" w:hAnsi="Times New Roman" w:cs="Times New Roman"/>
          <w:sz w:val="24"/>
          <w:szCs w:val="24"/>
        </w:rPr>
        <w:t xml:space="preserve">. To discriminate </w:t>
      </w:r>
      <w:r w:rsidR="002D2394" w:rsidRPr="00DD7D74">
        <w:rPr>
          <w:rFonts w:ascii="Times New Roman" w:hAnsi="Times New Roman" w:cs="Times New Roman"/>
          <w:sz w:val="24"/>
          <w:szCs w:val="24"/>
        </w:rPr>
        <w:t xml:space="preserve">between </w:t>
      </w:r>
      <w:r w:rsidR="004D0EB9" w:rsidRPr="00DD7D74">
        <w:rPr>
          <w:rFonts w:ascii="Times New Roman" w:hAnsi="Times New Roman" w:cs="Times New Roman"/>
          <w:sz w:val="24"/>
          <w:szCs w:val="24"/>
        </w:rPr>
        <w:t xml:space="preserve">these two </w:t>
      </w:r>
      <w:r w:rsidR="002D2394" w:rsidRPr="00DD7D74">
        <w:rPr>
          <w:rFonts w:ascii="Times New Roman" w:hAnsi="Times New Roman" w:cs="Times New Roman"/>
          <w:sz w:val="24"/>
          <w:szCs w:val="24"/>
        </w:rPr>
        <w:t>outcomes</w:t>
      </w:r>
      <w:r w:rsidR="00DE5FDB" w:rsidRPr="00DD7D74">
        <w:rPr>
          <w:rFonts w:ascii="Times New Roman" w:hAnsi="Times New Roman" w:cs="Times New Roman"/>
          <w:sz w:val="24"/>
          <w:szCs w:val="24"/>
        </w:rPr>
        <w:t xml:space="preserve">, </w:t>
      </w:r>
      <w:r w:rsidR="004D0EB9" w:rsidRPr="00DD7D74">
        <w:rPr>
          <w:rFonts w:ascii="Times New Roman" w:hAnsi="Times New Roman" w:cs="Times New Roman"/>
          <w:sz w:val="24"/>
          <w:szCs w:val="24"/>
        </w:rPr>
        <w:t xml:space="preserve">CTB axonal tracing </w:t>
      </w:r>
      <w:r w:rsidR="00DE5FDB" w:rsidRPr="00DD7D74">
        <w:rPr>
          <w:rFonts w:ascii="Times New Roman" w:hAnsi="Times New Roman" w:cs="Times New Roman"/>
          <w:sz w:val="24"/>
          <w:szCs w:val="24"/>
        </w:rPr>
        <w:t xml:space="preserve">in the cuneate nucleus </w:t>
      </w:r>
      <w:r w:rsidR="002D2394" w:rsidRPr="00DD7D74">
        <w:rPr>
          <w:rFonts w:ascii="Times New Roman" w:hAnsi="Times New Roman" w:cs="Times New Roman"/>
          <w:sz w:val="24"/>
          <w:szCs w:val="24"/>
        </w:rPr>
        <w:t>should</w:t>
      </w:r>
      <w:r w:rsidR="00820C8B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0649A8">
        <w:rPr>
          <w:rFonts w:ascii="Times New Roman" w:hAnsi="Times New Roman" w:cs="Times New Roman"/>
          <w:sz w:val="24"/>
          <w:szCs w:val="24"/>
        </w:rPr>
        <w:t>be analyz</w:t>
      </w:r>
      <w:r w:rsidR="004D0EB9" w:rsidRPr="00DD7D74">
        <w:rPr>
          <w:rFonts w:ascii="Times New Roman" w:hAnsi="Times New Roman" w:cs="Times New Roman"/>
          <w:sz w:val="24"/>
          <w:szCs w:val="24"/>
        </w:rPr>
        <w:t>ed. The presence of CTB-positive terminals i</w:t>
      </w:r>
      <w:r w:rsidR="00CC0554" w:rsidRPr="00DD7D74">
        <w:rPr>
          <w:rFonts w:ascii="Times New Roman" w:hAnsi="Times New Roman" w:cs="Times New Roman"/>
          <w:sz w:val="24"/>
          <w:szCs w:val="24"/>
        </w:rPr>
        <w:t>n the cuneate nucleus highlights the likelihood of incomplete injury (</w:t>
      </w:r>
      <w:r w:rsidR="00CC0554" w:rsidRPr="00DD7D74">
        <w:rPr>
          <w:rFonts w:ascii="Times New Roman" w:hAnsi="Times New Roman" w:cs="Times New Roman"/>
          <w:b/>
          <w:sz w:val="24"/>
          <w:szCs w:val="24"/>
        </w:rPr>
        <w:t>Figure 2C</w:t>
      </w:r>
      <w:r w:rsidR="00CC0554" w:rsidRPr="00DD7D74">
        <w:rPr>
          <w:rFonts w:ascii="Times New Roman" w:hAnsi="Times New Roman" w:cs="Times New Roman"/>
          <w:sz w:val="24"/>
          <w:szCs w:val="24"/>
        </w:rPr>
        <w:t xml:space="preserve">), </w:t>
      </w:r>
      <w:r w:rsidR="00820C8B" w:rsidRPr="00DD7D74">
        <w:rPr>
          <w:rFonts w:ascii="Times New Roman" w:hAnsi="Times New Roman" w:cs="Times New Roman"/>
          <w:sz w:val="24"/>
          <w:szCs w:val="24"/>
        </w:rPr>
        <w:t>while the absence of CTB-positive terminals suggest</w:t>
      </w:r>
      <w:r w:rsidR="00CC0554" w:rsidRPr="00DD7D74">
        <w:rPr>
          <w:rFonts w:ascii="Times New Roman" w:hAnsi="Times New Roman" w:cs="Times New Roman"/>
          <w:sz w:val="24"/>
          <w:szCs w:val="24"/>
        </w:rPr>
        <w:t>s</w:t>
      </w:r>
      <w:r w:rsidR="00820C8B" w:rsidRPr="00DD7D74">
        <w:rPr>
          <w:rFonts w:ascii="Times New Roman" w:hAnsi="Times New Roman" w:cs="Times New Roman"/>
          <w:sz w:val="24"/>
          <w:szCs w:val="24"/>
        </w:rPr>
        <w:t xml:space="preserve"> partial regeneration</w:t>
      </w:r>
      <w:r w:rsidR="00CC0554" w:rsidRPr="00DD7D74">
        <w:rPr>
          <w:rFonts w:ascii="Times New Roman" w:hAnsi="Times New Roman" w:cs="Times New Roman"/>
          <w:sz w:val="24"/>
          <w:szCs w:val="24"/>
        </w:rPr>
        <w:t xml:space="preserve"> in</w:t>
      </w:r>
      <w:r w:rsidR="002D2394" w:rsidRPr="00DD7D74">
        <w:rPr>
          <w:rFonts w:ascii="Times New Roman" w:hAnsi="Times New Roman" w:cs="Times New Roman"/>
          <w:sz w:val="24"/>
          <w:szCs w:val="24"/>
        </w:rPr>
        <w:t>to</w:t>
      </w:r>
      <w:r w:rsidR="00CC0554" w:rsidRPr="00DD7D74">
        <w:rPr>
          <w:rFonts w:ascii="Times New Roman" w:hAnsi="Times New Roman" w:cs="Times New Roman"/>
          <w:sz w:val="24"/>
          <w:szCs w:val="24"/>
        </w:rPr>
        <w:t xml:space="preserve"> the spinal cord</w:t>
      </w:r>
      <w:r w:rsidR="002D2394" w:rsidRPr="00DD7D74">
        <w:rPr>
          <w:rFonts w:ascii="Times New Roman" w:hAnsi="Times New Roman" w:cs="Times New Roman"/>
          <w:sz w:val="24"/>
          <w:szCs w:val="24"/>
        </w:rPr>
        <w:t xml:space="preserve"> as regenerated axons are likely unable to grow the entire distance to reach</w:t>
      </w:r>
      <w:r w:rsidR="00CC0554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703BF8" w:rsidRPr="00DD7D74">
        <w:rPr>
          <w:rFonts w:ascii="Times New Roman" w:hAnsi="Times New Roman" w:cs="Times New Roman"/>
          <w:sz w:val="24"/>
          <w:szCs w:val="24"/>
        </w:rPr>
        <w:t>the cuneate nucleus (</w:t>
      </w:r>
      <w:r w:rsidR="00703BF8" w:rsidRPr="00DD7D74">
        <w:rPr>
          <w:rFonts w:ascii="Times New Roman" w:hAnsi="Times New Roman" w:cs="Times New Roman"/>
          <w:b/>
          <w:sz w:val="24"/>
          <w:szCs w:val="24"/>
        </w:rPr>
        <w:t>Figure 2D</w:t>
      </w:r>
      <w:r w:rsidR="00703BF8" w:rsidRPr="00DD7D74">
        <w:rPr>
          <w:rFonts w:ascii="Times New Roman" w:hAnsi="Times New Roman" w:cs="Times New Roman"/>
          <w:sz w:val="24"/>
          <w:szCs w:val="24"/>
        </w:rPr>
        <w:t>)</w:t>
      </w:r>
      <w:r w:rsidR="00820C8B" w:rsidRPr="00DD7D74">
        <w:rPr>
          <w:rFonts w:ascii="Times New Roman" w:hAnsi="Times New Roman" w:cs="Times New Roman"/>
          <w:sz w:val="24"/>
          <w:szCs w:val="24"/>
        </w:rPr>
        <w:t>. To date, successful sensory axo</w:t>
      </w:r>
      <w:r w:rsidR="00CC0554" w:rsidRPr="00DD7D74">
        <w:rPr>
          <w:rFonts w:ascii="Times New Roman" w:hAnsi="Times New Roman" w:cs="Times New Roman"/>
          <w:sz w:val="24"/>
          <w:szCs w:val="24"/>
        </w:rPr>
        <w:t>n regeneration to the</w:t>
      </w:r>
      <w:r w:rsidR="00820C8B" w:rsidRPr="00DD7D74">
        <w:rPr>
          <w:rFonts w:ascii="Times New Roman" w:hAnsi="Times New Roman" w:cs="Times New Roman"/>
          <w:sz w:val="24"/>
          <w:szCs w:val="24"/>
        </w:rPr>
        <w:t xml:space="preserve"> cuneate nucleus has mostly been reported in cases </w:t>
      </w:r>
      <w:r w:rsidR="00703BF8" w:rsidRPr="00DD7D74">
        <w:rPr>
          <w:rFonts w:ascii="Times New Roman" w:hAnsi="Times New Roman" w:cs="Times New Roman"/>
          <w:sz w:val="24"/>
          <w:szCs w:val="24"/>
        </w:rPr>
        <w:t>with high cervical injury</w: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HRvPC9BdXRob3I+PFllYXI+MjAwOTwvWWVhcj48UmVj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</w:fldData>
        </w:fldChar>
      </w:r>
      <w:r w:rsidR="00A725D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C16B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HRvPC9BdXRob3I+PFllYXI+MjAwOTwvWWVhcj48UmVj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</w:fldData>
        </w:fldChar>
      </w:r>
      <w:r w:rsidR="00A725D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C16B3">
        <w:rPr>
          <w:rFonts w:ascii="Times New Roman" w:hAnsi="Times New Roman" w:cs="Times New Roman"/>
          <w:sz w:val="24"/>
          <w:szCs w:val="24"/>
        </w:rPr>
      </w:r>
      <w:r w:rsidR="00EC16B3">
        <w:rPr>
          <w:rFonts w:ascii="Times New Roman" w:hAnsi="Times New Roman" w:cs="Times New Roman"/>
          <w:sz w:val="24"/>
          <w:szCs w:val="24"/>
        </w:rPr>
        <w:fldChar w:fldCharType="end"/>
      </w:r>
      <w:r w:rsidR="00EC16B3" w:rsidRPr="00DD7D74">
        <w:rPr>
          <w:rFonts w:ascii="Times New Roman" w:hAnsi="Times New Roman" w:cs="Times New Roman"/>
          <w:sz w:val="24"/>
          <w:szCs w:val="24"/>
        </w:rPr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separate"/>
      </w:r>
      <w:r w:rsidR="00A725D5" w:rsidRPr="00A725D5">
        <w:rPr>
          <w:rFonts w:ascii="Times New Roman" w:hAnsi="Times New Roman" w:cs="Times New Roman"/>
          <w:noProof/>
          <w:sz w:val="24"/>
          <w:szCs w:val="24"/>
          <w:vertAlign w:val="superscript"/>
        </w:rPr>
        <w:t>11,12</w: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end"/>
      </w:r>
      <w:r w:rsidR="00703BF8" w:rsidRPr="00DD7D74">
        <w:rPr>
          <w:rFonts w:ascii="Times New Roman" w:hAnsi="Times New Roman" w:cs="Times New Roman"/>
          <w:sz w:val="24"/>
          <w:szCs w:val="24"/>
        </w:rPr>
        <w:t xml:space="preserve"> or</w:t>
      </w:r>
      <w:r w:rsidR="008551D4" w:rsidRPr="00DD7D74">
        <w:rPr>
          <w:rFonts w:ascii="Times New Roman" w:hAnsi="Times New Roman" w:cs="Times New Roman"/>
          <w:sz w:val="24"/>
          <w:szCs w:val="24"/>
        </w:rPr>
        <w:t xml:space="preserve"> with </w:t>
      </w:r>
      <w:r w:rsidR="002D2394" w:rsidRPr="00DD7D74">
        <w:rPr>
          <w:rFonts w:ascii="Times New Roman" w:hAnsi="Times New Roman" w:cs="Times New Roman"/>
          <w:sz w:val="24"/>
          <w:szCs w:val="24"/>
        </w:rPr>
        <w:t xml:space="preserve">application of </w:t>
      </w:r>
      <w:r w:rsidR="008551D4" w:rsidRPr="00DD7D74">
        <w:rPr>
          <w:rFonts w:ascii="Times New Roman" w:hAnsi="Times New Roman" w:cs="Times New Roman"/>
          <w:sz w:val="24"/>
          <w:szCs w:val="24"/>
        </w:rPr>
        <w:t>neurotrophin</w:t>
      </w:r>
      <w:r w:rsidR="002D2394" w:rsidRPr="00DD7D74">
        <w:rPr>
          <w:rFonts w:ascii="Times New Roman" w:hAnsi="Times New Roman" w:cs="Times New Roman"/>
          <w:sz w:val="24"/>
          <w:szCs w:val="24"/>
        </w:rPr>
        <w:t>s</w: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5nPC9BdXRob3I+PFllYXI+MjAwODwvWWVhcj48UmVj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=
</w:fldData>
        </w:fldChar>
      </w:r>
      <w:r w:rsidR="00A725D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C16B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5nPC9BdXRob3I+PFllYXI+MjAwODwvWWVhcj48UmVj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=
</w:fldData>
        </w:fldChar>
      </w:r>
      <w:r w:rsidR="00A725D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C16B3">
        <w:rPr>
          <w:rFonts w:ascii="Times New Roman" w:hAnsi="Times New Roman" w:cs="Times New Roman"/>
          <w:sz w:val="24"/>
          <w:szCs w:val="24"/>
        </w:rPr>
      </w:r>
      <w:r w:rsidR="00EC16B3">
        <w:rPr>
          <w:rFonts w:ascii="Times New Roman" w:hAnsi="Times New Roman" w:cs="Times New Roman"/>
          <w:sz w:val="24"/>
          <w:szCs w:val="24"/>
        </w:rPr>
        <w:fldChar w:fldCharType="end"/>
      </w:r>
      <w:r w:rsidR="00EC16B3" w:rsidRPr="00DD7D74">
        <w:rPr>
          <w:rFonts w:ascii="Times New Roman" w:hAnsi="Times New Roman" w:cs="Times New Roman"/>
          <w:sz w:val="24"/>
          <w:szCs w:val="24"/>
        </w:rPr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separate"/>
      </w:r>
      <w:r w:rsidR="00A725D5" w:rsidRPr="00A725D5">
        <w:rPr>
          <w:rFonts w:ascii="Times New Roman" w:hAnsi="Times New Roman" w:cs="Times New Roman"/>
          <w:noProof/>
          <w:sz w:val="24"/>
          <w:szCs w:val="24"/>
          <w:vertAlign w:val="superscript"/>
        </w:rPr>
        <w:t>13,14</w: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end"/>
      </w:r>
      <w:r w:rsidR="008551D4" w:rsidRPr="00DD7D74">
        <w:rPr>
          <w:rFonts w:ascii="Times New Roman" w:hAnsi="Times New Roman" w:cs="Times New Roman"/>
          <w:sz w:val="24"/>
          <w:szCs w:val="24"/>
        </w:rPr>
        <w:t>.</w:t>
      </w:r>
      <w:r w:rsidR="002D2394" w:rsidRPr="00DD7D74">
        <w:rPr>
          <w:rFonts w:ascii="Times New Roman" w:hAnsi="Times New Roman" w:cs="Times New Roman"/>
          <w:sz w:val="24"/>
          <w:szCs w:val="24"/>
        </w:rPr>
        <w:t xml:space="preserve"> Any</w:t>
      </w:r>
      <w:r w:rsidR="00703BF8" w:rsidRPr="00DD7D74">
        <w:rPr>
          <w:rFonts w:ascii="Times New Roman" w:hAnsi="Times New Roman" w:cs="Times New Roman"/>
          <w:sz w:val="24"/>
          <w:szCs w:val="24"/>
        </w:rPr>
        <w:t xml:space="preserve"> animals showing signs of incomplete injury should be</w:t>
      </w:r>
      <w:r w:rsidR="00DE5FDB" w:rsidRPr="00DD7D74">
        <w:rPr>
          <w:rFonts w:ascii="Times New Roman" w:hAnsi="Times New Roman" w:cs="Times New Roman"/>
          <w:sz w:val="24"/>
          <w:szCs w:val="24"/>
        </w:rPr>
        <w:t xml:space="preserve"> e</w:t>
      </w:r>
      <w:r w:rsidR="002D2394" w:rsidRPr="00DD7D74">
        <w:rPr>
          <w:rFonts w:ascii="Times New Roman" w:hAnsi="Times New Roman" w:cs="Times New Roman"/>
          <w:sz w:val="24"/>
          <w:szCs w:val="24"/>
        </w:rPr>
        <w:t>xcluded from axon regeneration studies</w:t>
      </w:r>
      <w:r w:rsidR="00703BF8" w:rsidRPr="00DD7D74">
        <w:rPr>
          <w:rFonts w:ascii="Times New Roman" w:hAnsi="Times New Roman" w:cs="Times New Roman"/>
          <w:sz w:val="24"/>
          <w:szCs w:val="24"/>
        </w:rPr>
        <w:t>.</w:t>
      </w:r>
      <w:r w:rsidR="00DD7D74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847ACA" w:rsidRPr="00DD7D74" w:rsidRDefault="00847ACA" w:rsidP="00DD7D7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47ACA" w:rsidRPr="00DD7D74" w:rsidRDefault="002C56E6" w:rsidP="00DD7D74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DD7D74">
        <w:rPr>
          <w:rFonts w:ascii="Times New Roman" w:hAnsi="Times New Roman" w:cs="Times New Roman"/>
          <w:b/>
          <w:sz w:val="24"/>
          <w:szCs w:val="24"/>
        </w:rPr>
        <w:t>Figure Legends</w:t>
      </w:r>
    </w:p>
    <w:p w:rsidR="002C56E6" w:rsidRPr="00DD7D74" w:rsidRDefault="002C56E6" w:rsidP="00DD7D74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DD7D74">
        <w:rPr>
          <w:rFonts w:ascii="Times New Roman" w:hAnsi="Times New Roman" w:cs="Times New Roman"/>
          <w:b/>
          <w:sz w:val="24"/>
          <w:szCs w:val="24"/>
        </w:rPr>
        <w:t>Figure 1: DRG injection without dorsal root crush injury</w:t>
      </w:r>
      <w:r w:rsidR="006E105F" w:rsidRPr="00DD7D74">
        <w:rPr>
          <w:rFonts w:ascii="Times New Roman" w:hAnsi="Times New Roman" w:cs="Times New Roman"/>
          <w:b/>
          <w:sz w:val="24"/>
          <w:szCs w:val="24"/>
        </w:rPr>
        <w:t xml:space="preserve">. </w:t>
      </w:r>
    </w:p>
    <w:p w:rsidR="00FE6657" w:rsidRPr="00DD7D74" w:rsidRDefault="00FE6657" w:rsidP="00DD7D7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D7D74">
        <w:rPr>
          <w:rFonts w:ascii="Times New Roman" w:hAnsi="Times New Roman" w:cs="Times New Roman"/>
          <w:b/>
          <w:bCs/>
          <w:sz w:val="24"/>
          <w:szCs w:val="24"/>
        </w:rPr>
        <w:lastRenderedPageBreak/>
        <w:t>(A</w:t>
      </w:r>
      <w:r w:rsidR="00F658B4" w:rsidRPr="00DD7D74">
        <w:rPr>
          <w:rFonts w:ascii="Times New Roman" w:hAnsi="Times New Roman" w:cs="Times New Roman"/>
          <w:b/>
          <w:bCs/>
          <w:sz w:val="24"/>
          <w:szCs w:val="24"/>
        </w:rPr>
        <w:t>-C</w:t>
      </w:r>
      <w:r w:rsidRPr="00DD7D74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Pr="00DD7D74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658B4" w:rsidRPr="00DD7D74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DD7D74">
        <w:rPr>
          <w:rFonts w:ascii="Times New Roman" w:hAnsi="Times New Roman" w:cs="Times New Roman"/>
          <w:sz w:val="24"/>
          <w:szCs w:val="24"/>
          <w:lang w:val="en-US"/>
        </w:rPr>
        <w:t>pinal cord section showing GFP-positive axons in the spinal cord</w:t>
      </w:r>
      <w:r w:rsidR="00F658B4"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F658B4" w:rsidRPr="00DD7D74">
        <w:rPr>
          <w:rFonts w:ascii="Times New Roman" w:hAnsi="Times New Roman" w:cs="Times New Roman"/>
          <w:b/>
          <w:sz w:val="24"/>
          <w:szCs w:val="24"/>
          <w:lang w:val="en-US"/>
        </w:rPr>
        <w:t>A</w:t>
      </w:r>
      <w:r w:rsidR="00F658B4" w:rsidRPr="00DD7D74">
        <w:rPr>
          <w:rFonts w:ascii="Times New Roman" w:hAnsi="Times New Roman" w:cs="Times New Roman"/>
          <w:sz w:val="24"/>
          <w:szCs w:val="24"/>
          <w:lang w:val="en-US"/>
        </w:rPr>
        <w:t>), including the dorsal column and dorsal horn (</w:t>
      </w:r>
      <w:r w:rsidR="00F658B4" w:rsidRPr="00DD7D74">
        <w:rPr>
          <w:rFonts w:ascii="Times New Roman" w:hAnsi="Times New Roman" w:cs="Times New Roman"/>
          <w:b/>
          <w:sz w:val="24"/>
          <w:szCs w:val="24"/>
          <w:lang w:val="en-US"/>
        </w:rPr>
        <w:t>B</w:t>
      </w:r>
      <w:r w:rsidR="00F658B4" w:rsidRPr="00DD7D74">
        <w:rPr>
          <w:rFonts w:ascii="Times New Roman" w:hAnsi="Times New Roman" w:cs="Times New Roman"/>
          <w:sz w:val="24"/>
          <w:szCs w:val="24"/>
          <w:lang w:val="en-US"/>
        </w:rPr>
        <w:t>), and cell bodies in the DRG (</w:t>
      </w:r>
      <w:r w:rsidR="00F658B4" w:rsidRPr="00DD7D74">
        <w:rPr>
          <w:rFonts w:ascii="Times New Roman" w:hAnsi="Times New Roman" w:cs="Times New Roman"/>
          <w:b/>
          <w:sz w:val="24"/>
          <w:szCs w:val="24"/>
          <w:lang w:val="en-US"/>
        </w:rPr>
        <w:t>C</w:t>
      </w:r>
      <w:r w:rsidR="00F658B4" w:rsidRPr="00DD7D74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2D2394"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 four weeks after injection of</w:t>
      </w:r>
      <w:r w:rsidR="00F658B4"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D7D74">
        <w:rPr>
          <w:rFonts w:ascii="Times New Roman" w:hAnsi="Times New Roman" w:cs="Times New Roman"/>
          <w:sz w:val="24"/>
          <w:szCs w:val="24"/>
          <w:lang w:val="en-US"/>
        </w:rPr>
        <w:t>AAV5-</w:t>
      </w:r>
      <w:r w:rsidR="00F658B4"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GFP. </w:t>
      </w:r>
      <w:r w:rsidR="00F658B4" w:rsidRPr="00DD7D74">
        <w:rPr>
          <w:rFonts w:ascii="Times New Roman" w:hAnsi="Times New Roman" w:cs="Times New Roman"/>
          <w:b/>
          <w:sz w:val="24"/>
          <w:szCs w:val="24"/>
          <w:lang w:val="en-US"/>
        </w:rPr>
        <w:t>(D)</w:t>
      </w:r>
      <w:r w:rsidR="00F658B4"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72DE6" w:rsidRPr="00DD7D74">
        <w:rPr>
          <w:rFonts w:ascii="Times New Roman" w:hAnsi="Times New Roman" w:cs="Times New Roman"/>
          <w:sz w:val="24"/>
          <w:szCs w:val="24"/>
          <w:lang w:val="en-US"/>
        </w:rPr>
        <w:t>CTB-p</w:t>
      </w:r>
      <w:r w:rsidR="00F658B4"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ositive </w:t>
      </w:r>
      <w:r w:rsidR="00A72DE6"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sensory axon terminals </w:t>
      </w:r>
      <w:r w:rsidR="00F658B4" w:rsidRPr="00DD7D74">
        <w:rPr>
          <w:rFonts w:ascii="Times New Roman" w:hAnsi="Times New Roman" w:cs="Times New Roman"/>
          <w:sz w:val="24"/>
          <w:szCs w:val="24"/>
          <w:lang w:val="en-US"/>
        </w:rPr>
        <w:t>in the cuneate nucleus</w:t>
      </w:r>
      <w:r w:rsidR="002D2394"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 one week following CTB injection</w:t>
      </w:r>
      <w:r w:rsidR="00A72DE6" w:rsidRPr="00DD7D74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658B4"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 Scale </w:t>
      </w:r>
      <w:r w:rsidRPr="00DD7D74">
        <w:rPr>
          <w:rFonts w:ascii="Times New Roman" w:hAnsi="Times New Roman" w:cs="Times New Roman"/>
          <w:sz w:val="24"/>
          <w:szCs w:val="24"/>
          <w:lang w:val="en-US"/>
        </w:rPr>
        <w:t>bar is 650 µm</w:t>
      </w:r>
      <w:r w:rsidR="00F658B4"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F658B4" w:rsidRPr="00DD7D74">
        <w:rPr>
          <w:rFonts w:ascii="Times New Roman" w:hAnsi="Times New Roman" w:cs="Times New Roman"/>
          <w:b/>
          <w:sz w:val="24"/>
          <w:szCs w:val="24"/>
          <w:lang w:val="en-US"/>
        </w:rPr>
        <w:t>A-C</w:t>
      </w:r>
      <w:r w:rsidR="00F658B4" w:rsidRPr="00DD7D74">
        <w:rPr>
          <w:rFonts w:ascii="Times New Roman" w:hAnsi="Times New Roman" w:cs="Times New Roman"/>
          <w:sz w:val="24"/>
          <w:szCs w:val="24"/>
          <w:lang w:val="en-US"/>
        </w:rPr>
        <w:t>) and 250 µm (</w:t>
      </w:r>
      <w:r w:rsidR="00F658B4" w:rsidRPr="00DD7D74">
        <w:rPr>
          <w:rFonts w:ascii="Times New Roman" w:hAnsi="Times New Roman" w:cs="Times New Roman"/>
          <w:b/>
          <w:sz w:val="24"/>
          <w:szCs w:val="24"/>
          <w:lang w:val="en-US"/>
        </w:rPr>
        <w:t>D</w:t>
      </w:r>
      <w:r w:rsidR="00F658B4" w:rsidRPr="00DD7D74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DD7D7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A72DE6" w:rsidRPr="00DD7D74" w:rsidRDefault="00A72DE6" w:rsidP="00DD7D7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F8579C" w:rsidRPr="00DD7D74" w:rsidRDefault="00A72DE6" w:rsidP="00DD7D74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D7D74">
        <w:rPr>
          <w:rFonts w:ascii="Times New Roman" w:hAnsi="Times New Roman" w:cs="Times New Roman"/>
          <w:b/>
          <w:sz w:val="24"/>
          <w:szCs w:val="24"/>
          <w:lang w:val="en-US"/>
        </w:rPr>
        <w:t>Figure 2:</w:t>
      </w:r>
      <w:r w:rsidR="005429DC" w:rsidRPr="00DD7D74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ssessing dorsal root crush injury and axon regeneration.</w:t>
      </w:r>
      <w:r w:rsidR="00DD7D74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</w:p>
    <w:p w:rsidR="006E105F" w:rsidRPr="00DD7D74" w:rsidRDefault="00F8579C" w:rsidP="00DD7D7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D7D74">
        <w:rPr>
          <w:rFonts w:ascii="Times New Roman" w:hAnsi="Times New Roman" w:cs="Times New Roman"/>
          <w:b/>
          <w:sz w:val="24"/>
          <w:szCs w:val="24"/>
          <w:lang w:val="en-US"/>
        </w:rPr>
        <w:t>(A</w:t>
      </w:r>
      <w:r w:rsidR="00FE6657" w:rsidRPr="00DD7D74">
        <w:rPr>
          <w:rFonts w:ascii="Times New Roman" w:hAnsi="Times New Roman" w:cs="Times New Roman"/>
          <w:b/>
          <w:sz w:val="24"/>
          <w:szCs w:val="24"/>
          <w:lang w:val="en-US"/>
        </w:rPr>
        <w:t>)</w:t>
      </w:r>
      <w:r w:rsidR="00FE6657"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D7D74">
        <w:rPr>
          <w:rFonts w:ascii="Times New Roman" w:hAnsi="Times New Roman" w:cs="Times New Roman"/>
          <w:sz w:val="24"/>
          <w:szCs w:val="24"/>
          <w:lang w:val="en-US"/>
        </w:rPr>
        <w:t>Complete dorsal root crush injury results in no labelled axons in the spinal cord or CTB-positive axon terminals in the cuneate nucleus.</w:t>
      </w:r>
      <w:r w:rsidR="00F56C3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12FAC" w:rsidRPr="00B12FAC">
        <w:rPr>
          <w:rFonts w:ascii="Times New Roman" w:hAnsi="Times New Roman" w:cs="Times New Roman"/>
          <w:color w:val="FF0000"/>
          <w:sz w:val="24"/>
          <w:szCs w:val="24"/>
          <w:lang w:val="en-US"/>
        </w:rPr>
        <w:t>Axotomized</w:t>
      </w:r>
      <w:proofErr w:type="spellEnd"/>
      <w:r w:rsidR="00B12FAC" w:rsidRPr="00B12FAC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 </w:t>
      </w:r>
      <w:r w:rsidR="00B12FAC">
        <w:rPr>
          <w:rFonts w:ascii="Times New Roman" w:hAnsi="Times New Roman" w:cs="Times New Roman"/>
          <w:color w:val="FF0000"/>
          <w:sz w:val="24"/>
          <w:szCs w:val="24"/>
          <w:lang w:val="en-US"/>
        </w:rPr>
        <w:t>s</w:t>
      </w:r>
      <w:r w:rsidR="00F56C35" w:rsidRPr="00F56C35">
        <w:rPr>
          <w:rFonts w:ascii="Times New Roman" w:hAnsi="Times New Roman" w:cs="Times New Roman"/>
          <w:color w:val="FF0000"/>
          <w:sz w:val="24"/>
          <w:szCs w:val="24"/>
          <w:lang w:val="en-US"/>
        </w:rPr>
        <w:t>ensory axons can regenerate up to the dorsal root entry zone but not beyond</w:t>
      </w:r>
      <w:r w:rsidR="00AB2115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 into</w:t>
      </w:r>
      <w:r w:rsidR="00F56C35" w:rsidRPr="00F56C35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 the spinal cord.</w:t>
      </w:r>
      <w:r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D7D74">
        <w:rPr>
          <w:rFonts w:ascii="Times New Roman" w:hAnsi="Times New Roman" w:cs="Times New Roman"/>
          <w:b/>
          <w:sz w:val="24"/>
          <w:szCs w:val="24"/>
          <w:lang w:val="en-US"/>
        </w:rPr>
        <w:t>(B-D)</w:t>
      </w:r>
      <w:r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429DC" w:rsidRPr="00DD7D74">
        <w:rPr>
          <w:rFonts w:ascii="Times New Roman" w:hAnsi="Times New Roman" w:cs="Times New Roman"/>
          <w:sz w:val="24"/>
          <w:szCs w:val="24"/>
          <w:lang w:val="en-US"/>
        </w:rPr>
        <w:t>The presence of labelled axons in the spinal cord represents either incomplete injury or regeneration (</w:t>
      </w:r>
      <w:r w:rsidR="005429DC" w:rsidRPr="00DD7D74">
        <w:rPr>
          <w:rFonts w:ascii="Times New Roman" w:hAnsi="Times New Roman" w:cs="Times New Roman"/>
          <w:b/>
          <w:sz w:val="24"/>
          <w:szCs w:val="24"/>
          <w:lang w:val="en-US"/>
        </w:rPr>
        <w:t>B</w:t>
      </w:r>
      <w:r w:rsidR="005429DC"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725228" w:rsidRPr="00DD7D74">
        <w:rPr>
          <w:rFonts w:ascii="Times New Roman" w:hAnsi="Times New Roman" w:cs="Times New Roman"/>
          <w:sz w:val="24"/>
          <w:szCs w:val="24"/>
          <w:lang w:val="en-US"/>
        </w:rPr>
        <w:t>With additional analysis, t</w:t>
      </w:r>
      <w:r w:rsidR="005429DC"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he presence of CTB-positive terminals </w:t>
      </w:r>
      <w:r w:rsidR="00815DE1"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in the cuneate nucleus </w:t>
      </w:r>
      <w:r w:rsidR="005429DC" w:rsidRPr="00DD7D74">
        <w:rPr>
          <w:rFonts w:ascii="Times New Roman" w:hAnsi="Times New Roman" w:cs="Times New Roman"/>
          <w:sz w:val="24"/>
          <w:szCs w:val="24"/>
          <w:lang w:val="en-US"/>
        </w:rPr>
        <w:t>suggests incomplete injury (</w:t>
      </w:r>
      <w:r w:rsidR="005429DC" w:rsidRPr="00DD7D74">
        <w:rPr>
          <w:rFonts w:ascii="Times New Roman" w:hAnsi="Times New Roman" w:cs="Times New Roman"/>
          <w:b/>
          <w:sz w:val="24"/>
          <w:szCs w:val="24"/>
          <w:lang w:val="en-US"/>
        </w:rPr>
        <w:t>C</w:t>
      </w:r>
      <w:r w:rsidR="005429DC"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), while their absence suggests </w:t>
      </w:r>
      <w:r w:rsidR="002D2394"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complete injury and potentially </w:t>
      </w:r>
      <w:r w:rsidR="005429DC" w:rsidRPr="00DD7D74">
        <w:rPr>
          <w:rFonts w:ascii="Times New Roman" w:hAnsi="Times New Roman" w:cs="Times New Roman"/>
          <w:sz w:val="24"/>
          <w:szCs w:val="24"/>
          <w:lang w:val="en-US"/>
        </w:rPr>
        <w:t>partial regeneration in</w:t>
      </w:r>
      <w:r w:rsidR="002D2394" w:rsidRPr="00DD7D74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5429DC"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 the spinal cord</w:t>
      </w:r>
      <w:r w:rsidR="00815DE1"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815DE1" w:rsidRPr="00DD7D74">
        <w:rPr>
          <w:rFonts w:ascii="Times New Roman" w:hAnsi="Times New Roman" w:cs="Times New Roman"/>
          <w:b/>
          <w:sz w:val="24"/>
          <w:szCs w:val="24"/>
          <w:lang w:val="en-US"/>
        </w:rPr>
        <w:t>D</w:t>
      </w:r>
      <w:r w:rsidR="00815DE1" w:rsidRPr="00DD7D74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5429DC"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FE6657" w:rsidRPr="00DD7D74">
        <w:rPr>
          <w:rFonts w:ascii="Times New Roman" w:hAnsi="Times New Roman" w:cs="Times New Roman"/>
          <w:sz w:val="24"/>
          <w:szCs w:val="24"/>
          <w:lang w:val="en-US"/>
        </w:rPr>
        <w:t>Scale bar is 250 µm.</w:t>
      </w:r>
    </w:p>
    <w:p w:rsidR="006E105F" w:rsidRPr="00DD7D74" w:rsidRDefault="006E105F" w:rsidP="00DD7D7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6E105F" w:rsidRPr="00DD7D74" w:rsidRDefault="006E105F" w:rsidP="00DD7D74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DD7D74">
        <w:rPr>
          <w:rFonts w:ascii="Times New Roman" w:hAnsi="Times New Roman" w:cs="Times New Roman"/>
          <w:b/>
          <w:sz w:val="24"/>
          <w:szCs w:val="24"/>
        </w:rPr>
        <w:t>DISCUSSION</w:t>
      </w:r>
    </w:p>
    <w:p w:rsidR="005477BA" w:rsidRPr="00DD7D74" w:rsidRDefault="00D05400" w:rsidP="00DD7D7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D7D74">
        <w:rPr>
          <w:rFonts w:ascii="Times New Roman" w:hAnsi="Times New Roman" w:cs="Times New Roman"/>
          <w:sz w:val="24"/>
          <w:szCs w:val="24"/>
        </w:rPr>
        <w:t>In this artic</w:t>
      </w:r>
      <w:r w:rsidR="00600F14" w:rsidRPr="00DD7D74">
        <w:rPr>
          <w:rFonts w:ascii="Times New Roman" w:hAnsi="Times New Roman" w:cs="Times New Roman"/>
          <w:sz w:val="24"/>
          <w:szCs w:val="24"/>
        </w:rPr>
        <w:t xml:space="preserve">le, we present </w:t>
      </w:r>
      <w:r w:rsidRPr="00DD7D74">
        <w:rPr>
          <w:rFonts w:ascii="Times New Roman" w:hAnsi="Times New Roman" w:cs="Times New Roman"/>
          <w:sz w:val="24"/>
          <w:szCs w:val="24"/>
        </w:rPr>
        <w:t>a step-to-step guide to perform DRG injection and dorsal root crush injury</w:t>
      </w:r>
      <w:r w:rsidR="00FA3D7A" w:rsidRPr="00DD7D74">
        <w:rPr>
          <w:rFonts w:ascii="Times New Roman" w:hAnsi="Times New Roman" w:cs="Times New Roman"/>
          <w:sz w:val="24"/>
          <w:szCs w:val="24"/>
        </w:rPr>
        <w:t xml:space="preserve"> in the lower cervical spinal cord</w:t>
      </w:r>
      <w:r w:rsidR="00DB4B57" w:rsidRPr="00DD7D74">
        <w:rPr>
          <w:rFonts w:ascii="Times New Roman" w:hAnsi="Times New Roman" w:cs="Times New Roman"/>
          <w:sz w:val="24"/>
          <w:szCs w:val="24"/>
        </w:rPr>
        <w:t xml:space="preserve"> of adult rat</w:t>
      </w:r>
      <w:r w:rsidRPr="00DD7D74">
        <w:rPr>
          <w:rFonts w:ascii="Times New Roman" w:hAnsi="Times New Roman" w:cs="Times New Roman"/>
          <w:sz w:val="24"/>
          <w:szCs w:val="24"/>
        </w:rPr>
        <w:t>. As this is an extremely invasive and delicate su</w:t>
      </w:r>
      <w:r w:rsidR="00306DCE" w:rsidRPr="00DD7D74">
        <w:rPr>
          <w:rFonts w:ascii="Times New Roman" w:hAnsi="Times New Roman" w:cs="Times New Roman"/>
          <w:sz w:val="24"/>
          <w:szCs w:val="24"/>
        </w:rPr>
        <w:t xml:space="preserve">rgery, </w:t>
      </w:r>
      <w:r w:rsidR="00306DCE" w:rsidRPr="006B3EB2">
        <w:rPr>
          <w:rFonts w:ascii="Times New Roman" w:hAnsi="Times New Roman" w:cs="Times New Roman"/>
          <w:color w:val="FF0000"/>
          <w:sz w:val="24"/>
          <w:szCs w:val="24"/>
        </w:rPr>
        <w:t xml:space="preserve">we strongly recommend </w:t>
      </w:r>
      <w:r w:rsidR="006B3EB2" w:rsidRPr="006B3EB2">
        <w:rPr>
          <w:rFonts w:ascii="Times New Roman" w:hAnsi="Times New Roman" w:cs="Times New Roman"/>
          <w:color w:val="FF0000"/>
          <w:sz w:val="24"/>
          <w:szCs w:val="24"/>
        </w:rPr>
        <w:t xml:space="preserve">that all potential users </w:t>
      </w:r>
      <w:r w:rsidR="00306DCE" w:rsidRPr="006B3EB2">
        <w:rPr>
          <w:rFonts w:ascii="Times New Roman" w:hAnsi="Times New Roman" w:cs="Times New Roman"/>
          <w:color w:val="FF0000"/>
          <w:sz w:val="24"/>
          <w:szCs w:val="24"/>
        </w:rPr>
        <w:t>obtain sufficient training</w:t>
      </w:r>
      <w:r w:rsidR="00306DCE" w:rsidRPr="00DD7D74">
        <w:rPr>
          <w:rFonts w:ascii="Times New Roman" w:hAnsi="Times New Roman" w:cs="Times New Roman"/>
          <w:sz w:val="24"/>
          <w:szCs w:val="24"/>
        </w:rPr>
        <w:t xml:space="preserve"> and practice before advancing to live animal surgery.</w:t>
      </w:r>
      <w:r w:rsidR="007978CB" w:rsidRPr="00DD7D74">
        <w:rPr>
          <w:rFonts w:ascii="Times New Roman" w:hAnsi="Times New Roman" w:cs="Times New Roman"/>
          <w:sz w:val="24"/>
          <w:szCs w:val="24"/>
        </w:rPr>
        <w:t xml:space="preserve"> The users shou</w:t>
      </w:r>
      <w:r w:rsidR="00FA3D7A" w:rsidRPr="00DD7D74">
        <w:rPr>
          <w:rFonts w:ascii="Times New Roman" w:hAnsi="Times New Roman" w:cs="Times New Roman"/>
          <w:sz w:val="24"/>
          <w:szCs w:val="24"/>
        </w:rPr>
        <w:t>ld be familiar not only with the</w:t>
      </w:r>
      <w:r w:rsidR="007978CB" w:rsidRPr="00DD7D74">
        <w:rPr>
          <w:rFonts w:ascii="Times New Roman" w:hAnsi="Times New Roman" w:cs="Times New Roman"/>
          <w:sz w:val="24"/>
          <w:szCs w:val="24"/>
        </w:rPr>
        <w:t xml:space="preserve"> spinal cord anatomy, but also the surrounding muscle tissues, vertebral bone structure and vasculature.</w:t>
      </w:r>
      <w:r w:rsidR="00600F14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521707" w:rsidRPr="00DD7D74">
        <w:rPr>
          <w:rFonts w:ascii="Times New Roman" w:hAnsi="Times New Roman" w:cs="Times New Roman"/>
          <w:sz w:val="24"/>
          <w:szCs w:val="24"/>
        </w:rPr>
        <w:t>Ideally, a competent user should be able to perform the procedure with minimal damage to the surrounding tissues, as well as</w:t>
      </w:r>
      <w:r w:rsidR="00FA3D7A" w:rsidRPr="00DD7D74">
        <w:rPr>
          <w:rFonts w:ascii="Times New Roman" w:hAnsi="Times New Roman" w:cs="Times New Roman"/>
          <w:sz w:val="24"/>
          <w:szCs w:val="24"/>
        </w:rPr>
        <w:t xml:space="preserve"> being able to perform a </w:t>
      </w:r>
      <w:r w:rsidR="00306DCE" w:rsidRPr="00DD7D74">
        <w:rPr>
          <w:rFonts w:ascii="Times New Roman" w:hAnsi="Times New Roman" w:cs="Times New Roman"/>
          <w:sz w:val="24"/>
          <w:szCs w:val="24"/>
        </w:rPr>
        <w:t xml:space="preserve">clean laminectomy by </w:t>
      </w:r>
      <w:r w:rsidR="00FA3D7A" w:rsidRPr="00DD7D74">
        <w:rPr>
          <w:rFonts w:ascii="Times New Roman" w:hAnsi="Times New Roman" w:cs="Times New Roman"/>
          <w:sz w:val="24"/>
          <w:szCs w:val="24"/>
        </w:rPr>
        <w:t>removing part of the vertebrae</w:t>
      </w:r>
      <w:r w:rsidR="00306DCE" w:rsidRPr="00DD7D74">
        <w:rPr>
          <w:rFonts w:ascii="Times New Roman" w:hAnsi="Times New Roman" w:cs="Times New Roman"/>
          <w:sz w:val="24"/>
          <w:szCs w:val="24"/>
        </w:rPr>
        <w:t xml:space="preserve"> with</w:t>
      </w:r>
      <w:r w:rsidR="00FA3D7A" w:rsidRPr="00DD7D74">
        <w:rPr>
          <w:rFonts w:ascii="Times New Roman" w:hAnsi="Times New Roman" w:cs="Times New Roman"/>
          <w:sz w:val="24"/>
          <w:szCs w:val="24"/>
        </w:rPr>
        <w:t>out inducing any damage</w:t>
      </w:r>
      <w:r w:rsidR="00306DCE" w:rsidRPr="00DD7D74">
        <w:rPr>
          <w:rFonts w:ascii="Times New Roman" w:hAnsi="Times New Roman" w:cs="Times New Roman"/>
          <w:sz w:val="24"/>
          <w:szCs w:val="24"/>
        </w:rPr>
        <w:t xml:space="preserve"> to the spinal cord.</w:t>
      </w:r>
      <w:r w:rsidR="00600F14" w:rsidRPr="00DD7D74">
        <w:rPr>
          <w:rFonts w:ascii="Times New Roman" w:hAnsi="Times New Roman" w:cs="Times New Roman"/>
          <w:sz w:val="24"/>
          <w:szCs w:val="24"/>
        </w:rPr>
        <w:t xml:space="preserve"> As evident from spinal cord injury, a small lesion in the spinal cord can have a widespread detrimental effect to the entire nervous system. </w:t>
      </w:r>
      <w:r w:rsidR="0049574B" w:rsidRPr="00DD7D74">
        <w:rPr>
          <w:rFonts w:ascii="Times New Roman" w:hAnsi="Times New Roman" w:cs="Times New Roman"/>
          <w:sz w:val="24"/>
          <w:szCs w:val="24"/>
        </w:rPr>
        <w:t>I</w:t>
      </w:r>
      <w:r w:rsidR="00FA3D7A" w:rsidRPr="00DD7D74">
        <w:rPr>
          <w:rFonts w:ascii="Times New Roman" w:hAnsi="Times New Roman" w:cs="Times New Roman"/>
          <w:sz w:val="24"/>
          <w:szCs w:val="24"/>
        </w:rPr>
        <w:t>n addition, animals that</w:t>
      </w:r>
      <w:r w:rsidR="0049574B" w:rsidRPr="00DD7D74">
        <w:rPr>
          <w:rFonts w:ascii="Times New Roman" w:hAnsi="Times New Roman" w:cs="Times New Roman"/>
          <w:sz w:val="24"/>
          <w:szCs w:val="24"/>
        </w:rPr>
        <w:t xml:space="preserve"> have undergone a ‘clean’ surgery</w:t>
      </w:r>
      <w:r w:rsidR="00FA3D7A" w:rsidRPr="00DD7D74">
        <w:rPr>
          <w:rFonts w:ascii="Times New Roman" w:hAnsi="Times New Roman" w:cs="Times New Roman"/>
          <w:sz w:val="24"/>
          <w:szCs w:val="24"/>
        </w:rPr>
        <w:t xml:space="preserve"> are less likely to suffer </w:t>
      </w:r>
      <w:r w:rsidR="0049574B" w:rsidRPr="00DD7D74">
        <w:rPr>
          <w:rFonts w:ascii="Times New Roman" w:hAnsi="Times New Roman" w:cs="Times New Roman"/>
          <w:sz w:val="24"/>
          <w:szCs w:val="24"/>
        </w:rPr>
        <w:t>post-operative complica</w:t>
      </w:r>
      <w:r w:rsidR="00FA3D7A" w:rsidRPr="00DD7D74">
        <w:rPr>
          <w:rFonts w:ascii="Times New Roman" w:hAnsi="Times New Roman" w:cs="Times New Roman"/>
          <w:sz w:val="24"/>
          <w:szCs w:val="24"/>
        </w:rPr>
        <w:t xml:space="preserve">tions and welfare issues, and are therefore </w:t>
      </w:r>
      <w:r w:rsidR="0049574B" w:rsidRPr="00DD7D74">
        <w:rPr>
          <w:rFonts w:ascii="Times New Roman" w:hAnsi="Times New Roman" w:cs="Times New Roman"/>
          <w:sz w:val="24"/>
          <w:szCs w:val="24"/>
        </w:rPr>
        <w:t>less likely t</w:t>
      </w:r>
      <w:r w:rsidR="00FA3D7A" w:rsidRPr="00DD7D74">
        <w:rPr>
          <w:rFonts w:ascii="Times New Roman" w:hAnsi="Times New Roman" w:cs="Times New Roman"/>
          <w:sz w:val="24"/>
          <w:szCs w:val="24"/>
        </w:rPr>
        <w:t>o have to be sacrificed</w:t>
      </w:r>
      <w:r w:rsidR="0049574B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0E494A" w:rsidRPr="00DD7D74">
        <w:rPr>
          <w:rFonts w:ascii="Times New Roman" w:hAnsi="Times New Roman" w:cs="Times New Roman"/>
          <w:sz w:val="24"/>
          <w:szCs w:val="24"/>
        </w:rPr>
        <w:t xml:space="preserve">before the </w:t>
      </w:r>
      <w:r w:rsidR="00FA3D7A" w:rsidRPr="00DD7D74">
        <w:rPr>
          <w:rFonts w:ascii="Times New Roman" w:hAnsi="Times New Roman" w:cs="Times New Roman"/>
          <w:sz w:val="24"/>
          <w:szCs w:val="24"/>
        </w:rPr>
        <w:t xml:space="preserve">desired experimental </w:t>
      </w:r>
      <w:proofErr w:type="spellStart"/>
      <w:r w:rsidR="00FA3D7A" w:rsidRPr="00DD7D74">
        <w:rPr>
          <w:rFonts w:ascii="Times New Roman" w:hAnsi="Times New Roman" w:cs="Times New Roman"/>
          <w:sz w:val="24"/>
          <w:szCs w:val="24"/>
        </w:rPr>
        <w:t>timepoint</w:t>
      </w:r>
      <w:proofErr w:type="spellEnd"/>
      <w:r w:rsidR="0049574B" w:rsidRPr="00DD7D74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4474B2" w:rsidRPr="00DD7D74" w:rsidRDefault="005477BA" w:rsidP="00DD7D7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D7D74">
        <w:rPr>
          <w:rFonts w:ascii="Times New Roman" w:hAnsi="Times New Roman" w:cs="Times New Roman"/>
          <w:sz w:val="24"/>
          <w:szCs w:val="24"/>
        </w:rPr>
        <w:br/>
      </w:r>
      <w:r w:rsidR="00FA3D7A" w:rsidRPr="00DD7D74">
        <w:rPr>
          <w:rFonts w:ascii="Times New Roman" w:hAnsi="Times New Roman" w:cs="Times New Roman"/>
          <w:sz w:val="24"/>
          <w:szCs w:val="24"/>
        </w:rPr>
        <w:t>To administer</w:t>
      </w:r>
      <w:r w:rsidR="004474B2" w:rsidRPr="00DD7D74">
        <w:rPr>
          <w:rFonts w:ascii="Times New Roman" w:hAnsi="Times New Roman" w:cs="Times New Roman"/>
          <w:sz w:val="24"/>
          <w:szCs w:val="24"/>
        </w:rPr>
        <w:t xml:space="preserve"> virus into the nervous system, there are a few possible routes of administration: intravenous</w: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begin"/>
      </w:r>
      <w:r w:rsidR="00A725D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anguy&lt;/Author&gt;&lt;Year&gt;2015&lt;/Year&gt;&lt;RecNum&gt;15&lt;/RecNum&gt;&lt;DisplayText&gt;&lt;style face="superscript"&gt;15&lt;/style&gt;&lt;/DisplayText&gt;&lt;record&gt;&lt;rec-number&gt;15&lt;/rec-number&gt;&lt;foreign-keys&gt;&lt;key app="EN" db-id="dw9zftfzxfwx2letr22xv5rmzd25dwxxsxzr" timestamp="1474869923"&gt;15&lt;/key&gt;&lt;/foreign-keys&gt;&lt;ref-type name="Journal Article"&gt;17&lt;/ref-type&gt;&lt;contributors&gt;&lt;authors&gt;&lt;author&gt;Tanguy, Y.&lt;/author&gt;&lt;author&gt;Biferi, M. G.&lt;/author&gt;&lt;author&gt;Besse, A.&lt;/author&gt;&lt;author&gt;Astord, S.&lt;/author&gt;&lt;author&gt;Cohen-Tannoudji, M.&lt;/author&gt;&lt;author&gt;Marais, T.&lt;/author&gt;&lt;author&gt;Barkats, M.&lt;/author&gt;&lt;/authors&gt;&lt;/contributors&gt;&lt;auth-address&gt;Center of Research on Myology, FRE 3617 Centre National de la Recherche Scientifique, UMRS 974 INSERM, French Institute of Myology, Pierre and Marie Curie University Paris, France.&lt;/auth-address&gt;&lt;titles&gt;&lt;title&gt;Systemic AAVrh10 provides higher transgene expression than AAV9 in the brain and the spinal cord of neonatal mice&lt;/title&gt;&lt;secondary-title&gt;Front Mol Neurosci&lt;/secondary-title&gt;&lt;alt-title&gt;Frontiers in molecular neuroscience&lt;/alt-title&gt;&lt;/titles&gt;&lt;periodical&gt;&lt;full-title&gt;Front Mol Neurosci&lt;/full-title&gt;&lt;abbr-1&gt;Frontiers in molecular neuroscience&lt;/abbr-1&gt;&lt;/periodical&gt;&lt;alt-periodical&gt;&lt;full-title&gt;Front Mol Neurosci&lt;/full-title&gt;&lt;abbr-1&gt;Frontiers in molecular neuroscience&lt;/abbr-1&gt;&lt;/alt-periodical&gt;&lt;pages&gt;36&lt;/pages&gt;&lt;volume&gt;8&lt;/volume&gt;&lt;edition&gt;2015/08/19&lt;/edition&gt;&lt;keywords&gt;&lt;keyword&gt;Aav9&lt;/keyword&gt;&lt;keyword&gt;AAVrh10&lt;/keyword&gt;&lt;keyword&gt;Sma&lt;/keyword&gt;&lt;keyword&gt;adeno-associated virus&lt;/keyword&gt;&lt;keyword&gt;central nervous system&lt;/keyword&gt;&lt;keyword&gt;gene therapy&lt;/keyword&gt;&lt;keyword&gt;motor neuron&lt;/keyword&gt;&lt;keyword&gt;peripheral nervous system&lt;/keyword&gt;&lt;/keywords&gt;&lt;dates&gt;&lt;year&gt;2015&lt;/year&gt;&lt;/dates&gt;&lt;isbn&gt;1662-5099&lt;/isbn&gt;&lt;accession-num&gt;26283910&lt;/accession-num&gt;&lt;urls&gt;&lt;/urls&gt;&lt;custom2&gt;PMC4516891&lt;/custom2&gt;&lt;electronic-resource-num&gt;10.3389/fnmol.2015.00036&lt;/electronic-resource-num&gt;&lt;remote-database-provider&gt;NLM&lt;/remote-database-provider&gt;&lt;language&gt;eng&lt;/language&gt;&lt;/record&gt;&lt;/Cite&gt;&lt;/EndNote&gt;</w:instrTex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separate"/>
      </w:r>
      <w:r w:rsidR="00A725D5" w:rsidRPr="00A725D5">
        <w:rPr>
          <w:rFonts w:ascii="Times New Roman" w:hAnsi="Times New Roman" w:cs="Times New Roman"/>
          <w:noProof/>
          <w:sz w:val="24"/>
          <w:szCs w:val="24"/>
          <w:vertAlign w:val="superscript"/>
        </w:rPr>
        <w:t>15</w: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end"/>
      </w:r>
      <w:r w:rsidR="004474B2" w:rsidRPr="00DD7D74">
        <w:rPr>
          <w:rFonts w:ascii="Times New Roman" w:hAnsi="Times New Roman" w:cs="Times New Roman"/>
          <w:sz w:val="24"/>
          <w:szCs w:val="24"/>
        </w:rPr>
        <w:t>, intraperitoneal</w: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b3VzdDwvQXV0aG9yPjxZZWFyPjIwMDg8L1llYXI+PFJl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</w:fldData>
        </w:fldChar>
      </w:r>
      <w:r w:rsidR="00A725D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C16B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b3VzdDwvQXV0aG9yPjxZZWFyPjIwMDg8L1llYXI+PFJl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</w:fldData>
        </w:fldChar>
      </w:r>
      <w:r w:rsidR="00A725D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C16B3">
        <w:rPr>
          <w:rFonts w:ascii="Times New Roman" w:hAnsi="Times New Roman" w:cs="Times New Roman"/>
          <w:sz w:val="24"/>
          <w:szCs w:val="24"/>
        </w:rPr>
      </w:r>
      <w:r w:rsidR="00EC16B3">
        <w:rPr>
          <w:rFonts w:ascii="Times New Roman" w:hAnsi="Times New Roman" w:cs="Times New Roman"/>
          <w:sz w:val="24"/>
          <w:szCs w:val="24"/>
        </w:rPr>
        <w:fldChar w:fldCharType="end"/>
      </w:r>
      <w:r w:rsidR="00EC16B3" w:rsidRPr="00DD7D74">
        <w:rPr>
          <w:rFonts w:ascii="Times New Roman" w:hAnsi="Times New Roman" w:cs="Times New Roman"/>
          <w:sz w:val="24"/>
          <w:szCs w:val="24"/>
        </w:rPr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separate"/>
      </w:r>
      <w:r w:rsidR="00A725D5" w:rsidRPr="00A725D5">
        <w:rPr>
          <w:rFonts w:ascii="Times New Roman" w:hAnsi="Times New Roman" w:cs="Times New Roman"/>
          <w:noProof/>
          <w:sz w:val="24"/>
          <w:szCs w:val="24"/>
          <w:vertAlign w:val="superscript"/>
        </w:rPr>
        <w:t>16</w: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end"/>
      </w:r>
      <w:r w:rsidR="004474B2" w:rsidRPr="00DD7D74">
        <w:rPr>
          <w:rFonts w:ascii="Times New Roman" w:hAnsi="Times New Roman" w:cs="Times New Roman"/>
          <w:sz w:val="24"/>
          <w:szCs w:val="24"/>
        </w:rPr>
        <w:t>, intrathecal</w: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dWxjaGFub3ZhPC9BdXRob3I+PFllYXI+MjAxMDwvWWVh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</w:fldData>
        </w:fldChar>
      </w:r>
      <w:r w:rsidR="00A725D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C16B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dWxjaGFub3ZhPC9BdXRob3I+PFllYXI+MjAxMDwvWWVh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</w:fldData>
        </w:fldChar>
      </w:r>
      <w:r w:rsidR="00A725D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C16B3">
        <w:rPr>
          <w:rFonts w:ascii="Times New Roman" w:hAnsi="Times New Roman" w:cs="Times New Roman"/>
          <w:sz w:val="24"/>
          <w:szCs w:val="24"/>
        </w:rPr>
      </w:r>
      <w:r w:rsidR="00EC16B3">
        <w:rPr>
          <w:rFonts w:ascii="Times New Roman" w:hAnsi="Times New Roman" w:cs="Times New Roman"/>
          <w:sz w:val="24"/>
          <w:szCs w:val="24"/>
        </w:rPr>
        <w:fldChar w:fldCharType="end"/>
      </w:r>
      <w:r w:rsidR="00EC16B3" w:rsidRPr="00DD7D74">
        <w:rPr>
          <w:rFonts w:ascii="Times New Roman" w:hAnsi="Times New Roman" w:cs="Times New Roman"/>
          <w:sz w:val="24"/>
          <w:szCs w:val="24"/>
        </w:rPr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separate"/>
      </w:r>
      <w:r w:rsidR="00A725D5" w:rsidRPr="00A725D5">
        <w:rPr>
          <w:rFonts w:ascii="Times New Roman" w:hAnsi="Times New Roman" w:cs="Times New Roman"/>
          <w:noProof/>
          <w:sz w:val="24"/>
          <w:szCs w:val="24"/>
          <w:vertAlign w:val="superscript"/>
        </w:rPr>
        <w:t>17</w: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end"/>
      </w:r>
      <w:r w:rsidR="004474B2" w:rsidRPr="00DD7D74">
        <w:rPr>
          <w:rFonts w:ascii="Times New Roman" w:hAnsi="Times New Roman" w:cs="Times New Roman"/>
          <w:sz w:val="24"/>
          <w:szCs w:val="24"/>
        </w:rPr>
        <w:t>, or direct injection into the target</w: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VhaDwvQXV0aG9yPjxZZWFyPjIwMTY8L1llYXI+PFJl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</w:fldData>
        </w:fldChar>
      </w:r>
      <w:r w:rsidR="004474B2" w:rsidRPr="00DD7D7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VhaDwvQXV0aG9yPjxZZWFyPjIwMTY8L1llYXI+PFJl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</w:fldData>
        </w:fldChar>
      </w:r>
      <w:r w:rsidR="004474B2" w:rsidRPr="00DD7D7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C16B3" w:rsidRPr="00DD7D74">
        <w:rPr>
          <w:rFonts w:ascii="Times New Roman" w:hAnsi="Times New Roman" w:cs="Times New Roman"/>
          <w:sz w:val="24"/>
          <w:szCs w:val="24"/>
        </w:rPr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end"/>
      </w:r>
      <w:r w:rsidR="00EC16B3" w:rsidRPr="00DD7D74">
        <w:rPr>
          <w:rFonts w:ascii="Times New Roman" w:hAnsi="Times New Roman" w:cs="Times New Roman"/>
          <w:sz w:val="24"/>
          <w:szCs w:val="24"/>
        </w:rPr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separate"/>
      </w:r>
      <w:r w:rsidR="004474B2" w:rsidRPr="00DD7D74">
        <w:rPr>
          <w:rFonts w:ascii="Times New Roman" w:hAnsi="Times New Roman" w:cs="Times New Roman"/>
          <w:noProof/>
          <w:sz w:val="24"/>
          <w:szCs w:val="24"/>
          <w:vertAlign w:val="superscript"/>
        </w:rPr>
        <w:t>4,8</w: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end"/>
      </w:r>
      <w:r w:rsidR="004474B2" w:rsidRPr="00DD7D74">
        <w:rPr>
          <w:rFonts w:ascii="Times New Roman" w:hAnsi="Times New Roman" w:cs="Times New Roman"/>
          <w:sz w:val="24"/>
          <w:szCs w:val="24"/>
        </w:rPr>
        <w:t>. Although intravenous and intraperitoneal injections a</w:t>
      </w:r>
      <w:r w:rsidR="00FA3D7A" w:rsidRPr="00DD7D74">
        <w:rPr>
          <w:rFonts w:ascii="Times New Roman" w:hAnsi="Times New Roman" w:cs="Times New Roman"/>
          <w:sz w:val="24"/>
          <w:szCs w:val="24"/>
        </w:rPr>
        <w:t xml:space="preserve">re relatively non-invasive, </w:t>
      </w:r>
      <w:r w:rsidR="004474B2" w:rsidRPr="00DD7D74">
        <w:rPr>
          <w:rFonts w:ascii="Times New Roman" w:hAnsi="Times New Roman" w:cs="Times New Roman"/>
          <w:sz w:val="24"/>
          <w:szCs w:val="24"/>
        </w:rPr>
        <w:t xml:space="preserve">crossing of </w:t>
      </w:r>
      <w:r w:rsidR="00FA3D7A" w:rsidRPr="00DD7D74">
        <w:rPr>
          <w:rFonts w:ascii="Times New Roman" w:hAnsi="Times New Roman" w:cs="Times New Roman"/>
          <w:sz w:val="24"/>
          <w:szCs w:val="24"/>
        </w:rPr>
        <w:t xml:space="preserve">the </w:t>
      </w:r>
      <w:r w:rsidR="004474B2" w:rsidRPr="00DD7D74">
        <w:rPr>
          <w:rFonts w:ascii="Times New Roman" w:hAnsi="Times New Roman" w:cs="Times New Roman"/>
          <w:sz w:val="24"/>
          <w:szCs w:val="24"/>
        </w:rPr>
        <w:t>blood-brain barrier may be an issue</w: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F5PC9BdXRob3I+PFllYXI+MjAxMDwvWWVhcj48UmVj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</w:fldData>
        </w:fldChar>
      </w:r>
      <w:r w:rsidR="00A725D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C16B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F5PC9BdXRob3I+PFllYXI+MjAxMDwvWWVhcj48UmVj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</w:fldData>
        </w:fldChar>
      </w:r>
      <w:r w:rsidR="00A725D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C16B3">
        <w:rPr>
          <w:rFonts w:ascii="Times New Roman" w:hAnsi="Times New Roman" w:cs="Times New Roman"/>
          <w:sz w:val="24"/>
          <w:szCs w:val="24"/>
        </w:rPr>
      </w:r>
      <w:r w:rsidR="00EC16B3">
        <w:rPr>
          <w:rFonts w:ascii="Times New Roman" w:hAnsi="Times New Roman" w:cs="Times New Roman"/>
          <w:sz w:val="24"/>
          <w:szCs w:val="24"/>
        </w:rPr>
        <w:fldChar w:fldCharType="end"/>
      </w:r>
      <w:r w:rsidR="00EC16B3" w:rsidRPr="00DD7D74">
        <w:rPr>
          <w:rFonts w:ascii="Times New Roman" w:hAnsi="Times New Roman" w:cs="Times New Roman"/>
          <w:sz w:val="24"/>
          <w:szCs w:val="24"/>
        </w:rPr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separate"/>
      </w:r>
      <w:r w:rsidR="00A725D5" w:rsidRPr="00A725D5">
        <w:rPr>
          <w:rFonts w:ascii="Times New Roman" w:hAnsi="Times New Roman" w:cs="Times New Roman"/>
          <w:noProof/>
          <w:sz w:val="24"/>
          <w:szCs w:val="24"/>
          <w:vertAlign w:val="superscript"/>
        </w:rPr>
        <w:t>18</w: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end"/>
      </w:r>
      <w:r w:rsidR="00493E53" w:rsidRPr="00DD7D74">
        <w:rPr>
          <w:rFonts w:ascii="Times New Roman" w:hAnsi="Times New Roman" w:cs="Times New Roman"/>
          <w:sz w:val="24"/>
          <w:szCs w:val="24"/>
        </w:rPr>
        <w:t xml:space="preserve"> and these routes result in</w:t>
      </w:r>
      <w:r w:rsidR="00FA3D7A" w:rsidRPr="00DD7D74">
        <w:rPr>
          <w:rFonts w:ascii="Times New Roman" w:hAnsi="Times New Roman" w:cs="Times New Roman"/>
          <w:sz w:val="24"/>
          <w:szCs w:val="24"/>
        </w:rPr>
        <w:t xml:space="preserve"> non-specific transduction which would not </w:t>
      </w:r>
      <w:r w:rsidR="009B11FE" w:rsidRPr="00DD7D74">
        <w:rPr>
          <w:rFonts w:ascii="Times New Roman" w:hAnsi="Times New Roman" w:cs="Times New Roman"/>
          <w:sz w:val="24"/>
          <w:szCs w:val="24"/>
        </w:rPr>
        <w:t xml:space="preserve">be </w:t>
      </w:r>
      <w:r w:rsidR="003A6211">
        <w:rPr>
          <w:rFonts w:ascii="Times New Roman" w:hAnsi="Times New Roman" w:cs="Times New Roman"/>
          <w:sz w:val="24"/>
          <w:szCs w:val="24"/>
        </w:rPr>
        <w:t>useful in a specializ</w:t>
      </w:r>
      <w:r w:rsidR="004474B2" w:rsidRPr="00DD7D74">
        <w:rPr>
          <w:rFonts w:ascii="Times New Roman" w:hAnsi="Times New Roman" w:cs="Times New Roman"/>
          <w:sz w:val="24"/>
          <w:szCs w:val="24"/>
        </w:rPr>
        <w:t>ed axon regeneration study. Similarly</w:t>
      </w:r>
      <w:r w:rsidR="004F3EC1">
        <w:rPr>
          <w:rFonts w:ascii="Times New Roman" w:hAnsi="Times New Roman" w:cs="Times New Roman"/>
          <w:sz w:val="24"/>
          <w:szCs w:val="24"/>
        </w:rPr>
        <w:t>,</w:t>
      </w:r>
      <w:r w:rsidR="004474B2" w:rsidRPr="00DD7D74">
        <w:rPr>
          <w:rFonts w:ascii="Times New Roman" w:hAnsi="Times New Roman" w:cs="Times New Roman"/>
          <w:sz w:val="24"/>
          <w:szCs w:val="24"/>
        </w:rPr>
        <w:t xml:space="preserve"> for intrathecal injection into the subarachnoid space</w:t>
      </w:r>
      <w:r w:rsidR="00FA3D7A" w:rsidRPr="00DD7D74">
        <w:rPr>
          <w:rFonts w:ascii="Times New Roman" w:hAnsi="Times New Roman" w:cs="Times New Roman"/>
          <w:sz w:val="24"/>
          <w:szCs w:val="24"/>
        </w:rPr>
        <w:t xml:space="preserve">, a </w:t>
      </w:r>
      <w:r w:rsidR="004474B2" w:rsidRPr="00DD7D74">
        <w:rPr>
          <w:rFonts w:ascii="Times New Roman" w:hAnsi="Times New Roman" w:cs="Times New Roman"/>
          <w:sz w:val="24"/>
          <w:szCs w:val="24"/>
        </w:rPr>
        <w:t xml:space="preserve">more invasive </w:t>
      </w:r>
      <w:r w:rsidR="00FA3D7A" w:rsidRPr="00DD7D74">
        <w:rPr>
          <w:rFonts w:ascii="Times New Roman" w:hAnsi="Times New Roman" w:cs="Times New Roman"/>
          <w:sz w:val="24"/>
          <w:szCs w:val="24"/>
        </w:rPr>
        <w:t xml:space="preserve">administrative </w:t>
      </w:r>
      <w:r w:rsidR="004474B2" w:rsidRPr="00DD7D74">
        <w:rPr>
          <w:rFonts w:ascii="Times New Roman" w:hAnsi="Times New Roman" w:cs="Times New Roman"/>
          <w:sz w:val="24"/>
          <w:szCs w:val="24"/>
        </w:rPr>
        <w:t xml:space="preserve">route, </w:t>
      </w:r>
      <w:r w:rsidR="00FA3D7A" w:rsidRPr="00DD7D74">
        <w:rPr>
          <w:rFonts w:ascii="Times New Roman" w:hAnsi="Times New Roman" w:cs="Times New Roman"/>
          <w:sz w:val="24"/>
          <w:szCs w:val="24"/>
        </w:rPr>
        <w:t>many neuronal and</w:t>
      </w:r>
      <w:r w:rsidR="004474B2" w:rsidRPr="00DD7D74">
        <w:rPr>
          <w:rFonts w:ascii="Times New Roman" w:hAnsi="Times New Roman" w:cs="Times New Roman"/>
          <w:sz w:val="24"/>
          <w:szCs w:val="24"/>
        </w:rPr>
        <w:t xml:space="preserve"> non-neuronal cell types</w:t>
      </w:r>
      <w:r w:rsidR="00FA3D7A" w:rsidRPr="00DD7D74">
        <w:rPr>
          <w:rFonts w:ascii="Times New Roman" w:hAnsi="Times New Roman" w:cs="Times New Roman"/>
          <w:sz w:val="24"/>
          <w:szCs w:val="24"/>
        </w:rPr>
        <w:t xml:space="preserve"> within the CNS may</w:t>
      </w:r>
      <w:r w:rsidR="004474B2" w:rsidRPr="00DD7D74">
        <w:rPr>
          <w:rFonts w:ascii="Times New Roman" w:hAnsi="Times New Roman" w:cs="Times New Roman"/>
          <w:sz w:val="24"/>
          <w:szCs w:val="24"/>
        </w:rPr>
        <w:t xml:space="preserve"> be transduced, potentially generating</w:t>
      </w:r>
      <w:r w:rsidR="00FA3D7A" w:rsidRPr="00DD7D74">
        <w:rPr>
          <w:rFonts w:ascii="Times New Roman" w:hAnsi="Times New Roman" w:cs="Times New Roman"/>
          <w:sz w:val="24"/>
          <w:szCs w:val="24"/>
        </w:rPr>
        <w:t xml:space="preserve"> non-specific or off-target effects</w:t>
      </w:r>
      <w:r w:rsidR="004474B2" w:rsidRPr="00DD7D74">
        <w:rPr>
          <w:rFonts w:ascii="Times New Roman" w:hAnsi="Times New Roman" w:cs="Times New Roman"/>
          <w:sz w:val="24"/>
          <w:szCs w:val="24"/>
        </w:rPr>
        <w:t>. Thus, direct inj</w:t>
      </w:r>
      <w:r w:rsidR="00FA3D7A" w:rsidRPr="00DD7D74">
        <w:rPr>
          <w:rFonts w:ascii="Times New Roman" w:hAnsi="Times New Roman" w:cs="Times New Roman"/>
          <w:sz w:val="24"/>
          <w:szCs w:val="24"/>
        </w:rPr>
        <w:t>ection of virus into the DRG is</w:t>
      </w:r>
      <w:r w:rsidR="004474B2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FA3D7A" w:rsidRPr="00DD7D74">
        <w:rPr>
          <w:rFonts w:ascii="Times New Roman" w:hAnsi="Times New Roman" w:cs="Times New Roman"/>
          <w:sz w:val="24"/>
          <w:szCs w:val="24"/>
        </w:rPr>
        <w:t xml:space="preserve">a favourable option and likely to result in </w:t>
      </w:r>
      <w:r w:rsidR="004474B2" w:rsidRPr="00DD7D74">
        <w:rPr>
          <w:rFonts w:ascii="Times New Roman" w:hAnsi="Times New Roman" w:cs="Times New Roman"/>
          <w:sz w:val="24"/>
          <w:szCs w:val="24"/>
        </w:rPr>
        <w:t>much higher transduction efficiency</w:t>
      </w:r>
      <w:r w:rsidR="00FA3D7A" w:rsidRPr="00DD7D74">
        <w:rPr>
          <w:rFonts w:ascii="Times New Roman" w:hAnsi="Times New Roman" w:cs="Times New Roman"/>
          <w:sz w:val="24"/>
          <w:szCs w:val="24"/>
        </w:rPr>
        <w:t xml:space="preserve"> than other methods. T</w:t>
      </w:r>
      <w:r w:rsidR="004474B2" w:rsidRPr="00DD7D74">
        <w:rPr>
          <w:rFonts w:ascii="Times New Roman" w:hAnsi="Times New Roman" w:cs="Times New Roman"/>
          <w:sz w:val="24"/>
          <w:szCs w:val="24"/>
        </w:rPr>
        <w:t xml:space="preserve">he major drawback of this option </w:t>
      </w:r>
      <w:r w:rsidR="00FA3D7A" w:rsidRPr="00DD7D74">
        <w:rPr>
          <w:rFonts w:ascii="Times New Roman" w:hAnsi="Times New Roman" w:cs="Times New Roman"/>
          <w:sz w:val="24"/>
          <w:szCs w:val="24"/>
        </w:rPr>
        <w:t xml:space="preserve">however </w:t>
      </w:r>
      <w:r w:rsidR="004474B2" w:rsidRPr="00DD7D74">
        <w:rPr>
          <w:rFonts w:ascii="Times New Roman" w:hAnsi="Times New Roman" w:cs="Times New Roman"/>
          <w:sz w:val="24"/>
          <w:szCs w:val="24"/>
        </w:rPr>
        <w:t>is the invasiveness of the surgical procedure</w:t>
      </w:r>
      <w:r w:rsidR="004F3EC1">
        <w:rPr>
          <w:rFonts w:ascii="Times New Roman" w:hAnsi="Times New Roman" w:cs="Times New Roman"/>
          <w:sz w:val="24"/>
          <w:szCs w:val="24"/>
        </w:rPr>
        <w:t>,</w:t>
      </w:r>
      <w:r w:rsidR="004474B2" w:rsidRPr="00DD7D74">
        <w:rPr>
          <w:rFonts w:ascii="Times New Roman" w:hAnsi="Times New Roman" w:cs="Times New Roman"/>
          <w:sz w:val="24"/>
          <w:szCs w:val="24"/>
        </w:rPr>
        <w:t xml:space="preserve"> which requires specialised training.</w:t>
      </w:r>
    </w:p>
    <w:p w:rsidR="00E66DC4" w:rsidRPr="00DD7D74" w:rsidRDefault="004474B2" w:rsidP="00DD7D7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D7D74">
        <w:rPr>
          <w:rFonts w:ascii="Times New Roman" w:hAnsi="Times New Roman" w:cs="Times New Roman"/>
          <w:sz w:val="24"/>
          <w:szCs w:val="24"/>
        </w:rPr>
        <w:br/>
      </w:r>
      <w:r w:rsidR="00493E53" w:rsidRPr="00DD7D74">
        <w:rPr>
          <w:rFonts w:ascii="Times New Roman" w:hAnsi="Times New Roman" w:cs="Times New Roman"/>
          <w:sz w:val="24"/>
          <w:szCs w:val="24"/>
        </w:rPr>
        <w:t>Once</w:t>
      </w:r>
      <w:r w:rsidR="005477BA" w:rsidRPr="00DD7D74">
        <w:rPr>
          <w:rFonts w:ascii="Times New Roman" w:hAnsi="Times New Roman" w:cs="Times New Roman"/>
          <w:sz w:val="24"/>
          <w:szCs w:val="24"/>
        </w:rPr>
        <w:t xml:space="preserve"> users have mastered the </w:t>
      </w:r>
      <w:r w:rsidR="000E494A" w:rsidRPr="00DD7D74">
        <w:rPr>
          <w:rFonts w:ascii="Times New Roman" w:hAnsi="Times New Roman" w:cs="Times New Roman"/>
          <w:sz w:val="24"/>
          <w:szCs w:val="24"/>
        </w:rPr>
        <w:t>required surgical skills</w:t>
      </w:r>
      <w:r w:rsidR="005477BA" w:rsidRPr="00DD7D74">
        <w:rPr>
          <w:rFonts w:ascii="Times New Roman" w:hAnsi="Times New Roman" w:cs="Times New Roman"/>
          <w:sz w:val="24"/>
          <w:szCs w:val="24"/>
        </w:rPr>
        <w:t>, this protocol offers a great amount of flexibility.</w:t>
      </w:r>
      <w:r w:rsidR="007978CB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E54900" w:rsidRPr="00DD7D74">
        <w:rPr>
          <w:rFonts w:ascii="Times New Roman" w:hAnsi="Times New Roman" w:cs="Times New Roman"/>
          <w:sz w:val="24"/>
          <w:szCs w:val="24"/>
        </w:rPr>
        <w:t>In</w:t>
      </w:r>
      <w:r w:rsidR="00493E53" w:rsidRPr="00DD7D74">
        <w:rPr>
          <w:rFonts w:ascii="Times New Roman" w:hAnsi="Times New Roman" w:cs="Times New Roman"/>
          <w:sz w:val="24"/>
          <w:szCs w:val="24"/>
        </w:rPr>
        <w:t xml:space="preserve"> an axon regeneration study,</w:t>
      </w:r>
      <w:r w:rsidR="00E54900" w:rsidRPr="00DD7D74">
        <w:rPr>
          <w:rFonts w:ascii="Times New Roman" w:hAnsi="Times New Roman" w:cs="Times New Roman"/>
          <w:sz w:val="24"/>
          <w:szCs w:val="24"/>
        </w:rPr>
        <w:t xml:space="preserve"> animals can be studied in combination with other techniques such as </w:t>
      </w:r>
      <w:r w:rsidR="00E54900" w:rsidRPr="00DD7D74">
        <w:rPr>
          <w:rFonts w:ascii="Times New Roman" w:hAnsi="Times New Roman" w:cs="Times New Roman"/>
          <w:i/>
          <w:sz w:val="24"/>
          <w:szCs w:val="24"/>
        </w:rPr>
        <w:t>in vivo</w:t>
      </w:r>
      <w:r w:rsidR="00E54900" w:rsidRPr="00DD7D74">
        <w:rPr>
          <w:rFonts w:ascii="Times New Roman" w:hAnsi="Times New Roman" w:cs="Times New Roman"/>
          <w:sz w:val="24"/>
          <w:szCs w:val="24"/>
        </w:rPr>
        <w:t xml:space="preserve"> electrophysiology and sensory-mo</w:t>
      </w:r>
      <w:r w:rsidR="00493E53" w:rsidRPr="00DD7D74">
        <w:rPr>
          <w:rFonts w:ascii="Times New Roman" w:hAnsi="Times New Roman" w:cs="Times New Roman"/>
          <w:sz w:val="24"/>
          <w:szCs w:val="24"/>
        </w:rPr>
        <w:t>tor behavioural tests, while</w:t>
      </w:r>
      <w:r w:rsidR="00E54900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961101">
        <w:rPr>
          <w:rFonts w:ascii="Times New Roman" w:hAnsi="Times New Roman" w:cs="Times New Roman"/>
          <w:sz w:val="24"/>
          <w:szCs w:val="24"/>
        </w:rPr>
        <w:t xml:space="preserve">the </w:t>
      </w:r>
      <w:r w:rsidR="00E54900" w:rsidRPr="00DD7D74">
        <w:rPr>
          <w:rFonts w:ascii="Times New Roman" w:hAnsi="Times New Roman" w:cs="Times New Roman"/>
          <w:sz w:val="24"/>
          <w:szCs w:val="24"/>
        </w:rPr>
        <w:t xml:space="preserve">collected tissues can be used </w:t>
      </w:r>
      <w:r w:rsidRPr="00DD7D74">
        <w:rPr>
          <w:rFonts w:ascii="Times New Roman" w:hAnsi="Times New Roman" w:cs="Times New Roman"/>
          <w:sz w:val="24"/>
          <w:szCs w:val="24"/>
        </w:rPr>
        <w:t xml:space="preserve">for </w:t>
      </w:r>
      <w:r w:rsidR="00E54900" w:rsidRPr="00DD7D74">
        <w:rPr>
          <w:rFonts w:ascii="Times New Roman" w:hAnsi="Times New Roman" w:cs="Times New Roman"/>
          <w:sz w:val="24"/>
          <w:szCs w:val="24"/>
        </w:rPr>
        <w:t>anatomical analysis or tissue culture</w: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VhaDwvQXV0aG9yPjxZZWFyPjIwMTY8L1llYXI+PFJl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==
</w:fldData>
        </w:fldChar>
      </w:r>
      <w:r w:rsidRPr="00DD7D7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VhaDwvQXV0aG9yPjxZZWFyPjIwMTY8L1llYXI+PFJl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==
</w:fldData>
        </w:fldChar>
      </w:r>
      <w:r w:rsidRPr="00DD7D7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C16B3" w:rsidRPr="00DD7D74">
        <w:rPr>
          <w:rFonts w:ascii="Times New Roman" w:hAnsi="Times New Roman" w:cs="Times New Roman"/>
          <w:sz w:val="24"/>
          <w:szCs w:val="24"/>
        </w:rPr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end"/>
      </w:r>
      <w:r w:rsidR="00EC16B3" w:rsidRPr="00DD7D74">
        <w:rPr>
          <w:rFonts w:ascii="Times New Roman" w:hAnsi="Times New Roman" w:cs="Times New Roman"/>
          <w:sz w:val="24"/>
          <w:szCs w:val="24"/>
        </w:rPr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separate"/>
      </w:r>
      <w:r w:rsidRPr="00DD7D74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end"/>
      </w:r>
      <w:r w:rsidR="00CB1B7B">
        <w:rPr>
          <w:rFonts w:ascii="Times New Roman" w:hAnsi="Times New Roman" w:cs="Times New Roman"/>
          <w:sz w:val="24"/>
          <w:szCs w:val="24"/>
        </w:rPr>
        <w:t xml:space="preserve">. </w:t>
      </w:r>
      <w:r w:rsidR="00CB1B7B" w:rsidRPr="002A7316">
        <w:rPr>
          <w:rFonts w:ascii="Times New Roman" w:hAnsi="Times New Roman" w:cs="Times New Roman"/>
          <w:color w:val="FF0000"/>
          <w:sz w:val="24"/>
          <w:szCs w:val="24"/>
        </w:rPr>
        <w:t xml:space="preserve">A combination of these techniques with varied experimental </w:t>
      </w:r>
      <w:proofErr w:type="spellStart"/>
      <w:r w:rsidR="00CB1B7B" w:rsidRPr="002A7316">
        <w:rPr>
          <w:rFonts w:ascii="Times New Roman" w:hAnsi="Times New Roman" w:cs="Times New Roman"/>
          <w:color w:val="FF0000"/>
          <w:sz w:val="24"/>
          <w:szCs w:val="24"/>
        </w:rPr>
        <w:t>timepoints</w:t>
      </w:r>
      <w:proofErr w:type="spellEnd"/>
      <w:r w:rsidR="00CB1B7B" w:rsidRPr="002A7316">
        <w:rPr>
          <w:rFonts w:ascii="Times New Roman" w:hAnsi="Times New Roman" w:cs="Times New Roman"/>
          <w:color w:val="FF0000"/>
          <w:sz w:val="24"/>
          <w:szCs w:val="24"/>
        </w:rPr>
        <w:t xml:space="preserve">, for example, </w:t>
      </w:r>
      <w:r w:rsidR="001C667E">
        <w:rPr>
          <w:rFonts w:ascii="Times New Roman" w:hAnsi="Times New Roman" w:cs="Times New Roman"/>
          <w:color w:val="FF0000"/>
          <w:sz w:val="24"/>
          <w:szCs w:val="24"/>
        </w:rPr>
        <w:t xml:space="preserve">can </w:t>
      </w:r>
      <w:r w:rsidR="003A6211">
        <w:rPr>
          <w:rFonts w:ascii="Times New Roman" w:hAnsi="Times New Roman" w:cs="Times New Roman"/>
          <w:color w:val="FF0000"/>
          <w:sz w:val="24"/>
          <w:szCs w:val="24"/>
        </w:rPr>
        <w:t xml:space="preserve">be used to </w:t>
      </w:r>
      <w:r w:rsidR="001C667E">
        <w:rPr>
          <w:rFonts w:ascii="Times New Roman" w:hAnsi="Times New Roman" w:cs="Times New Roman"/>
          <w:color w:val="FF0000"/>
          <w:sz w:val="24"/>
          <w:szCs w:val="24"/>
        </w:rPr>
        <w:t>study</w:t>
      </w:r>
      <w:r w:rsidR="00CB1B7B" w:rsidRPr="002A7316">
        <w:rPr>
          <w:rFonts w:ascii="Times New Roman" w:hAnsi="Times New Roman" w:cs="Times New Roman"/>
          <w:color w:val="FF0000"/>
          <w:sz w:val="24"/>
          <w:szCs w:val="24"/>
        </w:rPr>
        <w:t xml:space="preserve"> the progress of </w:t>
      </w:r>
      <w:r w:rsidR="00240C9B">
        <w:rPr>
          <w:rFonts w:ascii="Times New Roman" w:hAnsi="Times New Roman" w:cs="Times New Roman"/>
          <w:color w:val="FF0000"/>
          <w:sz w:val="24"/>
          <w:szCs w:val="24"/>
        </w:rPr>
        <w:t>degeneration or</w:t>
      </w:r>
      <w:r w:rsidR="00CB1B7B" w:rsidRPr="002A7316">
        <w:rPr>
          <w:rFonts w:ascii="Times New Roman" w:hAnsi="Times New Roman" w:cs="Times New Roman"/>
          <w:color w:val="FF0000"/>
          <w:sz w:val="24"/>
          <w:szCs w:val="24"/>
        </w:rPr>
        <w:t xml:space="preserve"> regeneration of different </w:t>
      </w:r>
      <w:proofErr w:type="spellStart"/>
      <w:r w:rsidR="00CB1B7B" w:rsidRPr="002A7316">
        <w:rPr>
          <w:rFonts w:ascii="Times New Roman" w:hAnsi="Times New Roman" w:cs="Times New Roman"/>
          <w:color w:val="FF0000"/>
          <w:sz w:val="24"/>
          <w:szCs w:val="24"/>
        </w:rPr>
        <w:t>fiber</w:t>
      </w:r>
      <w:proofErr w:type="spellEnd"/>
      <w:r w:rsidR="00CB1B7B" w:rsidRPr="002A7316">
        <w:rPr>
          <w:rFonts w:ascii="Times New Roman" w:hAnsi="Times New Roman" w:cs="Times New Roman"/>
          <w:color w:val="FF0000"/>
          <w:sz w:val="24"/>
          <w:szCs w:val="24"/>
        </w:rPr>
        <w:t xml:space="preserve"> subtypes such as NF200, C</w:t>
      </w:r>
      <w:r w:rsidR="00240C9B">
        <w:rPr>
          <w:rFonts w:ascii="Times New Roman" w:hAnsi="Times New Roman" w:cs="Times New Roman"/>
          <w:color w:val="FF0000"/>
          <w:sz w:val="24"/>
          <w:szCs w:val="24"/>
        </w:rPr>
        <w:t>GRP and</w:t>
      </w:r>
      <w:r w:rsidR="002A7316" w:rsidRPr="002A7316">
        <w:rPr>
          <w:rFonts w:ascii="Times New Roman" w:hAnsi="Times New Roman" w:cs="Times New Roman"/>
          <w:color w:val="FF0000"/>
          <w:sz w:val="24"/>
          <w:szCs w:val="24"/>
        </w:rPr>
        <w:t xml:space="preserve"> IB4 </w:t>
      </w:r>
      <w:r w:rsidR="00CB1B7B" w:rsidRPr="002A7316">
        <w:rPr>
          <w:rFonts w:ascii="Times New Roman" w:hAnsi="Times New Roman" w:cs="Times New Roman"/>
          <w:color w:val="FF0000"/>
          <w:sz w:val="24"/>
          <w:szCs w:val="24"/>
        </w:rPr>
        <w:t>after crush injury</w:t>
      </w:r>
      <w:r w:rsidR="00EC16B3" w:rsidRPr="002A7316">
        <w:rPr>
          <w:rFonts w:ascii="Times New Roman" w:hAnsi="Times New Roman" w:cs="Times New Roman"/>
          <w:color w:val="FF0000"/>
          <w:sz w:val="24"/>
          <w:szCs w:val="24"/>
        </w:rPr>
        <w:fldChar w:fldCharType="begin">
          <w:fldData xml:space="preserve">PEVuZE5vdGU+PENpdGU+PEF1dGhvcj5DaGVhaDwvQXV0aG9yPjxZZWFyPjIwMTY8L1llYXI+PFJl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==
</w:fldData>
        </w:fldChar>
      </w:r>
      <w:r w:rsidR="002A7316" w:rsidRPr="002A7316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 </w:instrText>
      </w:r>
      <w:r w:rsidR="00EC16B3" w:rsidRPr="002A7316">
        <w:rPr>
          <w:rFonts w:ascii="Times New Roman" w:hAnsi="Times New Roman" w:cs="Times New Roman"/>
          <w:color w:val="FF0000"/>
          <w:sz w:val="24"/>
          <w:szCs w:val="24"/>
        </w:rPr>
        <w:fldChar w:fldCharType="begin">
          <w:fldData xml:space="preserve">PEVuZE5vdGU+PENpdGU+PEF1dGhvcj5DaGVhaDwvQXV0aG9yPjxZZWFyPjIwMTY8L1llYXI+PFJl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==
</w:fldData>
        </w:fldChar>
      </w:r>
      <w:r w:rsidR="002A7316" w:rsidRPr="002A7316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.DATA </w:instrText>
      </w:r>
      <w:r w:rsidR="00EC16B3" w:rsidRPr="002A7316">
        <w:rPr>
          <w:rFonts w:ascii="Times New Roman" w:hAnsi="Times New Roman" w:cs="Times New Roman"/>
          <w:color w:val="FF0000"/>
          <w:sz w:val="24"/>
          <w:szCs w:val="24"/>
        </w:rPr>
      </w:r>
      <w:r w:rsidR="00EC16B3" w:rsidRPr="002A7316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="00EC16B3" w:rsidRPr="002A7316">
        <w:rPr>
          <w:rFonts w:ascii="Times New Roman" w:hAnsi="Times New Roman" w:cs="Times New Roman"/>
          <w:color w:val="FF0000"/>
          <w:sz w:val="24"/>
          <w:szCs w:val="24"/>
        </w:rPr>
      </w:r>
      <w:r w:rsidR="00EC16B3" w:rsidRPr="002A7316">
        <w:rPr>
          <w:rFonts w:ascii="Times New Roman" w:hAnsi="Times New Roman" w:cs="Times New Roman"/>
          <w:color w:val="FF0000"/>
          <w:sz w:val="24"/>
          <w:szCs w:val="24"/>
        </w:rPr>
        <w:fldChar w:fldCharType="separate"/>
      </w:r>
      <w:r w:rsidR="002A7316" w:rsidRPr="002A7316">
        <w:rPr>
          <w:rFonts w:ascii="Times New Roman" w:hAnsi="Times New Roman" w:cs="Times New Roman"/>
          <w:noProof/>
          <w:color w:val="FF0000"/>
          <w:sz w:val="24"/>
          <w:szCs w:val="24"/>
          <w:vertAlign w:val="superscript"/>
        </w:rPr>
        <w:t>4</w:t>
      </w:r>
      <w:r w:rsidR="00EC16B3" w:rsidRPr="002A7316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="002A7316" w:rsidRPr="002A7316">
        <w:rPr>
          <w:rFonts w:ascii="Times New Roman" w:hAnsi="Times New Roman" w:cs="Times New Roman"/>
          <w:color w:val="FF0000"/>
          <w:sz w:val="24"/>
          <w:szCs w:val="24"/>
        </w:rPr>
        <w:t>.</w:t>
      </w:r>
      <w:r w:rsidR="00CB1B7B">
        <w:rPr>
          <w:rFonts w:ascii="Times New Roman" w:hAnsi="Times New Roman" w:cs="Times New Roman"/>
          <w:sz w:val="24"/>
          <w:szCs w:val="24"/>
        </w:rPr>
        <w:t xml:space="preserve"> </w:t>
      </w:r>
      <w:r w:rsidR="007978CB" w:rsidRPr="00DD7D74">
        <w:rPr>
          <w:rFonts w:ascii="Times New Roman" w:hAnsi="Times New Roman" w:cs="Times New Roman"/>
          <w:sz w:val="24"/>
          <w:szCs w:val="24"/>
        </w:rPr>
        <w:t>Depending on the experiment</w:t>
      </w:r>
      <w:r w:rsidR="00F05396" w:rsidRPr="00DD7D74">
        <w:rPr>
          <w:rFonts w:ascii="Times New Roman" w:hAnsi="Times New Roman" w:cs="Times New Roman"/>
          <w:sz w:val="24"/>
          <w:szCs w:val="24"/>
        </w:rPr>
        <w:t>al</w:t>
      </w:r>
      <w:r w:rsidR="00493E53" w:rsidRPr="00DD7D74">
        <w:rPr>
          <w:rFonts w:ascii="Times New Roman" w:hAnsi="Times New Roman" w:cs="Times New Roman"/>
          <w:sz w:val="24"/>
          <w:szCs w:val="24"/>
        </w:rPr>
        <w:t xml:space="preserve"> requirements</w:t>
      </w:r>
      <w:r w:rsidR="007978CB" w:rsidRPr="00DD7D74">
        <w:rPr>
          <w:rFonts w:ascii="Times New Roman" w:hAnsi="Times New Roman" w:cs="Times New Roman"/>
          <w:sz w:val="24"/>
          <w:szCs w:val="24"/>
        </w:rPr>
        <w:t xml:space="preserve">, </w:t>
      </w:r>
      <w:r w:rsidR="00493E53" w:rsidRPr="00DD7D74">
        <w:rPr>
          <w:rFonts w:ascii="Times New Roman" w:hAnsi="Times New Roman" w:cs="Times New Roman"/>
          <w:sz w:val="24"/>
          <w:szCs w:val="24"/>
        </w:rPr>
        <w:t>one or the other of the presented procedures can be performed alone</w:t>
      </w:r>
      <w:r w:rsidR="007978CB" w:rsidRPr="00DD7D74">
        <w:rPr>
          <w:rFonts w:ascii="Times New Roman" w:hAnsi="Times New Roman" w:cs="Times New Roman"/>
          <w:sz w:val="24"/>
          <w:szCs w:val="24"/>
        </w:rPr>
        <w:t xml:space="preserve">. For example, DRG injection alone can be used for axonal tracing </w:t>
      </w:r>
      <w:r w:rsidR="00493E53" w:rsidRPr="00DD7D74">
        <w:rPr>
          <w:rFonts w:ascii="Times New Roman" w:hAnsi="Times New Roman" w:cs="Times New Roman"/>
          <w:sz w:val="24"/>
          <w:szCs w:val="24"/>
        </w:rPr>
        <w:t xml:space="preserve">experiments </w:t>
      </w:r>
      <w:r w:rsidR="007978CB" w:rsidRPr="00DD7D74">
        <w:rPr>
          <w:rFonts w:ascii="Times New Roman" w:hAnsi="Times New Roman" w:cs="Times New Roman"/>
          <w:sz w:val="24"/>
          <w:szCs w:val="24"/>
        </w:rPr>
        <w:t xml:space="preserve">while dorsal root crush injury </w:t>
      </w:r>
      <w:r w:rsidR="00C53715" w:rsidRPr="00DD7D74">
        <w:rPr>
          <w:rFonts w:ascii="Times New Roman" w:hAnsi="Times New Roman" w:cs="Times New Roman"/>
          <w:sz w:val="24"/>
          <w:szCs w:val="24"/>
        </w:rPr>
        <w:t xml:space="preserve">alone </w:t>
      </w:r>
      <w:r w:rsidR="007978CB" w:rsidRPr="00DD7D74">
        <w:rPr>
          <w:rFonts w:ascii="Times New Roman" w:hAnsi="Times New Roman" w:cs="Times New Roman"/>
          <w:sz w:val="24"/>
          <w:szCs w:val="24"/>
        </w:rPr>
        <w:t xml:space="preserve">can be </w:t>
      </w:r>
      <w:r w:rsidR="00C53715" w:rsidRPr="00DD7D74">
        <w:rPr>
          <w:rFonts w:ascii="Times New Roman" w:hAnsi="Times New Roman" w:cs="Times New Roman"/>
          <w:sz w:val="24"/>
          <w:szCs w:val="24"/>
        </w:rPr>
        <w:t>used in any studies where</w:t>
      </w:r>
      <w:r w:rsidR="007978CB" w:rsidRPr="00DD7D74">
        <w:rPr>
          <w:rFonts w:ascii="Times New Roman" w:hAnsi="Times New Roman" w:cs="Times New Roman"/>
          <w:sz w:val="24"/>
          <w:szCs w:val="24"/>
        </w:rPr>
        <w:t xml:space="preserve"> forepaw </w:t>
      </w:r>
      <w:proofErr w:type="spellStart"/>
      <w:r w:rsidR="007978CB" w:rsidRPr="00DD7D74">
        <w:rPr>
          <w:rFonts w:ascii="Times New Roman" w:hAnsi="Times New Roman" w:cs="Times New Roman"/>
          <w:sz w:val="24"/>
          <w:szCs w:val="24"/>
        </w:rPr>
        <w:t>deafferentation</w:t>
      </w:r>
      <w:proofErr w:type="spellEnd"/>
      <w:r w:rsidR="00C53715" w:rsidRPr="00DD7D74">
        <w:rPr>
          <w:rFonts w:ascii="Times New Roman" w:hAnsi="Times New Roman" w:cs="Times New Roman"/>
          <w:sz w:val="24"/>
          <w:szCs w:val="24"/>
        </w:rPr>
        <w:t xml:space="preserve"> is required. In addition,</w:t>
      </w:r>
      <w:r w:rsidR="00493E53" w:rsidRPr="00DD7D74">
        <w:rPr>
          <w:rFonts w:ascii="Times New Roman" w:hAnsi="Times New Roman" w:cs="Times New Roman"/>
          <w:sz w:val="24"/>
          <w:szCs w:val="24"/>
        </w:rPr>
        <w:t xml:space="preserve"> u</w:t>
      </w:r>
      <w:r w:rsidR="003B199A" w:rsidRPr="00DD7D74">
        <w:rPr>
          <w:rFonts w:ascii="Times New Roman" w:hAnsi="Times New Roman" w:cs="Times New Roman"/>
          <w:sz w:val="24"/>
          <w:szCs w:val="24"/>
        </w:rPr>
        <w:t>sers can a</w:t>
      </w:r>
      <w:r w:rsidR="00521707" w:rsidRPr="00DD7D74">
        <w:rPr>
          <w:rFonts w:ascii="Times New Roman" w:hAnsi="Times New Roman" w:cs="Times New Roman"/>
          <w:sz w:val="24"/>
          <w:szCs w:val="24"/>
        </w:rPr>
        <w:t xml:space="preserve">lso vary the type of </w:t>
      </w:r>
      <w:r w:rsidR="00521707" w:rsidRPr="00DD7D74">
        <w:rPr>
          <w:rFonts w:ascii="Times New Roman" w:hAnsi="Times New Roman" w:cs="Times New Roman"/>
          <w:sz w:val="24"/>
          <w:szCs w:val="24"/>
        </w:rPr>
        <w:lastRenderedPageBreak/>
        <w:t xml:space="preserve">virus and transgene product </w:t>
      </w:r>
      <w:r w:rsidR="000E494A" w:rsidRPr="00DD7D74">
        <w:rPr>
          <w:rFonts w:ascii="Times New Roman" w:hAnsi="Times New Roman" w:cs="Times New Roman"/>
          <w:sz w:val="24"/>
          <w:szCs w:val="24"/>
        </w:rPr>
        <w:t>for injection, the exact DRG to be injected</w:t>
      </w:r>
      <w:r w:rsidR="00493E53" w:rsidRPr="00DD7D74">
        <w:rPr>
          <w:rFonts w:ascii="Times New Roman" w:hAnsi="Times New Roman" w:cs="Times New Roman"/>
          <w:sz w:val="24"/>
          <w:szCs w:val="24"/>
        </w:rPr>
        <w:t>, as well as</w:t>
      </w:r>
      <w:r w:rsidR="00521707" w:rsidRPr="00DD7D74">
        <w:rPr>
          <w:rFonts w:ascii="Times New Roman" w:hAnsi="Times New Roman" w:cs="Times New Roman"/>
          <w:sz w:val="24"/>
          <w:szCs w:val="24"/>
        </w:rPr>
        <w:t xml:space="preserve"> the exact dorsal root for injury. If a</w:t>
      </w:r>
      <w:r w:rsidR="00493E53" w:rsidRPr="00DD7D74">
        <w:rPr>
          <w:rFonts w:ascii="Times New Roman" w:hAnsi="Times New Roman" w:cs="Times New Roman"/>
          <w:sz w:val="24"/>
          <w:szCs w:val="24"/>
        </w:rPr>
        <w:t xml:space="preserve">pplicable, cell transplantation or pharmacological administration </w:t>
      </w:r>
      <w:r w:rsidR="00521707" w:rsidRPr="00DD7D74">
        <w:rPr>
          <w:rFonts w:ascii="Times New Roman" w:hAnsi="Times New Roman" w:cs="Times New Roman"/>
          <w:sz w:val="24"/>
          <w:szCs w:val="24"/>
        </w:rPr>
        <w:t xml:space="preserve">into </w:t>
      </w:r>
      <w:r w:rsidR="00A9216F" w:rsidRPr="00DD7D74">
        <w:rPr>
          <w:rFonts w:ascii="Times New Roman" w:hAnsi="Times New Roman" w:cs="Times New Roman"/>
          <w:sz w:val="24"/>
          <w:szCs w:val="24"/>
        </w:rPr>
        <w:t xml:space="preserve">the </w:t>
      </w:r>
      <w:r w:rsidR="00521707" w:rsidRPr="00DD7D74">
        <w:rPr>
          <w:rFonts w:ascii="Times New Roman" w:hAnsi="Times New Roman" w:cs="Times New Roman"/>
          <w:sz w:val="24"/>
          <w:szCs w:val="24"/>
        </w:rPr>
        <w:t>DRG can also be performed using this protocol.</w:t>
      </w:r>
      <w:r w:rsidR="000E494A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A9216F" w:rsidRPr="00DD7D74">
        <w:rPr>
          <w:rFonts w:ascii="Times New Roman" w:hAnsi="Times New Roman" w:cs="Times New Roman"/>
          <w:sz w:val="24"/>
          <w:szCs w:val="24"/>
        </w:rPr>
        <w:t xml:space="preserve">Building on the </w:t>
      </w:r>
      <w:r w:rsidR="000E494A" w:rsidRPr="00DD7D74">
        <w:rPr>
          <w:rFonts w:ascii="Times New Roman" w:hAnsi="Times New Roman" w:cs="Times New Roman"/>
          <w:sz w:val="24"/>
          <w:szCs w:val="24"/>
        </w:rPr>
        <w:t xml:space="preserve">acquired surgical skills, </w:t>
      </w:r>
      <w:r w:rsidR="00A14C6B" w:rsidRPr="00DD7D74">
        <w:rPr>
          <w:rFonts w:ascii="Times New Roman" w:hAnsi="Times New Roman" w:cs="Times New Roman"/>
          <w:sz w:val="24"/>
          <w:szCs w:val="24"/>
        </w:rPr>
        <w:t>an experienced user can</w:t>
      </w:r>
      <w:r w:rsidR="00493E53" w:rsidRPr="00DD7D74">
        <w:rPr>
          <w:rFonts w:ascii="Times New Roman" w:hAnsi="Times New Roman" w:cs="Times New Roman"/>
          <w:sz w:val="24"/>
          <w:szCs w:val="24"/>
        </w:rPr>
        <w:t xml:space="preserve"> proceed to</w:t>
      </w:r>
      <w:r w:rsidR="000E494A" w:rsidRPr="00DD7D74">
        <w:rPr>
          <w:rFonts w:ascii="Times New Roman" w:hAnsi="Times New Roman" w:cs="Times New Roman"/>
          <w:sz w:val="24"/>
          <w:szCs w:val="24"/>
        </w:rPr>
        <w:t xml:space="preserve"> other techniq</w:t>
      </w:r>
      <w:r w:rsidR="00801656" w:rsidRPr="00DD7D74">
        <w:rPr>
          <w:rFonts w:ascii="Times New Roman" w:hAnsi="Times New Roman" w:cs="Times New Roman"/>
          <w:sz w:val="24"/>
          <w:szCs w:val="24"/>
        </w:rPr>
        <w:t xml:space="preserve">ues such as </w:t>
      </w:r>
      <w:r w:rsidR="00493E53" w:rsidRPr="00DD7D74">
        <w:rPr>
          <w:rFonts w:ascii="Times New Roman" w:hAnsi="Times New Roman" w:cs="Times New Roman"/>
          <w:sz w:val="24"/>
          <w:szCs w:val="24"/>
        </w:rPr>
        <w:t xml:space="preserve">DRG injection in the lumbar region, for instance into L3-L5 to assess </w:t>
      </w:r>
      <w:proofErr w:type="spellStart"/>
      <w:r w:rsidR="00493E53" w:rsidRPr="00DD7D74">
        <w:rPr>
          <w:rFonts w:ascii="Times New Roman" w:hAnsi="Times New Roman" w:cs="Times New Roman"/>
          <w:sz w:val="24"/>
          <w:szCs w:val="24"/>
        </w:rPr>
        <w:t>hindlimb</w:t>
      </w:r>
      <w:proofErr w:type="spellEnd"/>
      <w:r w:rsidR="00493E53" w:rsidRPr="00DD7D74">
        <w:rPr>
          <w:rFonts w:ascii="Times New Roman" w:hAnsi="Times New Roman" w:cs="Times New Roman"/>
          <w:sz w:val="24"/>
          <w:szCs w:val="24"/>
        </w:rPr>
        <w:t xml:space="preserve"> function</w: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YWdvZTwvQXV0aG9yPjxZZWFyPjIwMTU8L1llYXI+PFJl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</w:fldData>
        </w:fldChar>
      </w:r>
      <w:r w:rsidR="00A725D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C16B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YWdvZTwvQXV0aG9yPjxZZWFyPjIwMTU8L1llYXI+PFJl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</w:fldData>
        </w:fldChar>
      </w:r>
      <w:r w:rsidR="00A725D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C16B3">
        <w:rPr>
          <w:rFonts w:ascii="Times New Roman" w:hAnsi="Times New Roman" w:cs="Times New Roman"/>
          <w:sz w:val="24"/>
          <w:szCs w:val="24"/>
        </w:rPr>
      </w:r>
      <w:r w:rsidR="00EC16B3">
        <w:rPr>
          <w:rFonts w:ascii="Times New Roman" w:hAnsi="Times New Roman" w:cs="Times New Roman"/>
          <w:sz w:val="24"/>
          <w:szCs w:val="24"/>
        </w:rPr>
        <w:fldChar w:fldCharType="end"/>
      </w:r>
      <w:r w:rsidR="00EC16B3" w:rsidRPr="00DD7D74">
        <w:rPr>
          <w:rFonts w:ascii="Times New Roman" w:hAnsi="Times New Roman" w:cs="Times New Roman"/>
          <w:sz w:val="24"/>
          <w:szCs w:val="24"/>
        </w:rPr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separate"/>
      </w:r>
      <w:r w:rsidR="00A725D5" w:rsidRPr="00A725D5">
        <w:rPr>
          <w:rFonts w:ascii="Times New Roman" w:hAnsi="Times New Roman" w:cs="Times New Roman"/>
          <w:noProof/>
          <w:sz w:val="24"/>
          <w:szCs w:val="24"/>
          <w:vertAlign w:val="superscript"/>
        </w:rPr>
        <w:t>19</w: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end"/>
      </w:r>
      <w:r w:rsidR="00493E53" w:rsidRPr="00DD7D74">
        <w:rPr>
          <w:rFonts w:ascii="Times New Roman" w:hAnsi="Times New Roman" w:cs="Times New Roman"/>
          <w:sz w:val="24"/>
          <w:szCs w:val="24"/>
        </w:rPr>
        <w:t xml:space="preserve">, or </w:t>
      </w:r>
      <w:r w:rsidR="00801656" w:rsidRPr="00DD7D74">
        <w:rPr>
          <w:rFonts w:ascii="Times New Roman" w:hAnsi="Times New Roman" w:cs="Times New Roman"/>
          <w:sz w:val="24"/>
          <w:szCs w:val="24"/>
        </w:rPr>
        <w:t>dorsal column crush</w:t>
      </w:r>
      <w:r w:rsidR="00A14C6B" w:rsidRPr="00DD7D74">
        <w:rPr>
          <w:rFonts w:ascii="Times New Roman" w:hAnsi="Times New Roman" w:cs="Times New Roman"/>
          <w:sz w:val="24"/>
          <w:szCs w:val="24"/>
        </w:rPr>
        <w:t xml:space="preserve"> injury</w:t>
      </w:r>
      <w:r w:rsidR="00493E53" w:rsidRPr="00DD7D74">
        <w:rPr>
          <w:rFonts w:ascii="Times New Roman" w:hAnsi="Times New Roman" w:cs="Times New Roman"/>
          <w:sz w:val="24"/>
          <w:szCs w:val="24"/>
        </w:rPr>
        <w:t xml:space="preserve"> for further study of spinal cord function</w: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RyZXdzPC9BdXRob3I+PFllYXI+MjAwOTwvWWVhcj48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==
</w:fldData>
        </w:fldChar>
      </w:r>
      <w:r w:rsidR="00A14C6B" w:rsidRPr="00DD7D7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RyZXdzPC9BdXRob3I+PFllYXI+MjAwOTwvWWVhcj48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==
</w:fldData>
        </w:fldChar>
      </w:r>
      <w:r w:rsidR="00A14C6B" w:rsidRPr="00DD7D7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C16B3" w:rsidRPr="00DD7D74">
        <w:rPr>
          <w:rFonts w:ascii="Times New Roman" w:hAnsi="Times New Roman" w:cs="Times New Roman"/>
          <w:sz w:val="24"/>
          <w:szCs w:val="24"/>
        </w:rPr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end"/>
      </w:r>
      <w:r w:rsidR="00EC16B3" w:rsidRPr="00DD7D74">
        <w:rPr>
          <w:rFonts w:ascii="Times New Roman" w:hAnsi="Times New Roman" w:cs="Times New Roman"/>
          <w:sz w:val="24"/>
          <w:szCs w:val="24"/>
        </w:rPr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separate"/>
      </w:r>
      <w:r w:rsidR="00A14C6B" w:rsidRPr="00DD7D74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 w:rsidR="00EC16B3" w:rsidRPr="00DD7D74">
        <w:rPr>
          <w:rFonts w:ascii="Times New Roman" w:hAnsi="Times New Roman" w:cs="Times New Roman"/>
          <w:sz w:val="24"/>
          <w:szCs w:val="24"/>
        </w:rPr>
        <w:fldChar w:fldCharType="end"/>
      </w:r>
      <w:r w:rsidR="00493E53" w:rsidRPr="00DD7D74">
        <w:rPr>
          <w:rFonts w:ascii="Times New Roman" w:hAnsi="Times New Roman" w:cs="Times New Roman"/>
          <w:sz w:val="24"/>
          <w:szCs w:val="24"/>
        </w:rPr>
        <w:t>.</w:t>
      </w:r>
    </w:p>
    <w:p w:rsidR="00F245EC" w:rsidRDefault="00493E53" w:rsidP="00DD7D7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D7D74">
        <w:rPr>
          <w:rFonts w:ascii="Times New Roman" w:hAnsi="Times New Roman" w:cs="Times New Roman"/>
          <w:sz w:val="24"/>
          <w:szCs w:val="24"/>
        </w:rPr>
        <w:br/>
        <w:t>In conclusion</w:t>
      </w:r>
      <w:r w:rsidR="00CC6645" w:rsidRPr="00DD7D74">
        <w:rPr>
          <w:rFonts w:ascii="Times New Roman" w:hAnsi="Times New Roman" w:cs="Times New Roman"/>
          <w:sz w:val="24"/>
          <w:szCs w:val="24"/>
        </w:rPr>
        <w:t>, we believe DRG injection and dorsal root cr</w:t>
      </w:r>
      <w:r w:rsidR="008C1425" w:rsidRPr="00DD7D74">
        <w:rPr>
          <w:rFonts w:ascii="Times New Roman" w:hAnsi="Times New Roman" w:cs="Times New Roman"/>
          <w:sz w:val="24"/>
          <w:szCs w:val="24"/>
        </w:rPr>
        <w:t xml:space="preserve">ush injury to be a </w:t>
      </w:r>
      <w:r w:rsidR="00CC6645" w:rsidRPr="00DD7D74">
        <w:rPr>
          <w:rFonts w:ascii="Times New Roman" w:hAnsi="Times New Roman" w:cs="Times New Roman"/>
          <w:sz w:val="24"/>
          <w:szCs w:val="24"/>
        </w:rPr>
        <w:t>useful model to stud</w:t>
      </w:r>
      <w:r w:rsidRPr="00DD7D74">
        <w:rPr>
          <w:rFonts w:ascii="Times New Roman" w:hAnsi="Times New Roman" w:cs="Times New Roman"/>
          <w:sz w:val="24"/>
          <w:szCs w:val="24"/>
        </w:rPr>
        <w:t xml:space="preserve">y </w:t>
      </w:r>
      <w:r w:rsidR="00385145" w:rsidRPr="00DD7D74">
        <w:rPr>
          <w:rFonts w:ascii="Times New Roman" w:hAnsi="Times New Roman" w:cs="Times New Roman"/>
          <w:sz w:val="24"/>
          <w:szCs w:val="24"/>
        </w:rPr>
        <w:t>sensory axon regeneration.</w:t>
      </w:r>
      <w:r w:rsidR="00CC6645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8C1425" w:rsidRPr="00DD7D74">
        <w:rPr>
          <w:rFonts w:ascii="Times New Roman" w:hAnsi="Times New Roman" w:cs="Times New Roman"/>
          <w:sz w:val="24"/>
          <w:szCs w:val="24"/>
        </w:rPr>
        <w:t>Despi</w:t>
      </w:r>
      <w:r w:rsidR="00724E3F">
        <w:rPr>
          <w:rFonts w:ascii="Times New Roman" w:hAnsi="Times New Roman" w:cs="Times New Roman"/>
          <w:sz w:val="24"/>
          <w:szCs w:val="24"/>
        </w:rPr>
        <w:t>te the requirement for specializ</w:t>
      </w:r>
      <w:r w:rsidR="008C1425" w:rsidRPr="00DD7D74">
        <w:rPr>
          <w:rFonts w:ascii="Times New Roman" w:hAnsi="Times New Roman" w:cs="Times New Roman"/>
          <w:sz w:val="24"/>
          <w:szCs w:val="24"/>
        </w:rPr>
        <w:t>ed training to perform the invasive surgical procedure, the protocol is flexible and</w:t>
      </w:r>
      <w:r w:rsidR="00CC6645" w:rsidRPr="00DD7D74">
        <w:rPr>
          <w:rFonts w:ascii="Times New Roman" w:hAnsi="Times New Roman" w:cs="Times New Roman"/>
          <w:sz w:val="24"/>
          <w:szCs w:val="24"/>
        </w:rPr>
        <w:t xml:space="preserve"> potential users can modify man</w:t>
      </w:r>
      <w:r w:rsidR="005A55EB" w:rsidRPr="00DD7D74">
        <w:rPr>
          <w:rFonts w:ascii="Times New Roman" w:hAnsi="Times New Roman" w:cs="Times New Roman"/>
          <w:sz w:val="24"/>
          <w:szCs w:val="24"/>
        </w:rPr>
        <w:t>y parts of the protocol</w:t>
      </w:r>
      <w:r w:rsidR="00CC6645" w:rsidRPr="00DD7D74">
        <w:rPr>
          <w:rFonts w:ascii="Times New Roman" w:hAnsi="Times New Roman" w:cs="Times New Roman"/>
          <w:sz w:val="24"/>
          <w:szCs w:val="24"/>
        </w:rPr>
        <w:t xml:space="preserve"> to</w:t>
      </w:r>
      <w:r w:rsidR="00F05396" w:rsidRPr="00DD7D74">
        <w:rPr>
          <w:rFonts w:ascii="Times New Roman" w:hAnsi="Times New Roman" w:cs="Times New Roman"/>
          <w:sz w:val="24"/>
          <w:szCs w:val="24"/>
        </w:rPr>
        <w:t xml:space="preserve"> accommodate their experimental requirements</w:t>
      </w:r>
      <w:r w:rsidR="00385145" w:rsidRPr="00DD7D74">
        <w:rPr>
          <w:rFonts w:ascii="Times New Roman" w:hAnsi="Times New Roman" w:cs="Times New Roman"/>
          <w:sz w:val="24"/>
          <w:szCs w:val="24"/>
        </w:rPr>
        <w:t xml:space="preserve">. </w:t>
      </w:r>
      <w:r w:rsidR="009B11FE" w:rsidRPr="00DD7D74">
        <w:rPr>
          <w:rFonts w:ascii="Times New Roman" w:hAnsi="Times New Roman" w:cs="Times New Roman"/>
          <w:sz w:val="24"/>
          <w:szCs w:val="24"/>
        </w:rPr>
        <w:t>Thes</w:t>
      </w:r>
      <w:r w:rsidR="00F05396" w:rsidRPr="00DD7D74">
        <w:rPr>
          <w:rFonts w:ascii="Times New Roman" w:hAnsi="Times New Roman" w:cs="Times New Roman"/>
          <w:sz w:val="24"/>
          <w:szCs w:val="24"/>
        </w:rPr>
        <w:t>e procedures</w:t>
      </w:r>
      <w:r w:rsidR="005A55EB" w:rsidRPr="00DD7D74">
        <w:rPr>
          <w:rFonts w:ascii="Times New Roman" w:hAnsi="Times New Roman" w:cs="Times New Roman"/>
          <w:sz w:val="24"/>
          <w:szCs w:val="24"/>
        </w:rPr>
        <w:t xml:space="preserve"> </w:t>
      </w:r>
      <w:r w:rsidR="00F05396" w:rsidRPr="00DD7D74">
        <w:rPr>
          <w:rFonts w:ascii="Times New Roman" w:hAnsi="Times New Roman" w:cs="Times New Roman"/>
          <w:sz w:val="24"/>
          <w:szCs w:val="24"/>
        </w:rPr>
        <w:t xml:space="preserve">can </w:t>
      </w:r>
      <w:r w:rsidR="00A45CB6" w:rsidRPr="00DD7D74">
        <w:rPr>
          <w:rFonts w:ascii="Times New Roman" w:hAnsi="Times New Roman" w:cs="Times New Roman"/>
          <w:sz w:val="24"/>
          <w:szCs w:val="24"/>
        </w:rPr>
        <w:t>serve as a foundation</w:t>
      </w:r>
      <w:r w:rsidR="005E1283">
        <w:rPr>
          <w:rFonts w:ascii="Times New Roman" w:hAnsi="Times New Roman" w:cs="Times New Roman"/>
          <w:sz w:val="24"/>
          <w:szCs w:val="24"/>
        </w:rPr>
        <w:t xml:space="preserve"> for those </w:t>
      </w:r>
      <w:r w:rsidR="00385145" w:rsidRPr="00DD7D74">
        <w:rPr>
          <w:rFonts w:ascii="Times New Roman" w:hAnsi="Times New Roman" w:cs="Times New Roman"/>
          <w:sz w:val="24"/>
          <w:szCs w:val="24"/>
        </w:rPr>
        <w:t>searching for a suitable animal mod</w:t>
      </w:r>
      <w:r w:rsidR="00991D97">
        <w:rPr>
          <w:rFonts w:ascii="Times New Roman" w:hAnsi="Times New Roman" w:cs="Times New Roman"/>
          <w:sz w:val="24"/>
          <w:szCs w:val="24"/>
        </w:rPr>
        <w:t xml:space="preserve">el for </w:t>
      </w:r>
      <w:r w:rsidR="00961101">
        <w:rPr>
          <w:rFonts w:ascii="Times New Roman" w:hAnsi="Times New Roman" w:cs="Times New Roman"/>
          <w:sz w:val="24"/>
          <w:szCs w:val="24"/>
        </w:rPr>
        <w:t xml:space="preserve">sensory </w:t>
      </w:r>
      <w:r w:rsidR="00F05396" w:rsidRPr="00DD7D74">
        <w:rPr>
          <w:rFonts w:ascii="Times New Roman" w:hAnsi="Times New Roman" w:cs="Times New Roman"/>
          <w:sz w:val="24"/>
          <w:szCs w:val="24"/>
        </w:rPr>
        <w:t xml:space="preserve">axon regeneration </w:t>
      </w:r>
      <w:r w:rsidR="00385145" w:rsidRPr="00DD7D74">
        <w:rPr>
          <w:rFonts w:ascii="Times New Roman" w:hAnsi="Times New Roman" w:cs="Times New Roman"/>
          <w:sz w:val="24"/>
          <w:szCs w:val="24"/>
        </w:rPr>
        <w:t>studies.</w:t>
      </w:r>
      <w:bookmarkStart w:id="0" w:name="_GoBack"/>
      <w:bookmarkEnd w:id="0"/>
    </w:p>
    <w:p w:rsidR="006E105F" w:rsidRPr="00DD7D74" w:rsidRDefault="006E105F" w:rsidP="00DD7D7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6E105F" w:rsidRPr="00DD7D74" w:rsidRDefault="006E105F" w:rsidP="00DD7D74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DD7D74">
        <w:rPr>
          <w:rFonts w:ascii="Times New Roman" w:hAnsi="Times New Roman" w:cs="Times New Roman"/>
          <w:b/>
          <w:sz w:val="24"/>
          <w:szCs w:val="24"/>
        </w:rPr>
        <w:t>ACKNOWLEDGEMENTS</w:t>
      </w:r>
    </w:p>
    <w:p w:rsidR="006E105F" w:rsidRPr="00DD7D74" w:rsidRDefault="00EA4FF3" w:rsidP="00DD7D7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D7D74">
        <w:rPr>
          <w:rFonts w:ascii="Times New Roman" w:hAnsi="Times New Roman" w:cs="Times New Roman"/>
          <w:sz w:val="24"/>
          <w:szCs w:val="24"/>
        </w:rPr>
        <w:t>This work is supported by</w:t>
      </w:r>
      <w:r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 grants from the Christopher and Dana Reeve Foundation, the Medical Research Council, the European Research Council </w:t>
      </w:r>
      <w:proofErr w:type="spellStart"/>
      <w:r w:rsidRPr="00DD7D74">
        <w:rPr>
          <w:rFonts w:ascii="Times New Roman" w:hAnsi="Times New Roman" w:cs="Times New Roman"/>
          <w:sz w:val="24"/>
          <w:szCs w:val="24"/>
          <w:lang w:val="en-US"/>
        </w:rPr>
        <w:t>ECMneuro</w:t>
      </w:r>
      <w:proofErr w:type="spellEnd"/>
      <w:r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, and the Cambridge NHMRC Biomedical Research </w:t>
      </w:r>
      <w:r w:rsidR="00CE232C">
        <w:rPr>
          <w:rFonts w:ascii="Times New Roman" w:hAnsi="Times New Roman" w:cs="Times New Roman"/>
          <w:sz w:val="24"/>
          <w:szCs w:val="24"/>
          <w:lang w:val="en-US"/>
        </w:rPr>
        <w:t>Cent</w:t>
      </w:r>
      <w:r w:rsidRPr="00DD7D74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CE232C">
        <w:rPr>
          <w:rFonts w:ascii="Times New Roman" w:hAnsi="Times New Roman" w:cs="Times New Roman"/>
          <w:sz w:val="24"/>
          <w:szCs w:val="24"/>
          <w:lang w:val="en-US"/>
        </w:rPr>
        <w:t>r</w:t>
      </w:r>
      <w:r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. We would like to thank Dr Elizabeth </w:t>
      </w:r>
      <w:proofErr w:type="spellStart"/>
      <w:r w:rsidRPr="00DD7D74">
        <w:rPr>
          <w:rFonts w:ascii="Times New Roman" w:hAnsi="Times New Roman" w:cs="Times New Roman"/>
          <w:sz w:val="24"/>
          <w:szCs w:val="24"/>
          <w:lang w:val="en-US"/>
        </w:rPr>
        <w:t>Moloney</w:t>
      </w:r>
      <w:proofErr w:type="spellEnd"/>
      <w:r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 an</w:t>
      </w:r>
      <w:r w:rsidR="00F05396"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d Prof </w:t>
      </w:r>
      <w:proofErr w:type="spellStart"/>
      <w:r w:rsidR="00F05396" w:rsidRPr="00DD7D74">
        <w:rPr>
          <w:rFonts w:ascii="Times New Roman" w:hAnsi="Times New Roman" w:cs="Times New Roman"/>
          <w:sz w:val="24"/>
          <w:szCs w:val="24"/>
          <w:lang w:val="en-US"/>
        </w:rPr>
        <w:t>Joost</w:t>
      </w:r>
      <w:proofErr w:type="spellEnd"/>
      <w:r w:rsidR="00F05396"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05396" w:rsidRPr="00DD7D74">
        <w:rPr>
          <w:rFonts w:ascii="Times New Roman" w:hAnsi="Times New Roman" w:cs="Times New Roman"/>
          <w:sz w:val="24"/>
          <w:szCs w:val="24"/>
          <w:lang w:val="en-US"/>
        </w:rPr>
        <w:t>Verhaagen</w:t>
      </w:r>
      <w:proofErr w:type="spellEnd"/>
      <w:r w:rsidR="00F05396"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DD7D74">
        <w:rPr>
          <w:rFonts w:ascii="Times New Roman" w:hAnsi="Times New Roman" w:cs="Times New Roman"/>
          <w:sz w:val="24"/>
          <w:szCs w:val="24"/>
          <w:lang w:val="en-US"/>
        </w:rPr>
        <w:t>Netherla</w:t>
      </w:r>
      <w:r w:rsidR="00531806" w:rsidRPr="00DD7D74">
        <w:rPr>
          <w:rFonts w:ascii="Times New Roman" w:hAnsi="Times New Roman" w:cs="Times New Roman"/>
          <w:sz w:val="24"/>
          <w:szCs w:val="24"/>
          <w:lang w:val="en-US"/>
        </w:rPr>
        <w:t>nds Institute for Neuroscience</w:t>
      </w:r>
      <w:r w:rsidR="00F05396" w:rsidRPr="00DD7D74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531806"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 for</w:t>
      </w:r>
      <w:r w:rsidR="00F05396"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 assisting</w:t>
      </w:r>
      <w:r w:rsidR="0065352C"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F05396" w:rsidRPr="00DD7D74">
        <w:rPr>
          <w:rFonts w:ascii="Times New Roman" w:hAnsi="Times New Roman" w:cs="Times New Roman"/>
          <w:sz w:val="24"/>
          <w:szCs w:val="24"/>
          <w:lang w:val="en-US"/>
        </w:rPr>
        <w:t>AAV</w:t>
      </w:r>
      <w:r w:rsidR="0065352C"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 production</w:t>
      </w:r>
      <w:r w:rsidRPr="00DD7D7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6E105F" w:rsidRPr="00DD7D74" w:rsidRDefault="006E105F" w:rsidP="00DD7D7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6E105F" w:rsidRPr="00DD7D74" w:rsidRDefault="006E105F" w:rsidP="00DD7D74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DD7D74">
        <w:rPr>
          <w:rFonts w:ascii="Times New Roman" w:hAnsi="Times New Roman" w:cs="Times New Roman"/>
          <w:b/>
          <w:sz w:val="24"/>
          <w:szCs w:val="24"/>
        </w:rPr>
        <w:t>DISCLOSURES</w:t>
      </w:r>
    </w:p>
    <w:p w:rsidR="006E105F" w:rsidRPr="00DD7D74" w:rsidRDefault="00EA4FF3" w:rsidP="00DD7D7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James Fawcett is a paid consultant for </w:t>
      </w:r>
      <w:proofErr w:type="spellStart"/>
      <w:r w:rsidRPr="00DD7D74">
        <w:rPr>
          <w:rFonts w:ascii="Times New Roman" w:hAnsi="Times New Roman" w:cs="Times New Roman"/>
          <w:sz w:val="24"/>
          <w:szCs w:val="24"/>
          <w:lang w:val="en-US"/>
        </w:rPr>
        <w:t>Acorda</w:t>
      </w:r>
      <w:proofErr w:type="spellEnd"/>
      <w:r w:rsidRPr="00DD7D74">
        <w:rPr>
          <w:rFonts w:ascii="Times New Roman" w:hAnsi="Times New Roman" w:cs="Times New Roman"/>
          <w:sz w:val="24"/>
          <w:szCs w:val="24"/>
          <w:lang w:val="en-US"/>
        </w:rPr>
        <w:t xml:space="preserve"> Therapeutics and Novartis.</w:t>
      </w:r>
    </w:p>
    <w:p w:rsidR="006E105F" w:rsidRPr="00DD7D74" w:rsidRDefault="006E105F" w:rsidP="00DD7D7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A70F4" w:rsidRPr="00DD7D74" w:rsidRDefault="006E105F" w:rsidP="00DD7D74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DD7D74">
        <w:rPr>
          <w:rFonts w:ascii="Times New Roman" w:hAnsi="Times New Roman" w:cs="Times New Roman"/>
          <w:b/>
          <w:sz w:val="24"/>
          <w:szCs w:val="24"/>
        </w:rPr>
        <w:t>REFERENCES</w:t>
      </w:r>
      <w:r w:rsidR="00043181" w:rsidRPr="00DD7D74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2A7316" w:rsidRPr="002A7316" w:rsidRDefault="00EC16B3" w:rsidP="002A7316">
      <w:pPr>
        <w:pStyle w:val="EndNoteBibliography"/>
        <w:spacing w:after="0"/>
        <w:ind w:left="720" w:hanging="720"/>
      </w:pPr>
      <w:r w:rsidRPr="00DD7D74">
        <w:rPr>
          <w:b/>
          <w:szCs w:val="24"/>
        </w:rPr>
        <w:fldChar w:fldCharType="begin"/>
      </w:r>
      <w:r w:rsidR="004A70F4" w:rsidRPr="00DD7D74">
        <w:rPr>
          <w:b/>
          <w:szCs w:val="24"/>
        </w:rPr>
        <w:instrText xml:space="preserve"> ADDIN EN.REFLIST </w:instrText>
      </w:r>
      <w:r w:rsidRPr="00DD7D74">
        <w:rPr>
          <w:b/>
          <w:szCs w:val="24"/>
        </w:rPr>
        <w:fldChar w:fldCharType="separate"/>
      </w:r>
      <w:r w:rsidR="002A7316" w:rsidRPr="002A7316">
        <w:t>1</w:t>
      </w:r>
      <w:r w:rsidR="002A7316" w:rsidRPr="002A7316">
        <w:tab/>
        <w:t xml:space="preserve">Chew, D. J., Fawcett, J. W. &amp; Andrews, M. R. The challenges of long-distance axon regeneration in the injured CNS. </w:t>
      </w:r>
      <w:r w:rsidR="002A7316" w:rsidRPr="002A7316">
        <w:rPr>
          <w:i/>
        </w:rPr>
        <w:t>Prog Brain Res.</w:t>
      </w:r>
      <w:r w:rsidR="002A7316" w:rsidRPr="002A7316">
        <w:t xml:space="preserve"> </w:t>
      </w:r>
      <w:r w:rsidR="002A7316" w:rsidRPr="002A7316">
        <w:rPr>
          <w:b/>
        </w:rPr>
        <w:t>201</w:t>
      </w:r>
      <w:r w:rsidR="002A7316" w:rsidRPr="002A7316">
        <w:t xml:space="preserve"> 253-294, doi:10.1016/b978-0-444-59544-7.00013-5, (2012).</w:t>
      </w:r>
    </w:p>
    <w:p w:rsidR="002A7316" w:rsidRPr="002A7316" w:rsidRDefault="002A7316" w:rsidP="002A7316">
      <w:pPr>
        <w:pStyle w:val="EndNoteBibliography"/>
        <w:spacing w:after="0"/>
        <w:ind w:left="720" w:hanging="720"/>
      </w:pPr>
      <w:r w:rsidRPr="002A7316">
        <w:t>2</w:t>
      </w:r>
      <w:r w:rsidRPr="002A7316">
        <w:tab/>
        <w:t xml:space="preserve">Wu, A., Lauschke, J. L., Morris, R. &amp; Waite, P. M. Characterization of rat forepaw function in two models of cervical dorsal root injury. </w:t>
      </w:r>
      <w:r w:rsidRPr="002A7316">
        <w:rPr>
          <w:i/>
        </w:rPr>
        <w:t>J Neurotrauma.</w:t>
      </w:r>
      <w:r w:rsidRPr="002A7316">
        <w:t xml:space="preserve"> </w:t>
      </w:r>
      <w:r w:rsidRPr="002A7316">
        <w:rPr>
          <w:b/>
        </w:rPr>
        <w:t>26</w:t>
      </w:r>
      <w:r w:rsidRPr="002A7316">
        <w:t xml:space="preserve"> (1), 17-29, doi:10.1089/neu.2008.0675, (2009).</w:t>
      </w:r>
    </w:p>
    <w:p w:rsidR="002A7316" w:rsidRPr="002A7316" w:rsidRDefault="002A7316" w:rsidP="002A7316">
      <w:pPr>
        <w:pStyle w:val="EndNoteBibliography"/>
        <w:spacing w:after="0"/>
        <w:ind w:left="720" w:hanging="720"/>
      </w:pPr>
      <w:r w:rsidRPr="002A7316">
        <w:t>3</w:t>
      </w:r>
      <w:r w:rsidRPr="002A7316">
        <w:tab/>
        <w:t xml:space="preserve">Hocquemiller, M., Giersch, L., Audrain, M., Parker, S. &amp; Cartier, N. Adeno-Associated Virus-Based Gene Therapy for CNS Diseases. </w:t>
      </w:r>
      <w:r w:rsidRPr="002A7316">
        <w:rPr>
          <w:i/>
        </w:rPr>
        <w:t>Hum Gene Ther.</w:t>
      </w:r>
      <w:r w:rsidRPr="002A7316">
        <w:t xml:space="preserve"> </w:t>
      </w:r>
      <w:r w:rsidRPr="002A7316">
        <w:rPr>
          <w:b/>
        </w:rPr>
        <w:t>27</w:t>
      </w:r>
      <w:r w:rsidRPr="002A7316">
        <w:t xml:space="preserve"> (7), 478-496, doi:10.1089/hum.2016.087, (2016).</w:t>
      </w:r>
    </w:p>
    <w:p w:rsidR="002A7316" w:rsidRPr="002A7316" w:rsidRDefault="002A7316" w:rsidP="002A7316">
      <w:pPr>
        <w:pStyle w:val="EndNoteBibliography"/>
        <w:spacing w:after="0"/>
        <w:ind w:left="720" w:hanging="720"/>
      </w:pPr>
      <w:r w:rsidRPr="002A7316">
        <w:t>4</w:t>
      </w:r>
      <w:r w:rsidRPr="002A7316">
        <w:tab/>
        <w:t>Cheah, M.</w:t>
      </w:r>
      <w:r w:rsidRPr="002A7316">
        <w:rPr>
          <w:i/>
        </w:rPr>
        <w:t xml:space="preserve"> et al.</w:t>
      </w:r>
      <w:r w:rsidRPr="002A7316">
        <w:t xml:space="preserve"> Expression of an Activated Integrin Promotes Long-Distance Sensory Axon Regeneration in the Spinal Cord. </w:t>
      </w:r>
      <w:r w:rsidRPr="002A7316">
        <w:rPr>
          <w:i/>
        </w:rPr>
        <w:t>J Neurosci.</w:t>
      </w:r>
      <w:r w:rsidRPr="002A7316">
        <w:t xml:space="preserve"> </w:t>
      </w:r>
      <w:r w:rsidRPr="002A7316">
        <w:rPr>
          <w:b/>
        </w:rPr>
        <w:t>36</w:t>
      </w:r>
      <w:r w:rsidRPr="002A7316">
        <w:t xml:space="preserve"> (27), 7283-7297, doi:10.1523/jneurosci.0901-16.2016, (2016).</w:t>
      </w:r>
    </w:p>
    <w:p w:rsidR="002A7316" w:rsidRPr="002A7316" w:rsidRDefault="002A7316" w:rsidP="002A7316">
      <w:pPr>
        <w:pStyle w:val="EndNoteBibliography"/>
        <w:spacing w:after="0"/>
        <w:ind w:left="720" w:hanging="720"/>
      </w:pPr>
      <w:r w:rsidRPr="002A7316">
        <w:t>5</w:t>
      </w:r>
      <w:r w:rsidRPr="002A7316">
        <w:tab/>
        <w:t>Andrews, M. R.</w:t>
      </w:r>
      <w:r w:rsidRPr="002A7316">
        <w:rPr>
          <w:i/>
        </w:rPr>
        <w:t xml:space="preserve"> et al.</w:t>
      </w:r>
      <w:r w:rsidRPr="002A7316">
        <w:t xml:space="preserve"> Alpha9 integrin promotes neurite outgrowth on tenascin-C and enhances sensory axon regeneration. </w:t>
      </w:r>
      <w:r w:rsidRPr="002A7316">
        <w:rPr>
          <w:i/>
        </w:rPr>
        <w:t>J Neurosci.</w:t>
      </w:r>
      <w:r w:rsidRPr="002A7316">
        <w:t xml:space="preserve"> </w:t>
      </w:r>
      <w:r w:rsidRPr="002A7316">
        <w:rPr>
          <w:b/>
        </w:rPr>
        <w:t>29</w:t>
      </w:r>
      <w:r w:rsidRPr="002A7316">
        <w:t xml:space="preserve"> (17), 5546-5557, doi:10.1523/jneurosci.0759-09.2009, (2009).</w:t>
      </w:r>
    </w:p>
    <w:p w:rsidR="002A7316" w:rsidRPr="002A7316" w:rsidRDefault="002A7316" w:rsidP="002A7316">
      <w:pPr>
        <w:pStyle w:val="EndNoteBibliography"/>
        <w:spacing w:after="0"/>
        <w:ind w:left="720" w:hanging="720"/>
      </w:pPr>
      <w:r w:rsidRPr="002A7316">
        <w:t>6</w:t>
      </w:r>
      <w:r w:rsidRPr="002A7316">
        <w:tab/>
        <w:t>Tan, C. L.</w:t>
      </w:r>
      <w:r w:rsidRPr="002A7316">
        <w:rPr>
          <w:i/>
        </w:rPr>
        <w:t xml:space="preserve"> et al.</w:t>
      </w:r>
      <w:r w:rsidRPr="002A7316">
        <w:t xml:space="preserve"> Kindlin-1 enhances axon growth on inhibitory chondroitin sulfate proteoglycans and promotes sensory axon regeneration. </w:t>
      </w:r>
      <w:r w:rsidRPr="002A7316">
        <w:rPr>
          <w:i/>
        </w:rPr>
        <w:t>J Neurosci.</w:t>
      </w:r>
      <w:r w:rsidRPr="002A7316">
        <w:t xml:space="preserve"> </w:t>
      </w:r>
      <w:r w:rsidRPr="002A7316">
        <w:rPr>
          <w:b/>
        </w:rPr>
        <w:t>32</w:t>
      </w:r>
      <w:r w:rsidRPr="002A7316">
        <w:t xml:space="preserve"> (21), 7325-7335, doi:10.1523/jneurosci.5472-11.2012, (2012).</w:t>
      </w:r>
    </w:p>
    <w:p w:rsidR="002A7316" w:rsidRPr="002A7316" w:rsidRDefault="002A7316" w:rsidP="002A7316">
      <w:pPr>
        <w:pStyle w:val="EndNoteBibliography"/>
        <w:spacing w:after="0"/>
        <w:ind w:left="720" w:hanging="720"/>
      </w:pPr>
      <w:r w:rsidRPr="002A7316">
        <w:t>7</w:t>
      </w:r>
      <w:r w:rsidRPr="002A7316">
        <w:tab/>
        <w:t xml:space="preserve">McCarty, D. M., Young, S. M., Jr. &amp; Samulski, R. J. Integration of adeno-associated virus (AAV) and recombinant AAV vectors. </w:t>
      </w:r>
      <w:r w:rsidRPr="002A7316">
        <w:rPr>
          <w:i/>
        </w:rPr>
        <w:t>Annu Rev Genet.</w:t>
      </w:r>
      <w:r w:rsidRPr="002A7316">
        <w:t xml:space="preserve"> </w:t>
      </w:r>
      <w:r w:rsidRPr="002A7316">
        <w:rPr>
          <w:b/>
        </w:rPr>
        <w:t>38</w:t>
      </w:r>
      <w:r w:rsidRPr="002A7316">
        <w:t xml:space="preserve"> 819-845, doi:10.1146/annurev.genet.37.110801.143717, (2004).</w:t>
      </w:r>
    </w:p>
    <w:p w:rsidR="002A7316" w:rsidRPr="002A7316" w:rsidRDefault="002A7316" w:rsidP="002A7316">
      <w:pPr>
        <w:pStyle w:val="EndNoteBibliography"/>
        <w:spacing w:after="0"/>
        <w:ind w:left="720" w:hanging="720"/>
      </w:pPr>
      <w:r w:rsidRPr="002A7316">
        <w:t>8</w:t>
      </w:r>
      <w:r w:rsidRPr="002A7316">
        <w:tab/>
        <w:t>Mason, M. R.</w:t>
      </w:r>
      <w:r w:rsidRPr="002A7316">
        <w:rPr>
          <w:i/>
        </w:rPr>
        <w:t xml:space="preserve"> et al.</w:t>
      </w:r>
      <w:r w:rsidRPr="002A7316">
        <w:t xml:space="preserve"> Comparison of AAV serotypes for gene delivery to dorsal root ganglion neurons. </w:t>
      </w:r>
      <w:r w:rsidRPr="002A7316">
        <w:rPr>
          <w:i/>
        </w:rPr>
        <w:t>Mol Ther.</w:t>
      </w:r>
      <w:r w:rsidRPr="002A7316">
        <w:t xml:space="preserve"> </w:t>
      </w:r>
      <w:r w:rsidRPr="002A7316">
        <w:rPr>
          <w:b/>
        </w:rPr>
        <w:t>18</w:t>
      </w:r>
      <w:r w:rsidRPr="002A7316">
        <w:t xml:space="preserve"> (4), 715-724, doi:10.1038/mt.2010.19, (2010).</w:t>
      </w:r>
    </w:p>
    <w:p w:rsidR="002A7316" w:rsidRPr="002A7316" w:rsidRDefault="002A7316" w:rsidP="002A7316">
      <w:pPr>
        <w:pStyle w:val="EndNoteBibliography"/>
        <w:spacing w:after="0"/>
        <w:ind w:left="720" w:hanging="720"/>
      </w:pPr>
      <w:r w:rsidRPr="002A7316">
        <w:t>9</w:t>
      </w:r>
      <w:r w:rsidRPr="002A7316">
        <w:tab/>
      </w:r>
      <w:r w:rsidRPr="002A7316">
        <w:rPr>
          <w:color w:val="FF0000"/>
        </w:rPr>
        <w:t>Hermens, W. T.</w:t>
      </w:r>
      <w:r w:rsidRPr="002A7316">
        <w:rPr>
          <w:i/>
          <w:color w:val="FF0000"/>
        </w:rPr>
        <w:t xml:space="preserve"> et al.</w:t>
      </w:r>
      <w:r w:rsidRPr="002A7316">
        <w:rPr>
          <w:color w:val="FF0000"/>
        </w:rPr>
        <w:t xml:space="preserve"> Purification of recombinant adeno-associated virus by iodixanol gradient ultracentrifugation allows rapid and reproducible preparation of vector stocks </w:t>
      </w:r>
      <w:r w:rsidRPr="002A7316">
        <w:rPr>
          <w:color w:val="FF0000"/>
        </w:rPr>
        <w:lastRenderedPageBreak/>
        <w:t xml:space="preserve">for gene transfer in the nervous system. </w:t>
      </w:r>
      <w:r w:rsidRPr="002A7316">
        <w:rPr>
          <w:i/>
          <w:color w:val="FF0000"/>
        </w:rPr>
        <w:t>Hum Gene Ther.</w:t>
      </w:r>
      <w:r w:rsidRPr="002A7316">
        <w:rPr>
          <w:color w:val="FF0000"/>
        </w:rPr>
        <w:t xml:space="preserve"> </w:t>
      </w:r>
      <w:r w:rsidRPr="002A7316">
        <w:rPr>
          <w:b/>
          <w:color w:val="FF0000"/>
        </w:rPr>
        <w:t>10</w:t>
      </w:r>
      <w:r w:rsidRPr="002A7316">
        <w:rPr>
          <w:color w:val="FF0000"/>
        </w:rPr>
        <w:t xml:space="preserve"> (11), 1885-1891, doi:10.1089/10430349950017563, (1999).</w:t>
      </w:r>
    </w:p>
    <w:p w:rsidR="002A7316" w:rsidRPr="002A7316" w:rsidRDefault="002A7316" w:rsidP="002A7316">
      <w:pPr>
        <w:pStyle w:val="EndNoteBibliography"/>
        <w:spacing w:after="0"/>
        <w:ind w:left="720" w:hanging="720"/>
      </w:pPr>
      <w:r w:rsidRPr="002A7316">
        <w:t>10</w:t>
      </w:r>
      <w:r w:rsidRPr="002A7316">
        <w:tab/>
      </w:r>
      <w:r w:rsidRPr="002A7316">
        <w:rPr>
          <w:color w:val="FF0000"/>
        </w:rPr>
        <w:t>Kappagantula, S.</w:t>
      </w:r>
      <w:r w:rsidRPr="002A7316">
        <w:rPr>
          <w:i/>
          <w:color w:val="FF0000"/>
        </w:rPr>
        <w:t xml:space="preserve"> et al.</w:t>
      </w:r>
      <w:r w:rsidRPr="002A7316">
        <w:rPr>
          <w:color w:val="FF0000"/>
        </w:rPr>
        <w:t xml:space="preserve"> Neu3 sialidase-mediated ganglioside conversion is necessary for axon regeneration and is blocked in CNS axons. </w:t>
      </w:r>
      <w:r w:rsidRPr="002A7316">
        <w:rPr>
          <w:i/>
          <w:color w:val="FF0000"/>
        </w:rPr>
        <w:t>J Neurosci.</w:t>
      </w:r>
      <w:r w:rsidRPr="002A7316">
        <w:rPr>
          <w:color w:val="FF0000"/>
        </w:rPr>
        <w:t xml:space="preserve"> </w:t>
      </w:r>
      <w:r w:rsidRPr="002A7316">
        <w:rPr>
          <w:b/>
          <w:color w:val="FF0000"/>
        </w:rPr>
        <w:t>34</w:t>
      </w:r>
      <w:r w:rsidRPr="002A7316">
        <w:rPr>
          <w:color w:val="FF0000"/>
        </w:rPr>
        <w:t xml:space="preserve"> (7), 2477-2492, doi:10.1523/jneurosci.4432-13.2014, (2014).</w:t>
      </w:r>
    </w:p>
    <w:p w:rsidR="002A7316" w:rsidRPr="002A7316" w:rsidRDefault="002A7316" w:rsidP="002A7316">
      <w:pPr>
        <w:pStyle w:val="EndNoteBibliography"/>
        <w:spacing w:after="0"/>
        <w:ind w:left="720" w:hanging="720"/>
      </w:pPr>
      <w:r w:rsidRPr="002A7316">
        <w:t>11</w:t>
      </w:r>
      <w:r w:rsidRPr="002A7316">
        <w:tab/>
        <w:t>Alto, L. T.</w:t>
      </w:r>
      <w:r w:rsidRPr="002A7316">
        <w:rPr>
          <w:i/>
        </w:rPr>
        <w:t xml:space="preserve"> et al.</w:t>
      </w:r>
      <w:r w:rsidRPr="002A7316">
        <w:t xml:space="preserve"> Chemotropic guidance facilitates axonal regeneration and synapse formation after spinal cord injury. </w:t>
      </w:r>
      <w:r w:rsidRPr="002A7316">
        <w:rPr>
          <w:i/>
        </w:rPr>
        <w:t>Nat Neurosci.</w:t>
      </w:r>
      <w:r w:rsidRPr="002A7316">
        <w:t xml:space="preserve"> </w:t>
      </w:r>
      <w:r w:rsidRPr="002A7316">
        <w:rPr>
          <w:b/>
        </w:rPr>
        <w:t>12</w:t>
      </w:r>
      <w:r w:rsidRPr="002A7316">
        <w:t xml:space="preserve"> (9), 1106-1113, doi:10.1038/nn.2365, (2009).</w:t>
      </w:r>
    </w:p>
    <w:p w:rsidR="002A7316" w:rsidRPr="002A7316" w:rsidRDefault="002A7316" w:rsidP="002A7316">
      <w:pPr>
        <w:pStyle w:val="EndNoteBibliography"/>
        <w:spacing w:after="0"/>
        <w:ind w:left="720" w:hanging="720"/>
      </w:pPr>
      <w:r w:rsidRPr="002A7316">
        <w:t>12</w:t>
      </w:r>
      <w:r w:rsidRPr="002A7316">
        <w:tab/>
        <w:t>Bonner, J. F.</w:t>
      </w:r>
      <w:r w:rsidRPr="002A7316">
        <w:rPr>
          <w:i/>
        </w:rPr>
        <w:t xml:space="preserve"> et al.</w:t>
      </w:r>
      <w:r w:rsidRPr="002A7316">
        <w:t xml:space="preserve"> Grafted neural progenitors integrate and restore synaptic connectivity across the injured spinal cord. </w:t>
      </w:r>
      <w:r w:rsidRPr="002A7316">
        <w:rPr>
          <w:i/>
        </w:rPr>
        <w:t>J Neurosci.</w:t>
      </w:r>
      <w:r w:rsidRPr="002A7316">
        <w:t xml:space="preserve"> </w:t>
      </w:r>
      <w:r w:rsidRPr="002A7316">
        <w:rPr>
          <w:b/>
        </w:rPr>
        <w:t>31</w:t>
      </w:r>
      <w:r w:rsidRPr="002A7316">
        <w:t xml:space="preserve"> (12), 4675-4686, doi:10.1523/jneurosci.4130-10.2011, (2011).</w:t>
      </w:r>
    </w:p>
    <w:p w:rsidR="002A7316" w:rsidRPr="002A7316" w:rsidRDefault="002A7316" w:rsidP="002A7316">
      <w:pPr>
        <w:pStyle w:val="EndNoteBibliography"/>
        <w:spacing w:after="0"/>
        <w:ind w:left="720" w:hanging="720"/>
      </w:pPr>
      <w:r w:rsidRPr="002A7316">
        <w:t>13</w:t>
      </w:r>
      <w:r w:rsidRPr="002A7316">
        <w:tab/>
        <w:t>Wang, R.</w:t>
      </w:r>
      <w:r w:rsidRPr="002A7316">
        <w:rPr>
          <w:i/>
        </w:rPr>
        <w:t xml:space="preserve"> et al.</w:t>
      </w:r>
      <w:r w:rsidRPr="002A7316">
        <w:t xml:space="preserve"> Persistent restoration of sensory function by immediate or delayed systemic artemin after dorsal root injury. </w:t>
      </w:r>
      <w:r w:rsidRPr="002A7316">
        <w:rPr>
          <w:i/>
        </w:rPr>
        <w:t>Nat Neurosci.</w:t>
      </w:r>
      <w:r w:rsidRPr="002A7316">
        <w:t xml:space="preserve"> </w:t>
      </w:r>
      <w:r w:rsidRPr="002A7316">
        <w:rPr>
          <w:b/>
        </w:rPr>
        <w:t>11</w:t>
      </w:r>
      <w:r w:rsidRPr="002A7316">
        <w:t xml:space="preserve"> (4), 488-496, doi:10.1038/nn2069, (2008).</w:t>
      </w:r>
    </w:p>
    <w:p w:rsidR="002A7316" w:rsidRPr="002A7316" w:rsidRDefault="002A7316" w:rsidP="002A7316">
      <w:pPr>
        <w:pStyle w:val="EndNoteBibliography"/>
        <w:spacing w:after="0"/>
        <w:ind w:left="720" w:hanging="720"/>
      </w:pPr>
      <w:r w:rsidRPr="002A7316">
        <w:t>14</w:t>
      </w:r>
      <w:r w:rsidRPr="002A7316">
        <w:tab/>
        <w:t xml:space="preserve">Wong, L. E., Gibson, M. E., Arnold, H. M., Pepinsky, B. &amp; Frank, E. Artemin promotes functional long-distance axonal regeneration to the brainstem after dorsal root crush. </w:t>
      </w:r>
      <w:r w:rsidRPr="002A7316">
        <w:rPr>
          <w:i/>
        </w:rPr>
        <w:t>Proc Natl Acad Sci U S A.</w:t>
      </w:r>
      <w:r w:rsidRPr="002A7316">
        <w:t xml:space="preserve"> </w:t>
      </w:r>
      <w:r w:rsidRPr="002A7316">
        <w:rPr>
          <w:b/>
        </w:rPr>
        <w:t>112</w:t>
      </w:r>
      <w:r w:rsidRPr="002A7316">
        <w:t xml:space="preserve"> (19), 6170-6175, doi:10.1073/pnas.1502057112, (2015).</w:t>
      </w:r>
    </w:p>
    <w:p w:rsidR="002A7316" w:rsidRPr="002A7316" w:rsidRDefault="002A7316" w:rsidP="002A7316">
      <w:pPr>
        <w:pStyle w:val="EndNoteBibliography"/>
        <w:spacing w:after="0"/>
        <w:ind w:left="720" w:hanging="720"/>
      </w:pPr>
      <w:r w:rsidRPr="002A7316">
        <w:t>15</w:t>
      </w:r>
      <w:r w:rsidRPr="002A7316">
        <w:tab/>
        <w:t>Tanguy, Y.</w:t>
      </w:r>
      <w:r w:rsidRPr="002A7316">
        <w:rPr>
          <w:i/>
        </w:rPr>
        <w:t xml:space="preserve"> et al.</w:t>
      </w:r>
      <w:r w:rsidRPr="002A7316">
        <w:t xml:space="preserve"> Systemic AAVrh10 provides higher transgene expression than AAV9 in the brain and the spinal cord of neonatal mice. </w:t>
      </w:r>
      <w:r w:rsidRPr="002A7316">
        <w:rPr>
          <w:i/>
        </w:rPr>
        <w:t>Front Mol Neurosci.</w:t>
      </w:r>
      <w:r w:rsidRPr="002A7316">
        <w:t xml:space="preserve"> </w:t>
      </w:r>
      <w:r w:rsidRPr="002A7316">
        <w:rPr>
          <w:b/>
        </w:rPr>
        <w:t>8</w:t>
      </w:r>
      <w:r w:rsidRPr="002A7316">
        <w:t xml:space="preserve"> 36, doi:10.3389/fnmol.2015.00036, (2015).</w:t>
      </w:r>
    </w:p>
    <w:p w:rsidR="002A7316" w:rsidRPr="002A7316" w:rsidRDefault="002A7316" w:rsidP="002A7316">
      <w:pPr>
        <w:pStyle w:val="EndNoteBibliography"/>
        <w:spacing w:after="0"/>
        <w:ind w:left="720" w:hanging="720"/>
      </w:pPr>
      <w:r w:rsidRPr="002A7316">
        <w:t>16</w:t>
      </w:r>
      <w:r w:rsidRPr="002A7316">
        <w:tab/>
        <w:t xml:space="preserve">Foust, K. D., Poirier, A., Pacak, C. A., Mandel, R. J. &amp; Flotte, T. R. Neonatal intraperitoneal or intravenous injections of recombinant adeno-associated virus type 8 transduce dorsal root ganglia and lower motor neurons. </w:t>
      </w:r>
      <w:r w:rsidRPr="002A7316">
        <w:rPr>
          <w:i/>
        </w:rPr>
        <w:t>Hum Gene Ther.</w:t>
      </w:r>
      <w:r w:rsidRPr="002A7316">
        <w:t xml:space="preserve"> </w:t>
      </w:r>
      <w:r w:rsidRPr="002A7316">
        <w:rPr>
          <w:b/>
        </w:rPr>
        <w:t>19</w:t>
      </w:r>
      <w:r w:rsidRPr="002A7316">
        <w:t xml:space="preserve"> (1), 61-70, doi:10.1089/hum.2007.093, (2008).</w:t>
      </w:r>
    </w:p>
    <w:p w:rsidR="002A7316" w:rsidRPr="002A7316" w:rsidRDefault="002A7316" w:rsidP="002A7316">
      <w:pPr>
        <w:pStyle w:val="EndNoteBibliography"/>
        <w:spacing w:after="0"/>
        <w:ind w:left="720" w:hanging="720"/>
      </w:pPr>
      <w:r w:rsidRPr="002A7316">
        <w:t>17</w:t>
      </w:r>
      <w:r w:rsidRPr="002A7316">
        <w:tab/>
        <w:t>Vulchanova, L.</w:t>
      </w:r>
      <w:r w:rsidRPr="002A7316">
        <w:rPr>
          <w:i/>
        </w:rPr>
        <w:t xml:space="preserve"> et al.</w:t>
      </w:r>
      <w:r w:rsidRPr="002A7316">
        <w:t xml:space="preserve"> Differential adeno-associated virus mediated gene transfer to sensory neurons following intrathecal delivery by direct lumbar puncture. </w:t>
      </w:r>
      <w:r w:rsidRPr="002A7316">
        <w:rPr>
          <w:i/>
        </w:rPr>
        <w:t>Mol Pain.</w:t>
      </w:r>
      <w:r w:rsidRPr="002A7316">
        <w:t xml:space="preserve"> </w:t>
      </w:r>
      <w:r w:rsidRPr="002A7316">
        <w:rPr>
          <w:b/>
        </w:rPr>
        <w:t>6</w:t>
      </w:r>
      <w:r w:rsidRPr="002A7316">
        <w:t xml:space="preserve"> 31, doi:10.1186/1744-8069-6-31, (2010).</w:t>
      </w:r>
    </w:p>
    <w:p w:rsidR="002A7316" w:rsidRPr="002A7316" w:rsidRDefault="002A7316" w:rsidP="002A7316">
      <w:pPr>
        <w:pStyle w:val="EndNoteBibliography"/>
        <w:spacing w:after="0"/>
        <w:ind w:left="720" w:hanging="720"/>
      </w:pPr>
      <w:r w:rsidRPr="002A7316">
        <w:t>18</w:t>
      </w:r>
      <w:r w:rsidRPr="002A7316">
        <w:tab/>
        <w:t>Gray, S. J.</w:t>
      </w:r>
      <w:r w:rsidRPr="002A7316">
        <w:rPr>
          <w:i/>
        </w:rPr>
        <w:t xml:space="preserve"> et al.</w:t>
      </w:r>
      <w:r w:rsidRPr="002A7316">
        <w:t xml:space="preserve"> Directed evolution of a novel adeno-associated virus (AAV) vector that crosses the seizure-compromised blood-brain barrier (BBB). </w:t>
      </w:r>
      <w:r w:rsidRPr="002A7316">
        <w:rPr>
          <w:i/>
        </w:rPr>
        <w:t>Mol Ther.</w:t>
      </w:r>
      <w:r w:rsidRPr="002A7316">
        <w:t xml:space="preserve"> </w:t>
      </w:r>
      <w:r w:rsidRPr="002A7316">
        <w:rPr>
          <w:b/>
        </w:rPr>
        <w:t>18</w:t>
      </w:r>
      <w:r w:rsidRPr="002A7316">
        <w:t xml:space="preserve"> (3), 570-578, doi:10.1038/mt.2009.292, (2010).</w:t>
      </w:r>
    </w:p>
    <w:p w:rsidR="002A7316" w:rsidRPr="002A7316" w:rsidRDefault="002A7316" w:rsidP="002A7316">
      <w:pPr>
        <w:pStyle w:val="EndNoteBibliography"/>
        <w:ind w:left="720" w:hanging="720"/>
      </w:pPr>
      <w:r w:rsidRPr="002A7316">
        <w:t>19</w:t>
      </w:r>
      <w:r w:rsidRPr="002A7316">
        <w:tab/>
        <w:t xml:space="preserve">Fagoe, N. D., Attwell, C. L., Kouwenhoven, D., Verhaagen, J. &amp; Mason, M. R. Overexpression of ATF3 or the combination of ATF3, c-Jun, STAT3 and Smad1 promotes regeneration of the central axon branch of sensory neurons but without synergistic effects. </w:t>
      </w:r>
      <w:r w:rsidRPr="002A7316">
        <w:rPr>
          <w:i/>
        </w:rPr>
        <w:t>Hum Mol Genet.</w:t>
      </w:r>
      <w:r w:rsidRPr="002A7316">
        <w:t xml:space="preserve"> </w:t>
      </w:r>
      <w:r w:rsidRPr="002A7316">
        <w:rPr>
          <w:b/>
        </w:rPr>
        <w:t>24</w:t>
      </w:r>
      <w:r w:rsidRPr="002A7316">
        <w:t xml:space="preserve"> (23), 6788-6800, doi:10.1093/hmg/ddv383, (2015).</w:t>
      </w:r>
    </w:p>
    <w:p w:rsidR="006E105F" w:rsidRPr="00DD7D74" w:rsidRDefault="00EC16B3" w:rsidP="00F245EC">
      <w:pPr>
        <w:pStyle w:val="EndNoteBibliography"/>
        <w:spacing w:after="0"/>
        <w:jc w:val="both"/>
        <w:rPr>
          <w:b/>
          <w:szCs w:val="24"/>
        </w:rPr>
      </w:pPr>
      <w:r w:rsidRPr="00DD7D74">
        <w:rPr>
          <w:b/>
          <w:szCs w:val="24"/>
        </w:rPr>
        <w:fldChar w:fldCharType="end"/>
      </w:r>
    </w:p>
    <w:sectPr w:rsidR="006E105F" w:rsidRPr="00DD7D74" w:rsidSect="00ED7E8D">
      <w:footerReference w:type="default" r:id="rId8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714A9E" w:rsidRDefault="00714A9E" w:rsidP="00ED7E8D">
      <w:pPr>
        <w:spacing w:after="0" w:line="240" w:lineRule="auto"/>
      </w:pPr>
      <w:r>
        <w:separator/>
      </w:r>
    </w:p>
  </w:endnote>
  <w:endnote w:type="continuationSeparator" w:id="0">
    <w:p w:rsidR="00714A9E" w:rsidRDefault="00714A9E" w:rsidP="00ED7E8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libri Light">
    <w:altName w:val="Segoe UI"/>
    <w:charset w:val="00"/>
    <w:family w:val="swiss"/>
    <w:pitch w:val="variable"/>
    <w:sig w:usb0="00000001" w:usb1="4000207B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40345997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ED7E8D" w:rsidRDefault="00EC16B3">
        <w:pPr>
          <w:pStyle w:val="Footer"/>
          <w:jc w:val="right"/>
        </w:pPr>
        <w:r>
          <w:fldChar w:fldCharType="begin"/>
        </w:r>
        <w:r w:rsidR="00ED7E8D">
          <w:instrText xml:space="preserve"> PAGE   \* MERGEFORMAT </w:instrText>
        </w:r>
        <w:r>
          <w:fldChar w:fldCharType="separate"/>
        </w:r>
        <w:r w:rsidR="003A6211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ED7E8D" w:rsidRDefault="00ED7E8D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714A9E" w:rsidRDefault="00714A9E" w:rsidP="00ED7E8D">
      <w:pPr>
        <w:spacing w:after="0" w:line="240" w:lineRule="auto"/>
      </w:pPr>
      <w:r>
        <w:separator/>
      </w:r>
    </w:p>
  </w:footnote>
  <w:footnote w:type="continuationSeparator" w:id="0">
    <w:p w:rsidR="00714A9E" w:rsidRDefault="00714A9E" w:rsidP="00ED7E8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CF1255C"/>
    <w:multiLevelType w:val="hybridMultilevel"/>
    <w:tmpl w:val="A202B2BC"/>
    <w:lvl w:ilvl="0" w:tplc="08090011">
      <w:start w:val="1"/>
      <w:numFmt w:val="decimal"/>
      <w:lvlText w:val="%1)"/>
      <w:lvlJc w:val="left"/>
      <w:pPr>
        <w:ind w:left="786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removePersonalInformation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w9zftfzxfwx2letr22xv5rmzd25dwxxsxzr&quot;&gt;JoVE Citation Libr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/record-ids&gt;&lt;/item&gt;&lt;/Libraries&gt;"/>
  </w:docVars>
  <w:rsids>
    <w:rsidRoot w:val="005E605E"/>
    <w:rsid w:val="00000080"/>
    <w:rsid w:val="00001578"/>
    <w:rsid w:val="00002248"/>
    <w:rsid w:val="00002789"/>
    <w:rsid w:val="000027E3"/>
    <w:rsid w:val="00002C13"/>
    <w:rsid w:val="000034FF"/>
    <w:rsid w:val="000045D6"/>
    <w:rsid w:val="000067D0"/>
    <w:rsid w:val="000069CE"/>
    <w:rsid w:val="00006D85"/>
    <w:rsid w:val="000100FB"/>
    <w:rsid w:val="00010904"/>
    <w:rsid w:val="00010C83"/>
    <w:rsid w:val="00010D0E"/>
    <w:rsid w:val="00010DAB"/>
    <w:rsid w:val="00012636"/>
    <w:rsid w:val="000134AC"/>
    <w:rsid w:val="000140F2"/>
    <w:rsid w:val="0001427E"/>
    <w:rsid w:val="00014BFF"/>
    <w:rsid w:val="00014ED8"/>
    <w:rsid w:val="00017C86"/>
    <w:rsid w:val="00020D57"/>
    <w:rsid w:val="000217CA"/>
    <w:rsid w:val="00023C32"/>
    <w:rsid w:val="0002423D"/>
    <w:rsid w:val="00024990"/>
    <w:rsid w:val="00024ABC"/>
    <w:rsid w:val="00025238"/>
    <w:rsid w:val="00025444"/>
    <w:rsid w:val="00025853"/>
    <w:rsid w:val="00025CE2"/>
    <w:rsid w:val="00026FD2"/>
    <w:rsid w:val="0003009D"/>
    <w:rsid w:val="00031161"/>
    <w:rsid w:val="00032BA7"/>
    <w:rsid w:val="000333A6"/>
    <w:rsid w:val="00033987"/>
    <w:rsid w:val="00033FFC"/>
    <w:rsid w:val="00035FCD"/>
    <w:rsid w:val="00036275"/>
    <w:rsid w:val="00037C8E"/>
    <w:rsid w:val="00037CBC"/>
    <w:rsid w:val="00040AC4"/>
    <w:rsid w:val="00040C58"/>
    <w:rsid w:val="00041009"/>
    <w:rsid w:val="0004147B"/>
    <w:rsid w:val="00041F5A"/>
    <w:rsid w:val="00042A7C"/>
    <w:rsid w:val="00043181"/>
    <w:rsid w:val="00043934"/>
    <w:rsid w:val="00045AF0"/>
    <w:rsid w:val="00047374"/>
    <w:rsid w:val="00047620"/>
    <w:rsid w:val="00047E10"/>
    <w:rsid w:val="00047F26"/>
    <w:rsid w:val="000511CA"/>
    <w:rsid w:val="00051911"/>
    <w:rsid w:val="00051B7A"/>
    <w:rsid w:val="00051BA6"/>
    <w:rsid w:val="00052C46"/>
    <w:rsid w:val="0005362C"/>
    <w:rsid w:val="00054E67"/>
    <w:rsid w:val="00055B8A"/>
    <w:rsid w:val="00057C2B"/>
    <w:rsid w:val="00057F49"/>
    <w:rsid w:val="000602F0"/>
    <w:rsid w:val="00060A8F"/>
    <w:rsid w:val="00061B1D"/>
    <w:rsid w:val="00062033"/>
    <w:rsid w:val="0006245C"/>
    <w:rsid w:val="000634A3"/>
    <w:rsid w:val="00063C0E"/>
    <w:rsid w:val="00063E72"/>
    <w:rsid w:val="0006444A"/>
    <w:rsid w:val="00064802"/>
    <w:rsid w:val="000649A8"/>
    <w:rsid w:val="00064CD8"/>
    <w:rsid w:val="000652FA"/>
    <w:rsid w:val="0006569E"/>
    <w:rsid w:val="00065F80"/>
    <w:rsid w:val="000664B7"/>
    <w:rsid w:val="00066E43"/>
    <w:rsid w:val="00067B6B"/>
    <w:rsid w:val="0007006A"/>
    <w:rsid w:val="00071A7C"/>
    <w:rsid w:val="00071F69"/>
    <w:rsid w:val="00072018"/>
    <w:rsid w:val="000723B0"/>
    <w:rsid w:val="00072449"/>
    <w:rsid w:val="00072470"/>
    <w:rsid w:val="00072C93"/>
    <w:rsid w:val="000751D5"/>
    <w:rsid w:val="00075D99"/>
    <w:rsid w:val="00075DE4"/>
    <w:rsid w:val="000764DA"/>
    <w:rsid w:val="000765CE"/>
    <w:rsid w:val="00076806"/>
    <w:rsid w:val="00076ABE"/>
    <w:rsid w:val="00076B5C"/>
    <w:rsid w:val="00077750"/>
    <w:rsid w:val="000804A3"/>
    <w:rsid w:val="000804DF"/>
    <w:rsid w:val="0008057B"/>
    <w:rsid w:val="000814A8"/>
    <w:rsid w:val="00081754"/>
    <w:rsid w:val="00081F9B"/>
    <w:rsid w:val="00082093"/>
    <w:rsid w:val="000842CD"/>
    <w:rsid w:val="00084373"/>
    <w:rsid w:val="00084FCA"/>
    <w:rsid w:val="00085F52"/>
    <w:rsid w:val="00086C6C"/>
    <w:rsid w:val="00086D0D"/>
    <w:rsid w:val="0008763F"/>
    <w:rsid w:val="00087B1B"/>
    <w:rsid w:val="000904F7"/>
    <w:rsid w:val="000931CB"/>
    <w:rsid w:val="00094079"/>
    <w:rsid w:val="00094484"/>
    <w:rsid w:val="00095639"/>
    <w:rsid w:val="00095A95"/>
    <w:rsid w:val="00095B7F"/>
    <w:rsid w:val="00095F7A"/>
    <w:rsid w:val="0009604A"/>
    <w:rsid w:val="000965AC"/>
    <w:rsid w:val="00097034"/>
    <w:rsid w:val="0009746E"/>
    <w:rsid w:val="000A0218"/>
    <w:rsid w:val="000A0243"/>
    <w:rsid w:val="000A22B8"/>
    <w:rsid w:val="000A2BF8"/>
    <w:rsid w:val="000A336F"/>
    <w:rsid w:val="000A37CD"/>
    <w:rsid w:val="000A4220"/>
    <w:rsid w:val="000A4D10"/>
    <w:rsid w:val="000A4D69"/>
    <w:rsid w:val="000A5241"/>
    <w:rsid w:val="000A583D"/>
    <w:rsid w:val="000A6001"/>
    <w:rsid w:val="000A721F"/>
    <w:rsid w:val="000B0086"/>
    <w:rsid w:val="000B1774"/>
    <w:rsid w:val="000B2D97"/>
    <w:rsid w:val="000B378A"/>
    <w:rsid w:val="000B3F49"/>
    <w:rsid w:val="000B4EBF"/>
    <w:rsid w:val="000B662D"/>
    <w:rsid w:val="000B6CBC"/>
    <w:rsid w:val="000B7AA5"/>
    <w:rsid w:val="000C1CA3"/>
    <w:rsid w:val="000C1F3A"/>
    <w:rsid w:val="000C346D"/>
    <w:rsid w:val="000C3E68"/>
    <w:rsid w:val="000C415E"/>
    <w:rsid w:val="000C48EB"/>
    <w:rsid w:val="000C4CD9"/>
    <w:rsid w:val="000C4FC9"/>
    <w:rsid w:val="000C5283"/>
    <w:rsid w:val="000C53F1"/>
    <w:rsid w:val="000C5639"/>
    <w:rsid w:val="000C5C49"/>
    <w:rsid w:val="000C67DA"/>
    <w:rsid w:val="000C6869"/>
    <w:rsid w:val="000C7C32"/>
    <w:rsid w:val="000D21B7"/>
    <w:rsid w:val="000D4DF1"/>
    <w:rsid w:val="000D5C3F"/>
    <w:rsid w:val="000D661A"/>
    <w:rsid w:val="000E0268"/>
    <w:rsid w:val="000E06E2"/>
    <w:rsid w:val="000E1EB8"/>
    <w:rsid w:val="000E1F8E"/>
    <w:rsid w:val="000E2ABA"/>
    <w:rsid w:val="000E2C87"/>
    <w:rsid w:val="000E494A"/>
    <w:rsid w:val="000E4AA5"/>
    <w:rsid w:val="000E4E76"/>
    <w:rsid w:val="000E51C9"/>
    <w:rsid w:val="000E5EB5"/>
    <w:rsid w:val="000E6F24"/>
    <w:rsid w:val="000E7DFA"/>
    <w:rsid w:val="000F0409"/>
    <w:rsid w:val="000F0513"/>
    <w:rsid w:val="000F0AE5"/>
    <w:rsid w:val="000F138A"/>
    <w:rsid w:val="000F13FE"/>
    <w:rsid w:val="000F305F"/>
    <w:rsid w:val="000F35BB"/>
    <w:rsid w:val="000F467B"/>
    <w:rsid w:val="000F4FBE"/>
    <w:rsid w:val="000F54FE"/>
    <w:rsid w:val="000F554D"/>
    <w:rsid w:val="000F5F7A"/>
    <w:rsid w:val="000F7498"/>
    <w:rsid w:val="000F76DD"/>
    <w:rsid w:val="000F7D3E"/>
    <w:rsid w:val="00100576"/>
    <w:rsid w:val="00101892"/>
    <w:rsid w:val="001029E1"/>
    <w:rsid w:val="00103426"/>
    <w:rsid w:val="001046C2"/>
    <w:rsid w:val="00105221"/>
    <w:rsid w:val="001054BB"/>
    <w:rsid w:val="00105F53"/>
    <w:rsid w:val="0010698D"/>
    <w:rsid w:val="00106DE5"/>
    <w:rsid w:val="0010799C"/>
    <w:rsid w:val="00107F44"/>
    <w:rsid w:val="00110120"/>
    <w:rsid w:val="00111340"/>
    <w:rsid w:val="00111928"/>
    <w:rsid w:val="001123F8"/>
    <w:rsid w:val="001130B5"/>
    <w:rsid w:val="00113873"/>
    <w:rsid w:val="00115221"/>
    <w:rsid w:val="00115AF5"/>
    <w:rsid w:val="001164BE"/>
    <w:rsid w:val="00117861"/>
    <w:rsid w:val="00117A1C"/>
    <w:rsid w:val="00117DDB"/>
    <w:rsid w:val="00120673"/>
    <w:rsid w:val="00120BCD"/>
    <w:rsid w:val="00121581"/>
    <w:rsid w:val="00122B82"/>
    <w:rsid w:val="001230D9"/>
    <w:rsid w:val="00123EA7"/>
    <w:rsid w:val="00124845"/>
    <w:rsid w:val="00124DE7"/>
    <w:rsid w:val="001255B9"/>
    <w:rsid w:val="00127176"/>
    <w:rsid w:val="00127655"/>
    <w:rsid w:val="00127C4F"/>
    <w:rsid w:val="00127CC0"/>
    <w:rsid w:val="00127CFA"/>
    <w:rsid w:val="00130067"/>
    <w:rsid w:val="001305D0"/>
    <w:rsid w:val="00132417"/>
    <w:rsid w:val="001328BA"/>
    <w:rsid w:val="00132959"/>
    <w:rsid w:val="00133008"/>
    <w:rsid w:val="00134AE0"/>
    <w:rsid w:val="00135959"/>
    <w:rsid w:val="00136D4D"/>
    <w:rsid w:val="00136EAA"/>
    <w:rsid w:val="00137088"/>
    <w:rsid w:val="0013739C"/>
    <w:rsid w:val="00137C52"/>
    <w:rsid w:val="001401A6"/>
    <w:rsid w:val="00141103"/>
    <w:rsid w:val="001419C3"/>
    <w:rsid w:val="001427D6"/>
    <w:rsid w:val="0014339C"/>
    <w:rsid w:val="00143A83"/>
    <w:rsid w:val="0014454E"/>
    <w:rsid w:val="0014691F"/>
    <w:rsid w:val="00146E6E"/>
    <w:rsid w:val="0014779B"/>
    <w:rsid w:val="00147897"/>
    <w:rsid w:val="00150D25"/>
    <w:rsid w:val="00151FCF"/>
    <w:rsid w:val="0015239C"/>
    <w:rsid w:val="0015244A"/>
    <w:rsid w:val="00152576"/>
    <w:rsid w:val="00152BF1"/>
    <w:rsid w:val="00155BBF"/>
    <w:rsid w:val="0015743D"/>
    <w:rsid w:val="00157A1B"/>
    <w:rsid w:val="00161B2E"/>
    <w:rsid w:val="00163AB6"/>
    <w:rsid w:val="00163D61"/>
    <w:rsid w:val="00164BCB"/>
    <w:rsid w:val="0016537A"/>
    <w:rsid w:val="00165834"/>
    <w:rsid w:val="00165E7F"/>
    <w:rsid w:val="001672E5"/>
    <w:rsid w:val="00167859"/>
    <w:rsid w:val="00167A4A"/>
    <w:rsid w:val="00170234"/>
    <w:rsid w:val="00171AA1"/>
    <w:rsid w:val="00172218"/>
    <w:rsid w:val="00174999"/>
    <w:rsid w:val="00174D2B"/>
    <w:rsid w:val="0017516D"/>
    <w:rsid w:val="001754DF"/>
    <w:rsid w:val="00175F23"/>
    <w:rsid w:val="001763E5"/>
    <w:rsid w:val="00177776"/>
    <w:rsid w:val="0018052E"/>
    <w:rsid w:val="00180FED"/>
    <w:rsid w:val="001814B8"/>
    <w:rsid w:val="00181D7D"/>
    <w:rsid w:val="001820B1"/>
    <w:rsid w:val="00182B0F"/>
    <w:rsid w:val="00182F96"/>
    <w:rsid w:val="001835CF"/>
    <w:rsid w:val="001848E1"/>
    <w:rsid w:val="00184908"/>
    <w:rsid w:val="00184DB0"/>
    <w:rsid w:val="00184F9D"/>
    <w:rsid w:val="0018601E"/>
    <w:rsid w:val="00186239"/>
    <w:rsid w:val="00186291"/>
    <w:rsid w:val="0018644D"/>
    <w:rsid w:val="00186742"/>
    <w:rsid w:val="001870E4"/>
    <w:rsid w:val="00187AB6"/>
    <w:rsid w:val="00187B9A"/>
    <w:rsid w:val="0019009D"/>
    <w:rsid w:val="00190371"/>
    <w:rsid w:val="001912AC"/>
    <w:rsid w:val="00192D79"/>
    <w:rsid w:val="00193855"/>
    <w:rsid w:val="00194089"/>
    <w:rsid w:val="001944A7"/>
    <w:rsid w:val="001955DC"/>
    <w:rsid w:val="00195BA8"/>
    <w:rsid w:val="001969C2"/>
    <w:rsid w:val="00197B67"/>
    <w:rsid w:val="00197D82"/>
    <w:rsid w:val="001A1740"/>
    <w:rsid w:val="001A27CE"/>
    <w:rsid w:val="001A47D5"/>
    <w:rsid w:val="001A4B92"/>
    <w:rsid w:val="001A5CA0"/>
    <w:rsid w:val="001A731E"/>
    <w:rsid w:val="001B0769"/>
    <w:rsid w:val="001B107B"/>
    <w:rsid w:val="001B171E"/>
    <w:rsid w:val="001B20FE"/>
    <w:rsid w:val="001B2561"/>
    <w:rsid w:val="001B2692"/>
    <w:rsid w:val="001B2CE0"/>
    <w:rsid w:val="001B3A53"/>
    <w:rsid w:val="001B3B4F"/>
    <w:rsid w:val="001B4154"/>
    <w:rsid w:val="001B4DC3"/>
    <w:rsid w:val="001B5022"/>
    <w:rsid w:val="001B64B5"/>
    <w:rsid w:val="001B6C86"/>
    <w:rsid w:val="001B7BB6"/>
    <w:rsid w:val="001C022B"/>
    <w:rsid w:val="001C02E2"/>
    <w:rsid w:val="001C0644"/>
    <w:rsid w:val="001C07B7"/>
    <w:rsid w:val="001C2026"/>
    <w:rsid w:val="001C374F"/>
    <w:rsid w:val="001C51BE"/>
    <w:rsid w:val="001C58F2"/>
    <w:rsid w:val="001C5A2B"/>
    <w:rsid w:val="001C667E"/>
    <w:rsid w:val="001D0734"/>
    <w:rsid w:val="001D16C2"/>
    <w:rsid w:val="001D3544"/>
    <w:rsid w:val="001D396B"/>
    <w:rsid w:val="001D4B01"/>
    <w:rsid w:val="001D594F"/>
    <w:rsid w:val="001D5B70"/>
    <w:rsid w:val="001D60CE"/>
    <w:rsid w:val="001D6286"/>
    <w:rsid w:val="001D6BD3"/>
    <w:rsid w:val="001D7061"/>
    <w:rsid w:val="001D7A87"/>
    <w:rsid w:val="001E0361"/>
    <w:rsid w:val="001E1437"/>
    <w:rsid w:val="001E1EC1"/>
    <w:rsid w:val="001E2883"/>
    <w:rsid w:val="001E2943"/>
    <w:rsid w:val="001E2CB8"/>
    <w:rsid w:val="001E307D"/>
    <w:rsid w:val="001E3414"/>
    <w:rsid w:val="001E466A"/>
    <w:rsid w:val="001E61D4"/>
    <w:rsid w:val="001E62EB"/>
    <w:rsid w:val="001E692B"/>
    <w:rsid w:val="001E6A78"/>
    <w:rsid w:val="001E6F7D"/>
    <w:rsid w:val="001E751A"/>
    <w:rsid w:val="001E7741"/>
    <w:rsid w:val="001E7C25"/>
    <w:rsid w:val="001F0201"/>
    <w:rsid w:val="001F04A0"/>
    <w:rsid w:val="001F09F3"/>
    <w:rsid w:val="001F2371"/>
    <w:rsid w:val="001F2F16"/>
    <w:rsid w:val="001F3A29"/>
    <w:rsid w:val="001F3D07"/>
    <w:rsid w:val="001F4526"/>
    <w:rsid w:val="001F4DFE"/>
    <w:rsid w:val="001F66A2"/>
    <w:rsid w:val="001F7014"/>
    <w:rsid w:val="001F7CD8"/>
    <w:rsid w:val="0020151A"/>
    <w:rsid w:val="00201CD7"/>
    <w:rsid w:val="0020336D"/>
    <w:rsid w:val="002034DC"/>
    <w:rsid w:val="002059CF"/>
    <w:rsid w:val="00205D35"/>
    <w:rsid w:val="00207221"/>
    <w:rsid w:val="00210123"/>
    <w:rsid w:val="00211B24"/>
    <w:rsid w:val="00211D34"/>
    <w:rsid w:val="002125CB"/>
    <w:rsid w:val="0021320D"/>
    <w:rsid w:val="00213946"/>
    <w:rsid w:val="00215AB5"/>
    <w:rsid w:val="00215B76"/>
    <w:rsid w:val="00220425"/>
    <w:rsid w:val="00220D53"/>
    <w:rsid w:val="002214DC"/>
    <w:rsid w:val="00221AD8"/>
    <w:rsid w:val="0022310C"/>
    <w:rsid w:val="002235BF"/>
    <w:rsid w:val="00223A89"/>
    <w:rsid w:val="00224325"/>
    <w:rsid w:val="00224703"/>
    <w:rsid w:val="0022497F"/>
    <w:rsid w:val="00224B9F"/>
    <w:rsid w:val="00225409"/>
    <w:rsid w:val="00225C82"/>
    <w:rsid w:val="00227275"/>
    <w:rsid w:val="002278E0"/>
    <w:rsid w:val="002301F4"/>
    <w:rsid w:val="002308DB"/>
    <w:rsid w:val="0023151F"/>
    <w:rsid w:val="00233801"/>
    <w:rsid w:val="002339D3"/>
    <w:rsid w:val="00233C9C"/>
    <w:rsid w:val="0023458E"/>
    <w:rsid w:val="00235356"/>
    <w:rsid w:val="002354DE"/>
    <w:rsid w:val="00235E89"/>
    <w:rsid w:val="00236445"/>
    <w:rsid w:val="0023647E"/>
    <w:rsid w:val="00236908"/>
    <w:rsid w:val="00236B9F"/>
    <w:rsid w:val="00240C9B"/>
    <w:rsid w:val="0024186C"/>
    <w:rsid w:val="00241BFB"/>
    <w:rsid w:val="00241CDD"/>
    <w:rsid w:val="00242BD6"/>
    <w:rsid w:val="0024415A"/>
    <w:rsid w:val="002446BF"/>
    <w:rsid w:val="002478BE"/>
    <w:rsid w:val="00250FF6"/>
    <w:rsid w:val="00251115"/>
    <w:rsid w:val="00251501"/>
    <w:rsid w:val="00251829"/>
    <w:rsid w:val="002518CC"/>
    <w:rsid w:val="00252273"/>
    <w:rsid w:val="002546F7"/>
    <w:rsid w:val="00255029"/>
    <w:rsid w:val="00256BF9"/>
    <w:rsid w:val="00256F12"/>
    <w:rsid w:val="002571A0"/>
    <w:rsid w:val="00257EA4"/>
    <w:rsid w:val="00260795"/>
    <w:rsid w:val="002622DE"/>
    <w:rsid w:val="00262589"/>
    <w:rsid w:val="002626A5"/>
    <w:rsid w:val="002647E5"/>
    <w:rsid w:val="00265891"/>
    <w:rsid w:val="00265A46"/>
    <w:rsid w:val="00265CE4"/>
    <w:rsid w:val="00266F93"/>
    <w:rsid w:val="00267F6D"/>
    <w:rsid w:val="0027069D"/>
    <w:rsid w:val="00270A60"/>
    <w:rsid w:val="00270E24"/>
    <w:rsid w:val="00271836"/>
    <w:rsid w:val="00271866"/>
    <w:rsid w:val="00272953"/>
    <w:rsid w:val="00272E63"/>
    <w:rsid w:val="002742BF"/>
    <w:rsid w:val="002751EB"/>
    <w:rsid w:val="00275485"/>
    <w:rsid w:val="00276234"/>
    <w:rsid w:val="002772A5"/>
    <w:rsid w:val="00277C21"/>
    <w:rsid w:val="00277D07"/>
    <w:rsid w:val="002804A8"/>
    <w:rsid w:val="00280972"/>
    <w:rsid w:val="00280BAC"/>
    <w:rsid w:val="00280ED8"/>
    <w:rsid w:val="0028297D"/>
    <w:rsid w:val="002829A6"/>
    <w:rsid w:val="0028395C"/>
    <w:rsid w:val="00283BCA"/>
    <w:rsid w:val="00283E8E"/>
    <w:rsid w:val="002853DA"/>
    <w:rsid w:val="00286212"/>
    <w:rsid w:val="00286FE5"/>
    <w:rsid w:val="002905B1"/>
    <w:rsid w:val="00290F5E"/>
    <w:rsid w:val="00291C75"/>
    <w:rsid w:val="00293A2E"/>
    <w:rsid w:val="00294D5C"/>
    <w:rsid w:val="00294DC8"/>
    <w:rsid w:val="00294E2A"/>
    <w:rsid w:val="00295BEE"/>
    <w:rsid w:val="002966B6"/>
    <w:rsid w:val="002976EF"/>
    <w:rsid w:val="002A190C"/>
    <w:rsid w:val="002A2280"/>
    <w:rsid w:val="002A22CF"/>
    <w:rsid w:val="002A2583"/>
    <w:rsid w:val="002A277D"/>
    <w:rsid w:val="002A469E"/>
    <w:rsid w:val="002A4963"/>
    <w:rsid w:val="002A5D15"/>
    <w:rsid w:val="002A5D42"/>
    <w:rsid w:val="002A7316"/>
    <w:rsid w:val="002A7530"/>
    <w:rsid w:val="002B0988"/>
    <w:rsid w:val="002B0D49"/>
    <w:rsid w:val="002B1478"/>
    <w:rsid w:val="002B15A6"/>
    <w:rsid w:val="002B2338"/>
    <w:rsid w:val="002B2C7E"/>
    <w:rsid w:val="002B3315"/>
    <w:rsid w:val="002B34DF"/>
    <w:rsid w:val="002B35FD"/>
    <w:rsid w:val="002B4468"/>
    <w:rsid w:val="002B47C4"/>
    <w:rsid w:val="002B4912"/>
    <w:rsid w:val="002B4B42"/>
    <w:rsid w:val="002B7910"/>
    <w:rsid w:val="002C2699"/>
    <w:rsid w:val="002C31A7"/>
    <w:rsid w:val="002C39D3"/>
    <w:rsid w:val="002C3B25"/>
    <w:rsid w:val="002C4030"/>
    <w:rsid w:val="002C4D23"/>
    <w:rsid w:val="002C4E44"/>
    <w:rsid w:val="002C56E6"/>
    <w:rsid w:val="002C5CD4"/>
    <w:rsid w:val="002C67D3"/>
    <w:rsid w:val="002C7022"/>
    <w:rsid w:val="002D0A64"/>
    <w:rsid w:val="002D118C"/>
    <w:rsid w:val="002D1427"/>
    <w:rsid w:val="002D21CC"/>
    <w:rsid w:val="002D2394"/>
    <w:rsid w:val="002D2712"/>
    <w:rsid w:val="002D30A6"/>
    <w:rsid w:val="002D4670"/>
    <w:rsid w:val="002D4BB6"/>
    <w:rsid w:val="002D616C"/>
    <w:rsid w:val="002D65B9"/>
    <w:rsid w:val="002D781D"/>
    <w:rsid w:val="002E094F"/>
    <w:rsid w:val="002E0A89"/>
    <w:rsid w:val="002E0E43"/>
    <w:rsid w:val="002E1303"/>
    <w:rsid w:val="002E14DA"/>
    <w:rsid w:val="002E303C"/>
    <w:rsid w:val="002E3D17"/>
    <w:rsid w:val="002E4306"/>
    <w:rsid w:val="002E458B"/>
    <w:rsid w:val="002E49ED"/>
    <w:rsid w:val="002E5DE5"/>
    <w:rsid w:val="002E777C"/>
    <w:rsid w:val="002F0ECF"/>
    <w:rsid w:val="002F18E3"/>
    <w:rsid w:val="002F1A58"/>
    <w:rsid w:val="002F1F5C"/>
    <w:rsid w:val="002F249D"/>
    <w:rsid w:val="002F4A0E"/>
    <w:rsid w:val="002F783E"/>
    <w:rsid w:val="002F7ACC"/>
    <w:rsid w:val="00302356"/>
    <w:rsid w:val="0030257A"/>
    <w:rsid w:val="003036C8"/>
    <w:rsid w:val="003036EE"/>
    <w:rsid w:val="00303933"/>
    <w:rsid w:val="00303B85"/>
    <w:rsid w:val="00303F9B"/>
    <w:rsid w:val="00306DCE"/>
    <w:rsid w:val="003073A7"/>
    <w:rsid w:val="003077E6"/>
    <w:rsid w:val="00307A79"/>
    <w:rsid w:val="003104B0"/>
    <w:rsid w:val="0031152D"/>
    <w:rsid w:val="0031191F"/>
    <w:rsid w:val="0031203E"/>
    <w:rsid w:val="00312AF0"/>
    <w:rsid w:val="00312B30"/>
    <w:rsid w:val="0031386A"/>
    <w:rsid w:val="00313C93"/>
    <w:rsid w:val="00313D6A"/>
    <w:rsid w:val="0031490C"/>
    <w:rsid w:val="0031780A"/>
    <w:rsid w:val="00320A23"/>
    <w:rsid w:val="003215DF"/>
    <w:rsid w:val="0032273D"/>
    <w:rsid w:val="00323648"/>
    <w:rsid w:val="00323D50"/>
    <w:rsid w:val="0032411B"/>
    <w:rsid w:val="00325069"/>
    <w:rsid w:val="00325203"/>
    <w:rsid w:val="00326D6D"/>
    <w:rsid w:val="00327696"/>
    <w:rsid w:val="00327747"/>
    <w:rsid w:val="003317F9"/>
    <w:rsid w:val="00331B34"/>
    <w:rsid w:val="003326D4"/>
    <w:rsid w:val="00332C2B"/>
    <w:rsid w:val="00334416"/>
    <w:rsid w:val="00334FC7"/>
    <w:rsid w:val="0033574C"/>
    <w:rsid w:val="00336A6B"/>
    <w:rsid w:val="00336C8A"/>
    <w:rsid w:val="003416BC"/>
    <w:rsid w:val="003416DA"/>
    <w:rsid w:val="003417C6"/>
    <w:rsid w:val="003423DE"/>
    <w:rsid w:val="00342CDF"/>
    <w:rsid w:val="00343644"/>
    <w:rsid w:val="00343F92"/>
    <w:rsid w:val="0034471E"/>
    <w:rsid w:val="00344D0D"/>
    <w:rsid w:val="003451E9"/>
    <w:rsid w:val="00345D24"/>
    <w:rsid w:val="0034658F"/>
    <w:rsid w:val="0035034C"/>
    <w:rsid w:val="00350674"/>
    <w:rsid w:val="00350808"/>
    <w:rsid w:val="00351580"/>
    <w:rsid w:val="00351965"/>
    <w:rsid w:val="0035199D"/>
    <w:rsid w:val="0035266A"/>
    <w:rsid w:val="003527FD"/>
    <w:rsid w:val="00352B89"/>
    <w:rsid w:val="00352C20"/>
    <w:rsid w:val="00353A41"/>
    <w:rsid w:val="00353BB1"/>
    <w:rsid w:val="00353DC6"/>
    <w:rsid w:val="0035454A"/>
    <w:rsid w:val="0035576B"/>
    <w:rsid w:val="00355980"/>
    <w:rsid w:val="00356807"/>
    <w:rsid w:val="00361DE2"/>
    <w:rsid w:val="003643E1"/>
    <w:rsid w:val="003645F7"/>
    <w:rsid w:val="003660E8"/>
    <w:rsid w:val="00367458"/>
    <w:rsid w:val="00367934"/>
    <w:rsid w:val="00367DBD"/>
    <w:rsid w:val="003700F8"/>
    <w:rsid w:val="00370A27"/>
    <w:rsid w:val="00370A54"/>
    <w:rsid w:val="003715D8"/>
    <w:rsid w:val="00371896"/>
    <w:rsid w:val="00372136"/>
    <w:rsid w:val="00374091"/>
    <w:rsid w:val="00375879"/>
    <w:rsid w:val="0037637F"/>
    <w:rsid w:val="00376554"/>
    <w:rsid w:val="003769CF"/>
    <w:rsid w:val="00376A51"/>
    <w:rsid w:val="003772F5"/>
    <w:rsid w:val="00380085"/>
    <w:rsid w:val="00380C31"/>
    <w:rsid w:val="00381C95"/>
    <w:rsid w:val="00382B4C"/>
    <w:rsid w:val="00382F5E"/>
    <w:rsid w:val="00383541"/>
    <w:rsid w:val="00383672"/>
    <w:rsid w:val="00385145"/>
    <w:rsid w:val="00386AD6"/>
    <w:rsid w:val="00386E9B"/>
    <w:rsid w:val="003877CE"/>
    <w:rsid w:val="00387EA5"/>
    <w:rsid w:val="0039087D"/>
    <w:rsid w:val="00390BCE"/>
    <w:rsid w:val="00391DE5"/>
    <w:rsid w:val="0039293D"/>
    <w:rsid w:val="00392BE3"/>
    <w:rsid w:val="00394A13"/>
    <w:rsid w:val="00394A93"/>
    <w:rsid w:val="00394B38"/>
    <w:rsid w:val="003959EF"/>
    <w:rsid w:val="00396483"/>
    <w:rsid w:val="00397FCA"/>
    <w:rsid w:val="003A0C7F"/>
    <w:rsid w:val="003A0DE1"/>
    <w:rsid w:val="003A2BAC"/>
    <w:rsid w:val="003A35A2"/>
    <w:rsid w:val="003A434F"/>
    <w:rsid w:val="003A478B"/>
    <w:rsid w:val="003A5599"/>
    <w:rsid w:val="003A5B13"/>
    <w:rsid w:val="003A6211"/>
    <w:rsid w:val="003A6A74"/>
    <w:rsid w:val="003A6C84"/>
    <w:rsid w:val="003A7AB4"/>
    <w:rsid w:val="003B05BC"/>
    <w:rsid w:val="003B185F"/>
    <w:rsid w:val="003B199A"/>
    <w:rsid w:val="003B217C"/>
    <w:rsid w:val="003B2CC8"/>
    <w:rsid w:val="003B3153"/>
    <w:rsid w:val="003B349E"/>
    <w:rsid w:val="003B439C"/>
    <w:rsid w:val="003B5900"/>
    <w:rsid w:val="003C07CB"/>
    <w:rsid w:val="003C0DEC"/>
    <w:rsid w:val="003C1363"/>
    <w:rsid w:val="003C14D5"/>
    <w:rsid w:val="003C220B"/>
    <w:rsid w:val="003C24C6"/>
    <w:rsid w:val="003C25F7"/>
    <w:rsid w:val="003C29FF"/>
    <w:rsid w:val="003C5392"/>
    <w:rsid w:val="003C5848"/>
    <w:rsid w:val="003C59D4"/>
    <w:rsid w:val="003C6236"/>
    <w:rsid w:val="003C62C1"/>
    <w:rsid w:val="003C7093"/>
    <w:rsid w:val="003C7A62"/>
    <w:rsid w:val="003D08A0"/>
    <w:rsid w:val="003D0F44"/>
    <w:rsid w:val="003D119E"/>
    <w:rsid w:val="003D1296"/>
    <w:rsid w:val="003D17B9"/>
    <w:rsid w:val="003D1A79"/>
    <w:rsid w:val="003D1DFB"/>
    <w:rsid w:val="003D267E"/>
    <w:rsid w:val="003D2A58"/>
    <w:rsid w:val="003D34D9"/>
    <w:rsid w:val="003D45A1"/>
    <w:rsid w:val="003D45D0"/>
    <w:rsid w:val="003D47A3"/>
    <w:rsid w:val="003D4D50"/>
    <w:rsid w:val="003D4F08"/>
    <w:rsid w:val="003D571B"/>
    <w:rsid w:val="003D5F7C"/>
    <w:rsid w:val="003D6F0D"/>
    <w:rsid w:val="003E002B"/>
    <w:rsid w:val="003E1960"/>
    <w:rsid w:val="003E1F14"/>
    <w:rsid w:val="003E2CB5"/>
    <w:rsid w:val="003E334F"/>
    <w:rsid w:val="003E44D8"/>
    <w:rsid w:val="003E4511"/>
    <w:rsid w:val="003E48A5"/>
    <w:rsid w:val="003E667F"/>
    <w:rsid w:val="003E66AF"/>
    <w:rsid w:val="003E7C9C"/>
    <w:rsid w:val="003F28AB"/>
    <w:rsid w:val="003F2E7A"/>
    <w:rsid w:val="003F3BAB"/>
    <w:rsid w:val="003F451F"/>
    <w:rsid w:val="003F4905"/>
    <w:rsid w:val="003F580B"/>
    <w:rsid w:val="003F6F42"/>
    <w:rsid w:val="003F72D9"/>
    <w:rsid w:val="003F7522"/>
    <w:rsid w:val="0040104A"/>
    <w:rsid w:val="004014D2"/>
    <w:rsid w:val="00401CA7"/>
    <w:rsid w:val="00402010"/>
    <w:rsid w:val="004021E9"/>
    <w:rsid w:val="004026C6"/>
    <w:rsid w:val="00402D86"/>
    <w:rsid w:val="00402F0F"/>
    <w:rsid w:val="004043E2"/>
    <w:rsid w:val="00404AFC"/>
    <w:rsid w:val="00404FF4"/>
    <w:rsid w:val="004055DB"/>
    <w:rsid w:val="00405603"/>
    <w:rsid w:val="00406732"/>
    <w:rsid w:val="004067AE"/>
    <w:rsid w:val="00410517"/>
    <w:rsid w:val="00410BC4"/>
    <w:rsid w:val="00410FAA"/>
    <w:rsid w:val="0041330B"/>
    <w:rsid w:val="00413576"/>
    <w:rsid w:val="00413C42"/>
    <w:rsid w:val="00415144"/>
    <w:rsid w:val="004153FB"/>
    <w:rsid w:val="0041672A"/>
    <w:rsid w:val="00416847"/>
    <w:rsid w:val="00416BC0"/>
    <w:rsid w:val="00416E5A"/>
    <w:rsid w:val="00420711"/>
    <w:rsid w:val="00421344"/>
    <w:rsid w:val="004218E9"/>
    <w:rsid w:val="004222D8"/>
    <w:rsid w:val="004223E2"/>
    <w:rsid w:val="0042374D"/>
    <w:rsid w:val="00423758"/>
    <w:rsid w:val="00425257"/>
    <w:rsid w:val="004268B1"/>
    <w:rsid w:val="00427018"/>
    <w:rsid w:val="0042718F"/>
    <w:rsid w:val="00427497"/>
    <w:rsid w:val="004278EE"/>
    <w:rsid w:val="00427D5B"/>
    <w:rsid w:val="00430281"/>
    <w:rsid w:val="004310A3"/>
    <w:rsid w:val="00432953"/>
    <w:rsid w:val="00432F66"/>
    <w:rsid w:val="00434742"/>
    <w:rsid w:val="00434D7F"/>
    <w:rsid w:val="00435116"/>
    <w:rsid w:val="004356D1"/>
    <w:rsid w:val="0043625A"/>
    <w:rsid w:val="00436FC6"/>
    <w:rsid w:val="0043736B"/>
    <w:rsid w:val="004401E2"/>
    <w:rsid w:val="004403A2"/>
    <w:rsid w:val="00442302"/>
    <w:rsid w:val="00442822"/>
    <w:rsid w:val="004428BA"/>
    <w:rsid w:val="00442E9D"/>
    <w:rsid w:val="004430DD"/>
    <w:rsid w:val="00443EA7"/>
    <w:rsid w:val="00444CDA"/>
    <w:rsid w:val="00444D66"/>
    <w:rsid w:val="00445445"/>
    <w:rsid w:val="0044622D"/>
    <w:rsid w:val="00446359"/>
    <w:rsid w:val="00447332"/>
    <w:rsid w:val="004474B2"/>
    <w:rsid w:val="0044754F"/>
    <w:rsid w:val="0044786C"/>
    <w:rsid w:val="004478E4"/>
    <w:rsid w:val="00450353"/>
    <w:rsid w:val="00450CD3"/>
    <w:rsid w:val="00451188"/>
    <w:rsid w:val="0045200E"/>
    <w:rsid w:val="0045233B"/>
    <w:rsid w:val="00452F95"/>
    <w:rsid w:val="00453379"/>
    <w:rsid w:val="0045491D"/>
    <w:rsid w:val="00455DC2"/>
    <w:rsid w:val="00460A8D"/>
    <w:rsid w:val="004616DE"/>
    <w:rsid w:val="00463183"/>
    <w:rsid w:val="00463EDC"/>
    <w:rsid w:val="004643A5"/>
    <w:rsid w:val="00464B02"/>
    <w:rsid w:val="0046603A"/>
    <w:rsid w:val="00466AFE"/>
    <w:rsid w:val="00467529"/>
    <w:rsid w:val="00470056"/>
    <w:rsid w:val="00470D17"/>
    <w:rsid w:val="00472265"/>
    <w:rsid w:val="00472666"/>
    <w:rsid w:val="00473021"/>
    <w:rsid w:val="00473AA8"/>
    <w:rsid w:val="00473E46"/>
    <w:rsid w:val="00474CAB"/>
    <w:rsid w:val="00474E91"/>
    <w:rsid w:val="00474FB2"/>
    <w:rsid w:val="004750EA"/>
    <w:rsid w:val="00475296"/>
    <w:rsid w:val="004761AD"/>
    <w:rsid w:val="00476201"/>
    <w:rsid w:val="00476322"/>
    <w:rsid w:val="00476925"/>
    <w:rsid w:val="00477251"/>
    <w:rsid w:val="00480E9D"/>
    <w:rsid w:val="0048146F"/>
    <w:rsid w:val="0048196B"/>
    <w:rsid w:val="004819D9"/>
    <w:rsid w:val="004821CF"/>
    <w:rsid w:val="0048237A"/>
    <w:rsid w:val="00482C36"/>
    <w:rsid w:val="00482FF4"/>
    <w:rsid w:val="0048478A"/>
    <w:rsid w:val="00484D4B"/>
    <w:rsid w:val="004865C1"/>
    <w:rsid w:val="00486EFD"/>
    <w:rsid w:val="00486FBE"/>
    <w:rsid w:val="004871B4"/>
    <w:rsid w:val="004871B6"/>
    <w:rsid w:val="004873F2"/>
    <w:rsid w:val="00487FDF"/>
    <w:rsid w:val="00491888"/>
    <w:rsid w:val="00493E53"/>
    <w:rsid w:val="00494321"/>
    <w:rsid w:val="004951B5"/>
    <w:rsid w:val="0049574B"/>
    <w:rsid w:val="004958AC"/>
    <w:rsid w:val="00497E7E"/>
    <w:rsid w:val="004A136B"/>
    <w:rsid w:val="004A1634"/>
    <w:rsid w:val="004A2265"/>
    <w:rsid w:val="004A22F5"/>
    <w:rsid w:val="004A2481"/>
    <w:rsid w:val="004A251A"/>
    <w:rsid w:val="004A3281"/>
    <w:rsid w:val="004A34F0"/>
    <w:rsid w:val="004A38DF"/>
    <w:rsid w:val="004A3E2F"/>
    <w:rsid w:val="004A466C"/>
    <w:rsid w:val="004A49B2"/>
    <w:rsid w:val="004A504D"/>
    <w:rsid w:val="004A535C"/>
    <w:rsid w:val="004A5476"/>
    <w:rsid w:val="004A5818"/>
    <w:rsid w:val="004A5A1B"/>
    <w:rsid w:val="004A6F97"/>
    <w:rsid w:val="004A70F4"/>
    <w:rsid w:val="004A7FD4"/>
    <w:rsid w:val="004B0016"/>
    <w:rsid w:val="004B017B"/>
    <w:rsid w:val="004B0BA0"/>
    <w:rsid w:val="004B1EC3"/>
    <w:rsid w:val="004B2458"/>
    <w:rsid w:val="004B2969"/>
    <w:rsid w:val="004B2B66"/>
    <w:rsid w:val="004B2ED4"/>
    <w:rsid w:val="004B368C"/>
    <w:rsid w:val="004B3B61"/>
    <w:rsid w:val="004B428F"/>
    <w:rsid w:val="004B4412"/>
    <w:rsid w:val="004B4546"/>
    <w:rsid w:val="004B4F72"/>
    <w:rsid w:val="004B581C"/>
    <w:rsid w:val="004B6B42"/>
    <w:rsid w:val="004B6C29"/>
    <w:rsid w:val="004B75A7"/>
    <w:rsid w:val="004C1DB8"/>
    <w:rsid w:val="004C2934"/>
    <w:rsid w:val="004C2975"/>
    <w:rsid w:val="004C4BA8"/>
    <w:rsid w:val="004C5BB0"/>
    <w:rsid w:val="004D095D"/>
    <w:rsid w:val="004D0EB9"/>
    <w:rsid w:val="004D148F"/>
    <w:rsid w:val="004D1C6B"/>
    <w:rsid w:val="004D3329"/>
    <w:rsid w:val="004D3CC0"/>
    <w:rsid w:val="004D4982"/>
    <w:rsid w:val="004D5417"/>
    <w:rsid w:val="004D58D7"/>
    <w:rsid w:val="004D5FC7"/>
    <w:rsid w:val="004D63A5"/>
    <w:rsid w:val="004D671E"/>
    <w:rsid w:val="004D67E4"/>
    <w:rsid w:val="004D6AF0"/>
    <w:rsid w:val="004D7DBD"/>
    <w:rsid w:val="004E04E7"/>
    <w:rsid w:val="004E0AC2"/>
    <w:rsid w:val="004E24D0"/>
    <w:rsid w:val="004E3775"/>
    <w:rsid w:val="004E39AD"/>
    <w:rsid w:val="004E3EA7"/>
    <w:rsid w:val="004E575C"/>
    <w:rsid w:val="004E61B5"/>
    <w:rsid w:val="004E6332"/>
    <w:rsid w:val="004E7415"/>
    <w:rsid w:val="004F0420"/>
    <w:rsid w:val="004F0977"/>
    <w:rsid w:val="004F10BC"/>
    <w:rsid w:val="004F10F2"/>
    <w:rsid w:val="004F31DE"/>
    <w:rsid w:val="004F32CD"/>
    <w:rsid w:val="004F37FE"/>
    <w:rsid w:val="004F3C08"/>
    <w:rsid w:val="004F3EC1"/>
    <w:rsid w:val="004F4D81"/>
    <w:rsid w:val="004F5ABB"/>
    <w:rsid w:val="004F61A5"/>
    <w:rsid w:val="004F6ADF"/>
    <w:rsid w:val="004F6DA5"/>
    <w:rsid w:val="004F7CA4"/>
    <w:rsid w:val="00501F79"/>
    <w:rsid w:val="00501F89"/>
    <w:rsid w:val="00502354"/>
    <w:rsid w:val="00502EEC"/>
    <w:rsid w:val="0050356D"/>
    <w:rsid w:val="00503844"/>
    <w:rsid w:val="00503C79"/>
    <w:rsid w:val="00503C9F"/>
    <w:rsid w:val="00503CDF"/>
    <w:rsid w:val="005043D4"/>
    <w:rsid w:val="00505D38"/>
    <w:rsid w:val="00506640"/>
    <w:rsid w:val="00506EA9"/>
    <w:rsid w:val="005073E3"/>
    <w:rsid w:val="00507B02"/>
    <w:rsid w:val="00510741"/>
    <w:rsid w:val="00511943"/>
    <w:rsid w:val="0051284F"/>
    <w:rsid w:val="00512CAC"/>
    <w:rsid w:val="0051370F"/>
    <w:rsid w:val="00513910"/>
    <w:rsid w:val="00514101"/>
    <w:rsid w:val="005155EE"/>
    <w:rsid w:val="00515D58"/>
    <w:rsid w:val="00516105"/>
    <w:rsid w:val="0051668A"/>
    <w:rsid w:val="00516821"/>
    <w:rsid w:val="00517194"/>
    <w:rsid w:val="00517AAE"/>
    <w:rsid w:val="00520FD4"/>
    <w:rsid w:val="005212B7"/>
    <w:rsid w:val="0052151E"/>
    <w:rsid w:val="005215C7"/>
    <w:rsid w:val="00521707"/>
    <w:rsid w:val="0052211C"/>
    <w:rsid w:val="00522332"/>
    <w:rsid w:val="00522BF3"/>
    <w:rsid w:val="00525BE1"/>
    <w:rsid w:val="00526795"/>
    <w:rsid w:val="00527CB0"/>
    <w:rsid w:val="00527E69"/>
    <w:rsid w:val="005308B7"/>
    <w:rsid w:val="0053113F"/>
    <w:rsid w:val="00531806"/>
    <w:rsid w:val="00532E64"/>
    <w:rsid w:val="005331E0"/>
    <w:rsid w:val="00534B1F"/>
    <w:rsid w:val="00536076"/>
    <w:rsid w:val="005369BF"/>
    <w:rsid w:val="005378F3"/>
    <w:rsid w:val="00537BA1"/>
    <w:rsid w:val="00537D99"/>
    <w:rsid w:val="005406E5"/>
    <w:rsid w:val="00540991"/>
    <w:rsid w:val="005409A9"/>
    <w:rsid w:val="00540BB0"/>
    <w:rsid w:val="00540BDA"/>
    <w:rsid w:val="005429DC"/>
    <w:rsid w:val="00543179"/>
    <w:rsid w:val="0054379B"/>
    <w:rsid w:val="00544E2A"/>
    <w:rsid w:val="005456F8"/>
    <w:rsid w:val="00545B5E"/>
    <w:rsid w:val="00545CD3"/>
    <w:rsid w:val="00545E27"/>
    <w:rsid w:val="0054630D"/>
    <w:rsid w:val="005477BA"/>
    <w:rsid w:val="005501DE"/>
    <w:rsid w:val="00551976"/>
    <w:rsid w:val="00553237"/>
    <w:rsid w:val="005533C6"/>
    <w:rsid w:val="0055354A"/>
    <w:rsid w:val="0055363E"/>
    <w:rsid w:val="00553DDF"/>
    <w:rsid w:val="00554412"/>
    <w:rsid w:val="00554A1F"/>
    <w:rsid w:val="00561770"/>
    <w:rsid w:val="0056268F"/>
    <w:rsid w:val="00562988"/>
    <w:rsid w:val="00563847"/>
    <w:rsid w:val="005644EF"/>
    <w:rsid w:val="00565A61"/>
    <w:rsid w:val="00566DB4"/>
    <w:rsid w:val="005671DE"/>
    <w:rsid w:val="00567D6C"/>
    <w:rsid w:val="00570177"/>
    <w:rsid w:val="00570321"/>
    <w:rsid w:val="0057240C"/>
    <w:rsid w:val="00573AC7"/>
    <w:rsid w:val="00573CFF"/>
    <w:rsid w:val="005751B1"/>
    <w:rsid w:val="005753B1"/>
    <w:rsid w:val="00576083"/>
    <w:rsid w:val="005763BF"/>
    <w:rsid w:val="0057714D"/>
    <w:rsid w:val="00580199"/>
    <w:rsid w:val="00580988"/>
    <w:rsid w:val="00581CF5"/>
    <w:rsid w:val="00581FF8"/>
    <w:rsid w:val="00582C8E"/>
    <w:rsid w:val="005834BD"/>
    <w:rsid w:val="00584328"/>
    <w:rsid w:val="00584CB9"/>
    <w:rsid w:val="00586516"/>
    <w:rsid w:val="00586635"/>
    <w:rsid w:val="00586A56"/>
    <w:rsid w:val="005907D1"/>
    <w:rsid w:val="00591732"/>
    <w:rsid w:val="00591D67"/>
    <w:rsid w:val="00592F5E"/>
    <w:rsid w:val="00594CD4"/>
    <w:rsid w:val="00595065"/>
    <w:rsid w:val="0059637F"/>
    <w:rsid w:val="005964E3"/>
    <w:rsid w:val="00596B45"/>
    <w:rsid w:val="00597207"/>
    <w:rsid w:val="00597BCC"/>
    <w:rsid w:val="005A1507"/>
    <w:rsid w:val="005A3316"/>
    <w:rsid w:val="005A3878"/>
    <w:rsid w:val="005A55EB"/>
    <w:rsid w:val="005A5D5B"/>
    <w:rsid w:val="005A61B7"/>
    <w:rsid w:val="005A6AAB"/>
    <w:rsid w:val="005A6E53"/>
    <w:rsid w:val="005A77E5"/>
    <w:rsid w:val="005B01A4"/>
    <w:rsid w:val="005B0D7A"/>
    <w:rsid w:val="005B189D"/>
    <w:rsid w:val="005B1BB6"/>
    <w:rsid w:val="005B26C3"/>
    <w:rsid w:val="005B2FBC"/>
    <w:rsid w:val="005B56CF"/>
    <w:rsid w:val="005B5913"/>
    <w:rsid w:val="005B6B8A"/>
    <w:rsid w:val="005C0AA9"/>
    <w:rsid w:val="005C0ED9"/>
    <w:rsid w:val="005C134B"/>
    <w:rsid w:val="005C1C0B"/>
    <w:rsid w:val="005C1F45"/>
    <w:rsid w:val="005C2FA2"/>
    <w:rsid w:val="005C3E8F"/>
    <w:rsid w:val="005C3FEE"/>
    <w:rsid w:val="005C4481"/>
    <w:rsid w:val="005C45DB"/>
    <w:rsid w:val="005C4BA5"/>
    <w:rsid w:val="005C5ACD"/>
    <w:rsid w:val="005C5E3F"/>
    <w:rsid w:val="005C64C6"/>
    <w:rsid w:val="005C689A"/>
    <w:rsid w:val="005C68DC"/>
    <w:rsid w:val="005C72CF"/>
    <w:rsid w:val="005D2BEF"/>
    <w:rsid w:val="005D2CB8"/>
    <w:rsid w:val="005D449E"/>
    <w:rsid w:val="005D4618"/>
    <w:rsid w:val="005D4A6C"/>
    <w:rsid w:val="005D4D8A"/>
    <w:rsid w:val="005D577C"/>
    <w:rsid w:val="005D6931"/>
    <w:rsid w:val="005D6E3D"/>
    <w:rsid w:val="005D71A8"/>
    <w:rsid w:val="005D7265"/>
    <w:rsid w:val="005D756B"/>
    <w:rsid w:val="005D7738"/>
    <w:rsid w:val="005E05AA"/>
    <w:rsid w:val="005E09D3"/>
    <w:rsid w:val="005E0F60"/>
    <w:rsid w:val="005E1245"/>
    <w:rsid w:val="005E1283"/>
    <w:rsid w:val="005E16DD"/>
    <w:rsid w:val="005E1B94"/>
    <w:rsid w:val="005E292D"/>
    <w:rsid w:val="005E2D5C"/>
    <w:rsid w:val="005E3604"/>
    <w:rsid w:val="005E3F31"/>
    <w:rsid w:val="005E42EC"/>
    <w:rsid w:val="005E4FC5"/>
    <w:rsid w:val="005E5112"/>
    <w:rsid w:val="005E54C6"/>
    <w:rsid w:val="005E605E"/>
    <w:rsid w:val="005F0DEC"/>
    <w:rsid w:val="005F1F0D"/>
    <w:rsid w:val="005F29E7"/>
    <w:rsid w:val="005F4629"/>
    <w:rsid w:val="005F52AA"/>
    <w:rsid w:val="005F587D"/>
    <w:rsid w:val="005F6047"/>
    <w:rsid w:val="005F6A6C"/>
    <w:rsid w:val="005F76CF"/>
    <w:rsid w:val="005F7FC0"/>
    <w:rsid w:val="0060084E"/>
    <w:rsid w:val="00600F14"/>
    <w:rsid w:val="00601353"/>
    <w:rsid w:val="006014AB"/>
    <w:rsid w:val="00601C28"/>
    <w:rsid w:val="006027FC"/>
    <w:rsid w:val="00603FA6"/>
    <w:rsid w:val="00604785"/>
    <w:rsid w:val="00605B6D"/>
    <w:rsid w:val="0060643F"/>
    <w:rsid w:val="006068A1"/>
    <w:rsid w:val="00607481"/>
    <w:rsid w:val="00607A53"/>
    <w:rsid w:val="0061133F"/>
    <w:rsid w:val="006114DB"/>
    <w:rsid w:val="006129B1"/>
    <w:rsid w:val="0061306E"/>
    <w:rsid w:val="00613743"/>
    <w:rsid w:val="0061584E"/>
    <w:rsid w:val="00616F6B"/>
    <w:rsid w:val="0061742C"/>
    <w:rsid w:val="006201D7"/>
    <w:rsid w:val="006203F1"/>
    <w:rsid w:val="006214AB"/>
    <w:rsid w:val="00621939"/>
    <w:rsid w:val="00621B3E"/>
    <w:rsid w:val="00623E71"/>
    <w:rsid w:val="006244D2"/>
    <w:rsid w:val="0062530C"/>
    <w:rsid w:val="00627C50"/>
    <w:rsid w:val="0063104C"/>
    <w:rsid w:val="00632E40"/>
    <w:rsid w:val="00633222"/>
    <w:rsid w:val="006332FA"/>
    <w:rsid w:val="00633C9E"/>
    <w:rsid w:val="00634474"/>
    <w:rsid w:val="00635982"/>
    <w:rsid w:val="00635985"/>
    <w:rsid w:val="00637306"/>
    <w:rsid w:val="00637FF9"/>
    <w:rsid w:val="0064138E"/>
    <w:rsid w:val="00642103"/>
    <w:rsid w:val="00643298"/>
    <w:rsid w:val="0064374B"/>
    <w:rsid w:val="006438AA"/>
    <w:rsid w:val="00643FFC"/>
    <w:rsid w:val="00646CDB"/>
    <w:rsid w:val="006472D3"/>
    <w:rsid w:val="006515D9"/>
    <w:rsid w:val="00651E5F"/>
    <w:rsid w:val="0065304E"/>
    <w:rsid w:val="0065320F"/>
    <w:rsid w:val="0065352C"/>
    <w:rsid w:val="00653AE8"/>
    <w:rsid w:val="00654379"/>
    <w:rsid w:val="00656A55"/>
    <w:rsid w:val="00656A69"/>
    <w:rsid w:val="0066006C"/>
    <w:rsid w:val="00660E14"/>
    <w:rsid w:val="00661889"/>
    <w:rsid w:val="00661A9F"/>
    <w:rsid w:val="00662D73"/>
    <w:rsid w:val="006630A0"/>
    <w:rsid w:val="0066481A"/>
    <w:rsid w:val="00667503"/>
    <w:rsid w:val="0067068F"/>
    <w:rsid w:val="0067082E"/>
    <w:rsid w:val="00670B7A"/>
    <w:rsid w:val="00670CE5"/>
    <w:rsid w:val="006718B5"/>
    <w:rsid w:val="00671F51"/>
    <w:rsid w:val="0067240C"/>
    <w:rsid w:val="00672CDA"/>
    <w:rsid w:val="0067415C"/>
    <w:rsid w:val="006741E9"/>
    <w:rsid w:val="006748B6"/>
    <w:rsid w:val="00674D67"/>
    <w:rsid w:val="00674E90"/>
    <w:rsid w:val="00675967"/>
    <w:rsid w:val="00681450"/>
    <w:rsid w:val="00681DD0"/>
    <w:rsid w:val="00681F87"/>
    <w:rsid w:val="00683218"/>
    <w:rsid w:val="006832D5"/>
    <w:rsid w:val="006836B1"/>
    <w:rsid w:val="00683874"/>
    <w:rsid w:val="00683C45"/>
    <w:rsid w:val="00683CB6"/>
    <w:rsid w:val="00684D96"/>
    <w:rsid w:val="006850C5"/>
    <w:rsid w:val="006861DE"/>
    <w:rsid w:val="0068795E"/>
    <w:rsid w:val="00687DD5"/>
    <w:rsid w:val="00687E00"/>
    <w:rsid w:val="0069135D"/>
    <w:rsid w:val="0069308B"/>
    <w:rsid w:val="00693448"/>
    <w:rsid w:val="00693BDA"/>
    <w:rsid w:val="006959EC"/>
    <w:rsid w:val="00695A64"/>
    <w:rsid w:val="006968B8"/>
    <w:rsid w:val="00696BE6"/>
    <w:rsid w:val="006A0433"/>
    <w:rsid w:val="006A04B3"/>
    <w:rsid w:val="006A13C6"/>
    <w:rsid w:val="006A157E"/>
    <w:rsid w:val="006A1C31"/>
    <w:rsid w:val="006A1E34"/>
    <w:rsid w:val="006A3B30"/>
    <w:rsid w:val="006A44B6"/>
    <w:rsid w:val="006A5C8C"/>
    <w:rsid w:val="006A7174"/>
    <w:rsid w:val="006A71D1"/>
    <w:rsid w:val="006A7CFE"/>
    <w:rsid w:val="006B0CF7"/>
    <w:rsid w:val="006B1417"/>
    <w:rsid w:val="006B14E9"/>
    <w:rsid w:val="006B1E45"/>
    <w:rsid w:val="006B3393"/>
    <w:rsid w:val="006B3EB2"/>
    <w:rsid w:val="006B567F"/>
    <w:rsid w:val="006B6397"/>
    <w:rsid w:val="006B6B5A"/>
    <w:rsid w:val="006B6C26"/>
    <w:rsid w:val="006B7C3A"/>
    <w:rsid w:val="006C00D4"/>
    <w:rsid w:val="006C0197"/>
    <w:rsid w:val="006C0C6D"/>
    <w:rsid w:val="006C2613"/>
    <w:rsid w:val="006C28F0"/>
    <w:rsid w:val="006C3748"/>
    <w:rsid w:val="006C4523"/>
    <w:rsid w:val="006C51A9"/>
    <w:rsid w:val="006C65EC"/>
    <w:rsid w:val="006C67D3"/>
    <w:rsid w:val="006C7FAC"/>
    <w:rsid w:val="006D1679"/>
    <w:rsid w:val="006D23D7"/>
    <w:rsid w:val="006D2818"/>
    <w:rsid w:val="006D4049"/>
    <w:rsid w:val="006D482F"/>
    <w:rsid w:val="006D6E17"/>
    <w:rsid w:val="006D7484"/>
    <w:rsid w:val="006D77E1"/>
    <w:rsid w:val="006D7FAB"/>
    <w:rsid w:val="006E105F"/>
    <w:rsid w:val="006E1AB8"/>
    <w:rsid w:val="006E1E52"/>
    <w:rsid w:val="006E2017"/>
    <w:rsid w:val="006E3411"/>
    <w:rsid w:val="006E3457"/>
    <w:rsid w:val="006E394D"/>
    <w:rsid w:val="006E4315"/>
    <w:rsid w:val="006E4872"/>
    <w:rsid w:val="006E492C"/>
    <w:rsid w:val="006E4957"/>
    <w:rsid w:val="006E5BF9"/>
    <w:rsid w:val="006E7DD6"/>
    <w:rsid w:val="006F09CC"/>
    <w:rsid w:val="006F0DC8"/>
    <w:rsid w:val="006F1B5F"/>
    <w:rsid w:val="006F1C80"/>
    <w:rsid w:val="006F2825"/>
    <w:rsid w:val="006F2C0B"/>
    <w:rsid w:val="006F2F22"/>
    <w:rsid w:val="006F3AB2"/>
    <w:rsid w:val="006F3D9E"/>
    <w:rsid w:val="006F44E2"/>
    <w:rsid w:val="006F5B96"/>
    <w:rsid w:val="006F64E1"/>
    <w:rsid w:val="006F6507"/>
    <w:rsid w:val="006F6A4F"/>
    <w:rsid w:val="006F6F7B"/>
    <w:rsid w:val="00700DA3"/>
    <w:rsid w:val="00701271"/>
    <w:rsid w:val="00701748"/>
    <w:rsid w:val="007022DE"/>
    <w:rsid w:val="00702862"/>
    <w:rsid w:val="00702D1F"/>
    <w:rsid w:val="007039DE"/>
    <w:rsid w:val="00703BF8"/>
    <w:rsid w:val="00704583"/>
    <w:rsid w:val="007052F9"/>
    <w:rsid w:val="00705FF7"/>
    <w:rsid w:val="007064A6"/>
    <w:rsid w:val="007073FA"/>
    <w:rsid w:val="00712E9E"/>
    <w:rsid w:val="007131FE"/>
    <w:rsid w:val="0071325F"/>
    <w:rsid w:val="00713420"/>
    <w:rsid w:val="007139A3"/>
    <w:rsid w:val="00714A9E"/>
    <w:rsid w:val="00714AA3"/>
    <w:rsid w:val="00714BC0"/>
    <w:rsid w:val="0071615C"/>
    <w:rsid w:val="00716F7B"/>
    <w:rsid w:val="007170BA"/>
    <w:rsid w:val="00720494"/>
    <w:rsid w:val="00720740"/>
    <w:rsid w:val="00720B27"/>
    <w:rsid w:val="00720D03"/>
    <w:rsid w:val="00721B73"/>
    <w:rsid w:val="00722498"/>
    <w:rsid w:val="00722B4B"/>
    <w:rsid w:val="00723779"/>
    <w:rsid w:val="00723A2C"/>
    <w:rsid w:val="00723CAB"/>
    <w:rsid w:val="00724E3F"/>
    <w:rsid w:val="00724EE1"/>
    <w:rsid w:val="00725228"/>
    <w:rsid w:val="007254EE"/>
    <w:rsid w:val="007257B2"/>
    <w:rsid w:val="00726229"/>
    <w:rsid w:val="00726E00"/>
    <w:rsid w:val="007273B2"/>
    <w:rsid w:val="00727DCF"/>
    <w:rsid w:val="0073012E"/>
    <w:rsid w:val="00730ABA"/>
    <w:rsid w:val="0073110F"/>
    <w:rsid w:val="00731727"/>
    <w:rsid w:val="00732ECE"/>
    <w:rsid w:val="00733066"/>
    <w:rsid w:val="007332A0"/>
    <w:rsid w:val="00734511"/>
    <w:rsid w:val="007370ED"/>
    <w:rsid w:val="00737E1B"/>
    <w:rsid w:val="0074070F"/>
    <w:rsid w:val="00740CE2"/>
    <w:rsid w:val="007419A1"/>
    <w:rsid w:val="00741B90"/>
    <w:rsid w:val="007425A2"/>
    <w:rsid w:val="00742867"/>
    <w:rsid w:val="0074372C"/>
    <w:rsid w:val="00743842"/>
    <w:rsid w:val="00743B97"/>
    <w:rsid w:val="00743EB6"/>
    <w:rsid w:val="00745535"/>
    <w:rsid w:val="007457EB"/>
    <w:rsid w:val="00746A2F"/>
    <w:rsid w:val="00746CD0"/>
    <w:rsid w:val="00746F7A"/>
    <w:rsid w:val="00747B94"/>
    <w:rsid w:val="007510B3"/>
    <w:rsid w:val="00751811"/>
    <w:rsid w:val="00752654"/>
    <w:rsid w:val="00752A1C"/>
    <w:rsid w:val="00752BC7"/>
    <w:rsid w:val="0075401C"/>
    <w:rsid w:val="00754E50"/>
    <w:rsid w:val="0075518A"/>
    <w:rsid w:val="00756AF9"/>
    <w:rsid w:val="00760F94"/>
    <w:rsid w:val="0076241A"/>
    <w:rsid w:val="00763FD7"/>
    <w:rsid w:val="00764A29"/>
    <w:rsid w:val="00764D56"/>
    <w:rsid w:val="00765CE3"/>
    <w:rsid w:val="00765D92"/>
    <w:rsid w:val="0076603E"/>
    <w:rsid w:val="00766860"/>
    <w:rsid w:val="00772A87"/>
    <w:rsid w:val="00773669"/>
    <w:rsid w:val="007736FD"/>
    <w:rsid w:val="007739D4"/>
    <w:rsid w:val="007741B5"/>
    <w:rsid w:val="00774499"/>
    <w:rsid w:val="00774983"/>
    <w:rsid w:val="0077542B"/>
    <w:rsid w:val="007758A6"/>
    <w:rsid w:val="00775AD4"/>
    <w:rsid w:val="00775B1C"/>
    <w:rsid w:val="00777010"/>
    <w:rsid w:val="0077788B"/>
    <w:rsid w:val="007779D4"/>
    <w:rsid w:val="00777B69"/>
    <w:rsid w:val="00780F0A"/>
    <w:rsid w:val="0078128E"/>
    <w:rsid w:val="0078133F"/>
    <w:rsid w:val="00781854"/>
    <w:rsid w:val="00781EA4"/>
    <w:rsid w:val="00782073"/>
    <w:rsid w:val="007820DE"/>
    <w:rsid w:val="0078629E"/>
    <w:rsid w:val="00786412"/>
    <w:rsid w:val="00790A2B"/>
    <w:rsid w:val="00791875"/>
    <w:rsid w:val="0079212A"/>
    <w:rsid w:val="00792A79"/>
    <w:rsid w:val="00793D7A"/>
    <w:rsid w:val="0079403F"/>
    <w:rsid w:val="007944A7"/>
    <w:rsid w:val="00795381"/>
    <w:rsid w:val="007959E9"/>
    <w:rsid w:val="00796456"/>
    <w:rsid w:val="0079698B"/>
    <w:rsid w:val="007978CB"/>
    <w:rsid w:val="007979EC"/>
    <w:rsid w:val="007A080D"/>
    <w:rsid w:val="007A0995"/>
    <w:rsid w:val="007A0AE6"/>
    <w:rsid w:val="007A14E5"/>
    <w:rsid w:val="007A16AE"/>
    <w:rsid w:val="007A1B50"/>
    <w:rsid w:val="007A22E2"/>
    <w:rsid w:val="007A24B8"/>
    <w:rsid w:val="007A2610"/>
    <w:rsid w:val="007A2A5F"/>
    <w:rsid w:val="007A36C4"/>
    <w:rsid w:val="007A38BF"/>
    <w:rsid w:val="007A41FB"/>
    <w:rsid w:val="007A5A08"/>
    <w:rsid w:val="007A71F2"/>
    <w:rsid w:val="007A752D"/>
    <w:rsid w:val="007B00FA"/>
    <w:rsid w:val="007B0A6D"/>
    <w:rsid w:val="007B24FA"/>
    <w:rsid w:val="007B2B0F"/>
    <w:rsid w:val="007B4571"/>
    <w:rsid w:val="007B4911"/>
    <w:rsid w:val="007B66E7"/>
    <w:rsid w:val="007B6C82"/>
    <w:rsid w:val="007B7701"/>
    <w:rsid w:val="007B79CA"/>
    <w:rsid w:val="007C057D"/>
    <w:rsid w:val="007C05AD"/>
    <w:rsid w:val="007C0D89"/>
    <w:rsid w:val="007C1A28"/>
    <w:rsid w:val="007C1AB9"/>
    <w:rsid w:val="007C1B6C"/>
    <w:rsid w:val="007C33DB"/>
    <w:rsid w:val="007C606C"/>
    <w:rsid w:val="007C6C0E"/>
    <w:rsid w:val="007C78AF"/>
    <w:rsid w:val="007D170B"/>
    <w:rsid w:val="007D23EE"/>
    <w:rsid w:val="007D3BD1"/>
    <w:rsid w:val="007D57B1"/>
    <w:rsid w:val="007D5B47"/>
    <w:rsid w:val="007D5E77"/>
    <w:rsid w:val="007D7BD3"/>
    <w:rsid w:val="007E013D"/>
    <w:rsid w:val="007E02F4"/>
    <w:rsid w:val="007E0D5E"/>
    <w:rsid w:val="007E11CC"/>
    <w:rsid w:val="007E1C2E"/>
    <w:rsid w:val="007E2371"/>
    <w:rsid w:val="007E2AAC"/>
    <w:rsid w:val="007E2ADB"/>
    <w:rsid w:val="007E32E0"/>
    <w:rsid w:val="007E38EC"/>
    <w:rsid w:val="007E3F67"/>
    <w:rsid w:val="007E3F75"/>
    <w:rsid w:val="007E46A6"/>
    <w:rsid w:val="007E534A"/>
    <w:rsid w:val="007E5375"/>
    <w:rsid w:val="007E566A"/>
    <w:rsid w:val="007E69EA"/>
    <w:rsid w:val="007F100D"/>
    <w:rsid w:val="007F1244"/>
    <w:rsid w:val="007F2A88"/>
    <w:rsid w:val="007F3EF0"/>
    <w:rsid w:val="007F422A"/>
    <w:rsid w:val="007F5056"/>
    <w:rsid w:val="007F53DE"/>
    <w:rsid w:val="007F5C27"/>
    <w:rsid w:val="007F62E3"/>
    <w:rsid w:val="007F764D"/>
    <w:rsid w:val="008008CD"/>
    <w:rsid w:val="00800C97"/>
    <w:rsid w:val="00800CA5"/>
    <w:rsid w:val="00801656"/>
    <w:rsid w:val="00801B13"/>
    <w:rsid w:val="00802476"/>
    <w:rsid w:val="00802E6A"/>
    <w:rsid w:val="00802EBE"/>
    <w:rsid w:val="008151B4"/>
    <w:rsid w:val="00815843"/>
    <w:rsid w:val="00815DE1"/>
    <w:rsid w:val="008160FF"/>
    <w:rsid w:val="00816CCC"/>
    <w:rsid w:val="00816F06"/>
    <w:rsid w:val="008171C9"/>
    <w:rsid w:val="00820042"/>
    <w:rsid w:val="0082059C"/>
    <w:rsid w:val="00820807"/>
    <w:rsid w:val="00820851"/>
    <w:rsid w:val="00820C8B"/>
    <w:rsid w:val="008230DA"/>
    <w:rsid w:val="008232FD"/>
    <w:rsid w:val="00823EB8"/>
    <w:rsid w:val="008253D6"/>
    <w:rsid w:val="00825A93"/>
    <w:rsid w:val="00826AB2"/>
    <w:rsid w:val="008276F7"/>
    <w:rsid w:val="008301CD"/>
    <w:rsid w:val="0083046C"/>
    <w:rsid w:val="0083094E"/>
    <w:rsid w:val="008309F4"/>
    <w:rsid w:val="008315A8"/>
    <w:rsid w:val="00833648"/>
    <w:rsid w:val="00833AE1"/>
    <w:rsid w:val="00834465"/>
    <w:rsid w:val="00834827"/>
    <w:rsid w:val="00835A8F"/>
    <w:rsid w:val="00835FB1"/>
    <w:rsid w:val="00836C39"/>
    <w:rsid w:val="00840BDA"/>
    <w:rsid w:val="00840DF4"/>
    <w:rsid w:val="00843984"/>
    <w:rsid w:val="00846BA9"/>
    <w:rsid w:val="00847ACA"/>
    <w:rsid w:val="00847E00"/>
    <w:rsid w:val="00847E73"/>
    <w:rsid w:val="00850CDD"/>
    <w:rsid w:val="00851058"/>
    <w:rsid w:val="00852246"/>
    <w:rsid w:val="00852886"/>
    <w:rsid w:val="008551D4"/>
    <w:rsid w:val="008558FE"/>
    <w:rsid w:val="00855B17"/>
    <w:rsid w:val="00856720"/>
    <w:rsid w:val="00857D95"/>
    <w:rsid w:val="008614D9"/>
    <w:rsid w:val="00861506"/>
    <w:rsid w:val="0086628D"/>
    <w:rsid w:val="008700C2"/>
    <w:rsid w:val="00870C0B"/>
    <w:rsid w:val="008720F0"/>
    <w:rsid w:val="00872548"/>
    <w:rsid w:val="008737C3"/>
    <w:rsid w:val="00873ABC"/>
    <w:rsid w:val="00874CC2"/>
    <w:rsid w:val="008760FA"/>
    <w:rsid w:val="008762D7"/>
    <w:rsid w:val="00880BE6"/>
    <w:rsid w:val="00882442"/>
    <w:rsid w:val="00883789"/>
    <w:rsid w:val="008844EA"/>
    <w:rsid w:val="00884EA1"/>
    <w:rsid w:val="00884F75"/>
    <w:rsid w:val="008858F7"/>
    <w:rsid w:val="0088670D"/>
    <w:rsid w:val="008869EF"/>
    <w:rsid w:val="00886C52"/>
    <w:rsid w:val="008901A9"/>
    <w:rsid w:val="00890D0D"/>
    <w:rsid w:val="00891331"/>
    <w:rsid w:val="008931AD"/>
    <w:rsid w:val="00893746"/>
    <w:rsid w:val="00893835"/>
    <w:rsid w:val="00893CBA"/>
    <w:rsid w:val="00895183"/>
    <w:rsid w:val="00895A5E"/>
    <w:rsid w:val="00895BFD"/>
    <w:rsid w:val="00895CB5"/>
    <w:rsid w:val="00895E78"/>
    <w:rsid w:val="00897CDF"/>
    <w:rsid w:val="008A03CB"/>
    <w:rsid w:val="008A045C"/>
    <w:rsid w:val="008A15E3"/>
    <w:rsid w:val="008A1987"/>
    <w:rsid w:val="008A1CDC"/>
    <w:rsid w:val="008A38BD"/>
    <w:rsid w:val="008A494A"/>
    <w:rsid w:val="008A5275"/>
    <w:rsid w:val="008A5276"/>
    <w:rsid w:val="008A5926"/>
    <w:rsid w:val="008B00E9"/>
    <w:rsid w:val="008B24EE"/>
    <w:rsid w:val="008B268D"/>
    <w:rsid w:val="008B2AB0"/>
    <w:rsid w:val="008B3032"/>
    <w:rsid w:val="008B41B6"/>
    <w:rsid w:val="008B46C2"/>
    <w:rsid w:val="008B4A03"/>
    <w:rsid w:val="008B5B9E"/>
    <w:rsid w:val="008B6AC7"/>
    <w:rsid w:val="008B757F"/>
    <w:rsid w:val="008C1425"/>
    <w:rsid w:val="008C29D6"/>
    <w:rsid w:val="008C2E3F"/>
    <w:rsid w:val="008C3ED3"/>
    <w:rsid w:val="008C44A8"/>
    <w:rsid w:val="008C5B63"/>
    <w:rsid w:val="008C5C15"/>
    <w:rsid w:val="008C7549"/>
    <w:rsid w:val="008D17FE"/>
    <w:rsid w:val="008D1CE9"/>
    <w:rsid w:val="008D2B9B"/>
    <w:rsid w:val="008D497D"/>
    <w:rsid w:val="008D6860"/>
    <w:rsid w:val="008D6B0F"/>
    <w:rsid w:val="008D6D15"/>
    <w:rsid w:val="008D727C"/>
    <w:rsid w:val="008D79C5"/>
    <w:rsid w:val="008E094D"/>
    <w:rsid w:val="008E0A25"/>
    <w:rsid w:val="008E0DED"/>
    <w:rsid w:val="008E1643"/>
    <w:rsid w:val="008E2991"/>
    <w:rsid w:val="008E3FB6"/>
    <w:rsid w:val="008E421C"/>
    <w:rsid w:val="008E496F"/>
    <w:rsid w:val="008E5605"/>
    <w:rsid w:val="008E5AAF"/>
    <w:rsid w:val="008E6390"/>
    <w:rsid w:val="008E66C3"/>
    <w:rsid w:val="008E7689"/>
    <w:rsid w:val="008E790A"/>
    <w:rsid w:val="008E7D39"/>
    <w:rsid w:val="008F10DE"/>
    <w:rsid w:val="008F1B18"/>
    <w:rsid w:val="008F1F38"/>
    <w:rsid w:val="008F35FB"/>
    <w:rsid w:val="008F4F29"/>
    <w:rsid w:val="008F653A"/>
    <w:rsid w:val="008F693A"/>
    <w:rsid w:val="008F6B43"/>
    <w:rsid w:val="008F7D35"/>
    <w:rsid w:val="009005C1"/>
    <w:rsid w:val="009006DC"/>
    <w:rsid w:val="00900B60"/>
    <w:rsid w:val="00900ED8"/>
    <w:rsid w:val="00900FFE"/>
    <w:rsid w:val="009011B9"/>
    <w:rsid w:val="00901CC1"/>
    <w:rsid w:val="00902A37"/>
    <w:rsid w:val="00902C7B"/>
    <w:rsid w:val="00903950"/>
    <w:rsid w:val="00903A16"/>
    <w:rsid w:val="00903C1C"/>
    <w:rsid w:val="009048E8"/>
    <w:rsid w:val="00905E34"/>
    <w:rsid w:val="009076B6"/>
    <w:rsid w:val="0091055A"/>
    <w:rsid w:val="00910942"/>
    <w:rsid w:val="00910BF0"/>
    <w:rsid w:val="00911177"/>
    <w:rsid w:val="00912679"/>
    <w:rsid w:val="0091274B"/>
    <w:rsid w:val="009139A8"/>
    <w:rsid w:val="00913F88"/>
    <w:rsid w:val="009147F1"/>
    <w:rsid w:val="009158F6"/>
    <w:rsid w:val="00915FA6"/>
    <w:rsid w:val="0092099B"/>
    <w:rsid w:val="00920B24"/>
    <w:rsid w:val="00920B9C"/>
    <w:rsid w:val="00921A86"/>
    <w:rsid w:val="009220AD"/>
    <w:rsid w:val="0092281F"/>
    <w:rsid w:val="00923CF9"/>
    <w:rsid w:val="009243E1"/>
    <w:rsid w:val="0092446F"/>
    <w:rsid w:val="00924473"/>
    <w:rsid w:val="00925EC1"/>
    <w:rsid w:val="009266CB"/>
    <w:rsid w:val="00926B6D"/>
    <w:rsid w:val="00926E58"/>
    <w:rsid w:val="00927179"/>
    <w:rsid w:val="0092733D"/>
    <w:rsid w:val="00930661"/>
    <w:rsid w:val="00931FB6"/>
    <w:rsid w:val="009328B8"/>
    <w:rsid w:val="0093305D"/>
    <w:rsid w:val="009343B7"/>
    <w:rsid w:val="00935273"/>
    <w:rsid w:val="00935678"/>
    <w:rsid w:val="009359CC"/>
    <w:rsid w:val="00936163"/>
    <w:rsid w:val="00936827"/>
    <w:rsid w:val="00936EF1"/>
    <w:rsid w:val="00937930"/>
    <w:rsid w:val="00941047"/>
    <w:rsid w:val="009410D0"/>
    <w:rsid w:val="00941296"/>
    <w:rsid w:val="00941BB3"/>
    <w:rsid w:val="00943860"/>
    <w:rsid w:val="00944DA9"/>
    <w:rsid w:val="0094575B"/>
    <w:rsid w:val="00945979"/>
    <w:rsid w:val="00945E6F"/>
    <w:rsid w:val="00945E8A"/>
    <w:rsid w:val="00946A3D"/>
    <w:rsid w:val="00946AEC"/>
    <w:rsid w:val="00950677"/>
    <w:rsid w:val="009513F9"/>
    <w:rsid w:val="00952792"/>
    <w:rsid w:val="00953242"/>
    <w:rsid w:val="00953873"/>
    <w:rsid w:val="00954410"/>
    <w:rsid w:val="009550DA"/>
    <w:rsid w:val="0095584F"/>
    <w:rsid w:val="00955D72"/>
    <w:rsid w:val="00956950"/>
    <w:rsid w:val="009570B6"/>
    <w:rsid w:val="0096044A"/>
    <w:rsid w:val="009604EF"/>
    <w:rsid w:val="00960B95"/>
    <w:rsid w:val="00961101"/>
    <w:rsid w:val="00961494"/>
    <w:rsid w:val="009623E1"/>
    <w:rsid w:val="009633E0"/>
    <w:rsid w:val="00963477"/>
    <w:rsid w:val="00963F9F"/>
    <w:rsid w:val="0096414F"/>
    <w:rsid w:val="009649C6"/>
    <w:rsid w:val="00964D9C"/>
    <w:rsid w:val="00967612"/>
    <w:rsid w:val="00970252"/>
    <w:rsid w:val="009706D6"/>
    <w:rsid w:val="0097255D"/>
    <w:rsid w:val="009731A2"/>
    <w:rsid w:val="0097410E"/>
    <w:rsid w:val="00974963"/>
    <w:rsid w:val="00974D90"/>
    <w:rsid w:val="0097563E"/>
    <w:rsid w:val="0097585A"/>
    <w:rsid w:val="00975A13"/>
    <w:rsid w:val="00975C96"/>
    <w:rsid w:val="009765A7"/>
    <w:rsid w:val="00976782"/>
    <w:rsid w:val="00976F1C"/>
    <w:rsid w:val="00980301"/>
    <w:rsid w:val="00980741"/>
    <w:rsid w:val="00981260"/>
    <w:rsid w:val="0098127D"/>
    <w:rsid w:val="009832DD"/>
    <w:rsid w:val="00985E78"/>
    <w:rsid w:val="009864EE"/>
    <w:rsid w:val="00986CD4"/>
    <w:rsid w:val="009873DF"/>
    <w:rsid w:val="009879B4"/>
    <w:rsid w:val="00990AB6"/>
    <w:rsid w:val="00991D97"/>
    <w:rsid w:val="009922DA"/>
    <w:rsid w:val="009936B5"/>
    <w:rsid w:val="00995678"/>
    <w:rsid w:val="00996D8F"/>
    <w:rsid w:val="00997AB2"/>
    <w:rsid w:val="00997CEF"/>
    <w:rsid w:val="009A0F40"/>
    <w:rsid w:val="009A1462"/>
    <w:rsid w:val="009A1848"/>
    <w:rsid w:val="009A2A36"/>
    <w:rsid w:val="009A4190"/>
    <w:rsid w:val="009A4DF6"/>
    <w:rsid w:val="009A5B3A"/>
    <w:rsid w:val="009A5EE4"/>
    <w:rsid w:val="009A5FB9"/>
    <w:rsid w:val="009A60E4"/>
    <w:rsid w:val="009A6BE9"/>
    <w:rsid w:val="009A72D1"/>
    <w:rsid w:val="009A7627"/>
    <w:rsid w:val="009B07A1"/>
    <w:rsid w:val="009B11FE"/>
    <w:rsid w:val="009B31AB"/>
    <w:rsid w:val="009B3494"/>
    <w:rsid w:val="009B45D0"/>
    <w:rsid w:val="009B4F81"/>
    <w:rsid w:val="009B53B0"/>
    <w:rsid w:val="009B5B49"/>
    <w:rsid w:val="009B6610"/>
    <w:rsid w:val="009B6D1C"/>
    <w:rsid w:val="009B7D4C"/>
    <w:rsid w:val="009C014F"/>
    <w:rsid w:val="009C1AE5"/>
    <w:rsid w:val="009C1EC1"/>
    <w:rsid w:val="009C3629"/>
    <w:rsid w:val="009C3A93"/>
    <w:rsid w:val="009C3E1C"/>
    <w:rsid w:val="009C4C6B"/>
    <w:rsid w:val="009C720D"/>
    <w:rsid w:val="009D02D9"/>
    <w:rsid w:val="009D0E68"/>
    <w:rsid w:val="009D1098"/>
    <w:rsid w:val="009D1480"/>
    <w:rsid w:val="009D16E7"/>
    <w:rsid w:val="009D1F66"/>
    <w:rsid w:val="009D2434"/>
    <w:rsid w:val="009D2766"/>
    <w:rsid w:val="009D27C1"/>
    <w:rsid w:val="009D353A"/>
    <w:rsid w:val="009D39A4"/>
    <w:rsid w:val="009D43F1"/>
    <w:rsid w:val="009D4DC3"/>
    <w:rsid w:val="009D4F20"/>
    <w:rsid w:val="009D5984"/>
    <w:rsid w:val="009D5D04"/>
    <w:rsid w:val="009D5E97"/>
    <w:rsid w:val="009D69B6"/>
    <w:rsid w:val="009D7312"/>
    <w:rsid w:val="009E09F5"/>
    <w:rsid w:val="009E0B33"/>
    <w:rsid w:val="009E0EE3"/>
    <w:rsid w:val="009E2075"/>
    <w:rsid w:val="009E2749"/>
    <w:rsid w:val="009E3611"/>
    <w:rsid w:val="009E48F3"/>
    <w:rsid w:val="009E4D62"/>
    <w:rsid w:val="009E4F75"/>
    <w:rsid w:val="009E56DF"/>
    <w:rsid w:val="009E6DBC"/>
    <w:rsid w:val="009E75AA"/>
    <w:rsid w:val="009F020C"/>
    <w:rsid w:val="009F1BD4"/>
    <w:rsid w:val="009F1CED"/>
    <w:rsid w:val="009F233F"/>
    <w:rsid w:val="009F294F"/>
    <w:rsid w:val="009F4579"/>
    <w:rsid w:val="009F4ABA"/>
    <w:rsid w:val="009F4C3E"/>
    <w:rsid w:val="009F52E0"/>
    <w:rsid w:val="009F558E"/>
    <w:rsid w:val="009F6153"/>
    <w:rsid w:val="009F6572"/>
    <w:rsid w:val="009F70C7"/>
    <w:rsid w:val="009F7320"/>
    <w:rsid w:val="00A01615"/>
    <w:rsid w:val="00A01929"/>
    <w:rsid w:val="00A0232E"/>
    <w:rsid w:val="00A027A9"/>
    <w:rsid w:val="00A02F21"/>
    <w:rsid w:val="00A05B5E"/>
    <w:rsid w:val="00A05B93"/>
    <w:rsid w:val="00A0620E"/>
    <w:rsid w:val="00A0637C"/>
    <w:rsid w:val="00A06B9E"/>
    <w:rsid w:val="00A07160"/>
    <w:rsid w:val="00A1040D"/>
    <w:rsid w:val="00A1075C"/>
    <w:rsid w:val="00A11072"/>
    <w:rsid w:val="00A11F09"/>
    <w:rsid w:val="00A128B6"/>
    <w:rsid w:val="00A14C6B"/>
    <w:rsid w:val="00A162D3"/>
    <w:rsid w:val="00A16E1F"/>
    <w:rsid w:val="00A20789"/>
    <w:rsid w:val="00A21EEE"/>
    <w:rsid w:val="00A22959"/>
    <w:rsid w:val="00A2308B"/>
    <w:rsid w:val="00A234A8"/>
    <w:rsid w:val="00A23CA6"/>
    <w:rsid w:val="00A23D80"/>
    <w:rsid w:val="00A23E71"/>
    <w:rsid w:val="00A23EE1"/>
    <w:rsid w:val="00A2423C"/>
    <w:rsid w:val="00A2442A"/>
    <w:rsid w:val="00A25098"/>
    <w:rsid w:val="00A2670E"/>
    <w:rsid w:val="00A26802"/>
    <w:rsid w:val="00A2748F"/>
    <w:rsid w:val="00A274F4"/>
    <w:rsid w:val="00A27F1B"/>
    <w:rsid w:val="00A30D18"/>
    <w:rsid w:val="00A31355"/>
    <w:rsid w:val="00A3147A"/>
    <w:rsid w:val="00A32669"/>
    <w:rsid w:val="00A32811"/>
    <w:rsid w:val="00A32D7E"/>
    <w:rsid w:val="00A33546"/>
    <w:rsid w:val="00A336F7"/>
    <w:rsid w:val="00A33D79"/>
    <w:rsid w:val="00A347AC"/>
    <w:rsid w:val="00A34C9E"/>
    <w:rsid w:val="00A34F10"/>
    <w:rsid w:val="00A364D2"/>
    <w:rsid w:val="00A3650D"/>
    <w:rsid w:val="00A40510"/>
    <w:rsid w:val="00A40842"/>
    <w:rsid w:val="00A42061"/>
    <w:rsid w:val="00A4273B"/>
    <w:rsid w:val="00A42A0D"/>
    <w:rsid w:val="00A43404"/>
    <w:rsid w:val="00A436FA"/>
    <w:rsid w:val="00A43C9E"/>
    <w:rsid w:val="00A442E5"/>
    <w:rsid w:val="00A44760"/>
    <w:rsid w:val="00A449CE"/>
    <w:rsid w:val="00A44B06"/>
    <w:rsid w:val="00A44E87"/>
    <w:rsid w:val="00A45CB6"/>
    <w:rsid w:val="00A45F13"/>
    <w:rsid w:val="00A464F2"/>
    <w:rsid w:val="00A465EA"/>
    <w:rsid w:val="00A466DD"/>
    <w:rsid w:val="00A46B6E"/>
    <w:rsid w:val="00A5052B"/>
    <w:rsid w:val="00A50B48"/>
    <w:rsid w:val="00A5171D"/>
    <w:rsid w:val="00A525E8"/>
    <w:rsid w:val="00A53A04"/>
    <w:rsid w:val="00A54241"/>
    <w:rsid w:val="00A5455B"/>
    <w:rsid w:val="00A56729"/>
    <w:rsid w:val="00A56BD4"/>
    <w:rsid w:val="00A56F67"/>
    <w:rsid w:val="00A57D87"/>
    <w:rsid w:val="00A607D8"/>
    <w:rsid w:val="00A616DD"/>
    <w:rsid w:val="00A6241A"/>
    <w:rsid w:val="00A6402D"/>
    <w:rsid w:val="00A65A1D"/>
    <w:rsid w:val="00A66573"/>
    <w:rsid w:val="00A66BA8"/>
    <w:rsid w:val="00A676A6"/>
    <w:rsid w:val="00A705F3"/>
    <w:rsid w:val="00A706F6"/>
    <w:rsid w:val="00A7194C"/>
    <w:rsid w:val="00A72113"/>
    <w:rsid w:val="00A725D5"/>
    <w:rsid w:val="00A72DBC"/>
    <w:rsid w:val="00A72DE6"/>
    <w:rsid w:val="00A732FD"/>
    <w:rsid w:val="00A7379F"/>
    <w:rsid w:val="00A73B71"/>
    <w:rsid w:val="00A73EF6"/>
    <w:rsid w:val="00A75653"/>
    <w:rsid w:val="00A759BC"/>
    <w:rsid w:val="00A77004"/>
    <w:rsid w:val="00A77BEA"/>
    <w:rsid w:val="00A77E49"/>
    <w:rsid w:val="00A810B4"/>
    <w:rsid w:val="00A8254D"/>
    <w:rsid w:val="00A82552"/>
    <w:rsid w:val="00A83004"/>
    <w:rsid w:val="00A8380F"/>
    <w:rsid w:val="00A84A51"/>
    <w:rsid w:val="00A84EF3"/>
    <w:rsid w:val="00A852E5"/>
    <w:rsid w:val="00A8740F"/>
    <w:rsid w:val="00A87538"/>
    <w:rsid w:val="00A8784C"/>
    <w:rsid w:val="00A87CC2"/>
    <w:rsid w:val="00A90378"/>
    <w:rsid w:val="00A907E9"/>
    <w:rsid w:val="00A90F9D"/>
    <w:rsid w:val="00A91F6D"/>
    <w:rsid w:val="00A9216F"/>
    <w:rsid w:val="00A924CC"/>
    <w:rsid w:val="00A92615"/>
    <w:rsid w:val="00A93311"/>
    <w:rsid w:val="00A9449A"/>
    <w:rsid w:val="00A94E7F"/>
    <w:rsid w:val="00A95025"/>
    <w:rsid w:val="00A962BE"/>
    <w:rsid w:val="00A9752B"/>
    <w:rsid w:val="00A9768F"/>
    <w:rsid w:val="00A976E0"/>
    <w:rsid w:val="00A97C6C"/>
    <w:rsid w:val="00AA0033"/>
    <w:rsid w:val="00AA0BBE"/>
    <w:rsid w:val="00AA1132"/>
    <w:rsid w:val="00AA1227"/>
    <w:rsid w:val="00AA1573"/>
    <w:rsid w:val="00AA3B75"/>
    <w:rsid w:val="00AA4B3E"/>
    <w:rsid w:val="00AA4CFC"/>
    <w:rsid w:val="00AA657F"/>
    <w:rsid w:val="00AA6A99"/>
    <w:rsid w:val="00AA6CD9"/>
    <w:rsid w:val="00AB0899"/>
    <w:rsid w:val="00AB1330"/>
    <w:rsid w:val="00AB18A8"/>
    <w:rsid w:val="00AB1EA0"/>
    <w:rsid w:val="00AB2115"/>
    <w:rsid w:val="00AB2239"/>
    <w:rsid w:val="00AB3268"/>
    <w:rsid w:val="00AB4563"/>
    <w:rsid w:val="00AB4664"/>
    <w:rsid w:val="00AB4795"/>
    <w:rsid w:val="00AB4E78"/>
    <w:rsid w:val="00AB4F93"/>
    <w:rsid w:val="00AC0A5F"/>
    <w:rsid w:val="00AC416A"/>
    <w:rsid w:val="00AC4AB7"/>
    <w:rsid w:val="00AC4F15"/>
    <w:rsid w:val="00AC54C4"/>
    <w:rsid w:val="00AC619E"/>
    <w:rsid w:val="00AC7B80"/>
    <w:rsid w:val="00AD010C"/>
    <w:rsid w:val="00AD1393"/>
    <w:rsid w:val="00AD2B16"/>
    <w:rsid w:val="00AD38C6"/>
    <w:rsid w:val="00AD3BCF"/>
    <w:rsid w:val="00AD4BCD"/>
    <w:rsid w:val="00AD6FBE"/>
    <w:rsid w:val="00AD7F47"/>
    <w:rsid w:val="00AE0179"/>
    <w:rsid w:val="00AE5596"/>
    <w:rsid w:val="00AE5A97"/>
    <w:rsid w:val="00AE6D0B"/>
    <w:rsid w:val="00AF1B20"/>
    <w:rsid w:val="00AF260E"/>
    <w:rsid w:val="00AF267B"/>
    <w:rsid w:val="00AF3247"/>
    <w:rsid w:val="00AF3B75"/>
    <w:rsid w:val="00AF4266"/>
    <w:rsid w:val="00AF4D79"/>
    <w:rsid w:val="00AF5B51"/>
    <w:rsid w:val="00AF6A33"/>
    <w:rsid w:val="00AF7A33"/>
    <w:rsid w:val="00B02D52"/>
    <w:rsid w:val="00B0391E"/>
    <w:rsid w:val="00B03A86"/>
    <w:rsid w:val="00B04052"/>
    <w:rsid w:val="00B0444A"/>
    <w:rsid w:val="00B106B0"/>
    <w:rsid w:val="00B10C96"/>
    <w:rsid w:val="00B11FF6"/>
    <w:rsid w:val="00B12E2E"/>
    <w:rsid w:val="00B12FAC"/>
    <w:rsid w:val="00B132FC"/>
    <w:rsid w:val="00B13991"/>
    <w:rsid w:val="00B147E3"/>
    <w:rsid w:val="00B14C74"/>
    <w:rsid w:val="00B17221"/>
    <w:rsid w:val="00B17413"/>
    <w:rsid w:val="00B1744A"/>
    <w:rsid w:val="00B17DAE"/>
    <w:rsid w:val="00B20917"/>
    <w:rsid w:val="00B20987"/>
    <w:rsid w:val="00B20EF2"/>
    <w:rsid w:val="00B249D7"/>
    <w:rsid w:val="00B25F20"/>
    <w:rsid w:val="00B269EA"/>
    <w:rsid w:val="00B26E01"/>
    <w:rsid w:val="00B3038E"/>
    <w:rsid w:val="00B308BF"/>
    <w:rsid w:val="00B30D8D"/>
    <w:rsid w:val="00B31D7F"/>
    <w:rsid w:val="00B3205C"/>
    <w:rsid w:val="00B3271E"/>
    <w:rsid w:val="00B32C27"/>
    <w:rsid w:val="00B34F4A"/>
    <w:rsid w:val="00B35395"/>
    <w:rsid w:val="00B355C1"/>
    <w:rsid w:val="00B35B21"/>
    <w:rsid w:val="00B35C13"/>
    <w:rsid w:val="00B36A1A"/>
    <w:rsid w:val="00B3753B"/>
    <w:rsid w:val="00B400FE"/>
    <w:rsid w:val="00B40ED8"/>
    <w:rsid w:val="00B425DC"/>
    <w:rsid w:val="00B42CE7"/>
    <w:rsid w:val="00B45BCA"/>
    <w:rsid w:val="00B45DC6"/>
    <w:rsid w:val="00B461C4"/>
    <w:rsid w:val="00B47E17"/>
    <w:rsid w:val="00B5073F"/>
    <w:rsid w:val="00B50A43"/>
    <w:rsid w:val="00B5170F"/>
    <w:rsid w:val="00B52690"/>
    <w:rsid w:val="00B52AF2"/>
    <w:rsid w:val="00B52E36"/>
    <w:rsid w:val="00B533F2"/>
    <w:rsid w:val="00B5458B"/>
    <w:rsid w:val="00B55AE2"/>
    <w:rsid w:val="00B56E3E"/>
    <w:rsid w:val="00B60255"/>
    <w:rsid w:val="00B607CE"/>
    <w:rsid w:val="00B609CB"/>
    <w:rsid w:val="00B60C02"/>
    <w:rsid w:val="00B618A4"/>
    <w:rsid w:val="00B61CCA"/>
    <w:rsid w:val="00B66C98"/>
    <w:rsid w:val="00B6790E"/>
    <w:rsid w:val="00B67C0D"/>
    <w:rsid w:val="00B67EF1"/>
    <w:rsid w:val="00B70E0A"/>
    <w:rsid w:val="00B72A8F"/>
    <w:rsid w:val="00B73A4E"/>
    <w:rsid w:val="00B74B06"/>
    <w:rsid w:val="00B75960"/>
    <w:rsid w:val="00B75D0A"/>
    <w:rsid w:val="00B7717A"/>
    <w:rsid w:val="00B80E83"/>
    <w:rsid w:val="00B81C24"/>
    <w:rsid w:val="00B83663"/>
    <w:rsid w:val="00B84776"/>
    <w:rsid w:val="00B86F93"/>
    <w:rsid w:val="00B87E86"/>
    <w:rsid w:val="00B90332"/>
    <w:rsid w:val="00B90F8D"/>
    <w:rsid w:val="00B9327D"/>
    <w:rsid w:val="00B93D17"/>
    <w:rsid w:val="00B93E05"/>
    <w:rsid w:val="00B940AA"/>
    <w:rsid w:val="00B94B39"/>
    <w:rsid w:val="00B95594"/>
    <w:rsid w:val="00B95D78"/>
    <w:rsid w:val="00B9696F"/>
    <w:rsid w:val="00B97A2F"/>
    <w:rsid w:val="00B97C30"/>
    <w:rsid w:val="00BA06BF"/>
    <w:rsid w:val="00BA1BD0"/>
    <w:rsid w:val="00BA2F8B"/>
    <w:rsid w:val="00BA474F"/>
    <w:rsid w:val="00BA628F"/>
    <w:rsid w:val="00BA664F"/>
    <w:rsid w:val="00BA6A6A"/>
    <w:rsid w:val="00BA703A"/>
    <w:rsid w:val="00BA75CA"/>
    <w:rsid w:val="00BB0C40"/>
    <w:rsid w:val="00BB1C10"/>
    <w:rsid w:val="00BB1E2C"/>
    <w:rsid w:val="00BB2459"/>
    <w:rsid w:val="00BB2A05"/>
    <w:rsid w:val="00BB3D1A"/>
    <w:rsid w:val="00BB4A40"/>
    <w:rsid w:val="00BB530E"/>
    <w:rsid w:val="00BB6720"/>
    <w:rsid w:val="00BB6BD0"/>
    <w:rsid w:val="00BB6D33"/>
    <w:rsid w:val="00BB6D44"/>
    <w:rsid w:val="00BB7006"/>
    <w:rsid w:val="00BB721F"/>
    <w:rsid w:val="00BB790E"/>
    <w:rsid w:val="00BB7D8F"/>
    <w:rsid w:val="00BC02A1"/>
    <w:rsid w:val="00BC19D6"/>
    <w:rsid w:val="00BC1AD7"/>
    <w:rsid w:val="00BC26FF"/>
    <w:rsid w:val="00BC2CE0"/>
    <w:rsid w:val="00BC3248"/>
    <w:rsid w:val="00BC4DC1"/>
    <w:rsid w:val="00BC5124"/>
    <w:rsid w:val="00BC5157"/>
    <w:rsid w:val="00BC7745"/>
    <w:rsid w:val="00BC77FA"/>
    <w:rsid w:val="00BC7C64"/>
    <w:rsid w:val="00BD030D"/>
    <w:rsid w:val="00BD0DE8"/>
    <w:rsid w:val="00BD12D6"/>
    <w:rsid w:val="00BD226E"/>
    <w:rsid w:val="00BD24BA"/>
    <w:rsid w:val="00BD24D1"/>
    <w:rsid w:val="00BD513A"/>
    <w:rsid w:val="00BD5C43"/>
    <w:rsid w:val="00BD65D2"/>
    <w:rsid w:val="00BD6763"/>
    <w:rsid w:val="00BD6815"/>
    <w:rsid w:val="00BD6930"/>
    <w:rsid w:val="00BD6C93"/>
    <w:rsid w:val="00BD6E9A"/>
    <w:rsid w:val="00BD733E"/>
    <w:rsid w:val="00BE0357"/>
    <w:rsid w:val="00BE0A9C"/>
    <w:rsid w:val="00BE0C3C"/>
    <w:rsid w:val="00BE0DB6"/>
    <w:rsid w:val="00BE1443"/>
    <w:rsid w:val="00BE1719"/>
    <w:rsid w:val="00BE1B1A"/>
    <w:rsid w:val="00BE1E0D"/>
    <w:rsid w:val="00BE26E2"/>
    <w:rsid w:val="00BE33DB"/>
    <w:rsid w:val="00BE451F"/>
    <w:rsid w:val="00BE4BCA"/>
    <w:rsid w:val="00BE5744"/>
    <w:rsid w:val="00BE5B7D"/>
    <w:rsid w:val="00BE5CFE"/>
    <w:rsid w:val="00BE6410"/>
    <w:rsid w:val="00BE645B"/>
    <w:rsid w:val="00BE6659"/>
    <w:rsid w:val="00BE7B8D"/>
    <w:rsid w:val="00BF0031"/>
    <w:rsid w:val="00BF06FC"/>
    <w:rsid w:val="00BF0D02"/>
    <w:rsid w:val="00BF0F0B"/>
    <w:rsid w:val="00BF1314"/>
    <w:rsid w:val="00BF17A7"/>
    <w:rsid w:val="00BF2384"/>
    <w:rsid w:val="00BF2CFB"/>
    <w:rsid w:val="00BF4407"/>
    <w:rsid w:val="00BF4A95"/>
    <w:rsid w:val="00BF4D18"/>
    <w:rsid w:val="00BF6BCF"/>
    <w:rsid w:val="00BF6E2D"/>
    <w:rsid w:val="00BF7AE3"/>
    <w:rsid w:val="00C004CB"/>
    <w:rsid w:val="00C00AE1"/>
    <w:rsid w:val="00C0168B"/>
    <w:rsid w:val="00C01982"/>
    <w:rsid w:val="00C01A09"/>
    <w:rsid w:val="00C01B34"/>
    <w:rsid w:val="00C02C1A"/>
    <w:rsid w:val="00C02DD6"/>
    <w:rsid w:val="00C03071"/>
    <w:rsid w:val="00C055DD"/>
    <w:rsid w:val="00C05F3D"/>
    <w:rsid w:val="00C06051"/>
    <w:rsid w:val="00C0608C"/>
    <w:rsid w:val="00C063EA"/>
    <w:rsid w:val="00C06A4C"/>
    <w:rsid w:val="00C07B43"/>
    <w:rsid w:val="00C10058"/>
    <w:rsid w:val="00C10ECA"/>
    <w:rsid w:val="00C11174"/>
    <w:rsid w:val="00C11FCA"/>
    <w:rsid w:val="00C14E55"/>
    <w:rsid w:val="00C15112"/>
    <w:rsid w:val="00C15456"/>
    <w:rsid w:val="00C15CB9"/>
    <w:rsid w:val="00C16A9F"/>
    <w:rsid w:val="00C16AB8"/>
    <w:rsid w:val="00C17313"/>
    <w:rsid w:val="00C1770E"/>
    <w:rsid w:val="00C17999"/>
    <w:rsid w:val="00C21EBD"/>
    <w:rsid w:val="00C23A9A"/>
    <w:rsid w:val="00C23E1E"/>
    <w:rsid w:val="00C24C89"/>
    <w:rsid w:val="00C2534E"/>
    <w:rsid w:val="00C2540D"/>
    <w:rsid w:val="00C270E2"/>
    <w:rsid w:val="00C27A70"/>
    <w:rsid w:val="00C30B90"/>
    <w:rsid w:val="00C30C9A"/>
    <w:rsid w:val="00C3105F"/>
    <w:rsid w:val="00C334F3"/>
    <w:rsid w:val="00C33DCD"/>
    <w:rsid w:val="00C3405B"/>
    <w:rsid w:val="00C342B0"/>
    <w:rsid w:val="00C349AD"/>
    <w:rsid w:val="00C34F0C"/>
    <w:rsid w:val="00C34F73"/>
    <w:rsid w:val="00C36CB6"/>
    <w:rsid w:val="00C37BCE"/>
    <w:rsid w:val="00C37C93"/>
    <w:rsid w:val="00C37D95"/>
    <w:rsid w:val="00C40B1F"/>
    <w:rsid w:val="00C444E9"/>
    <w:rsid w:val="00C44FC3"/>
    <w:rsid w:val="00C4587D"/>
    <w:rsid w:val="00C461A2"/>
    <w:rsid w:val="00C4662C"/>
    <w:rsid w:val="00C5067A"/>
    <w:rsid w:val="00C51B87"/>
    <w:rsid w:val="00C525D3"/>
    <w:rsid w:val="00C527A8"/>
    <w:rsid w:val="00C53601"/>
    <w:rsid w:val="00C53715"/>
    <w:rsid w:val="00C54881"/>
    <w:rsid w:val="00C54B07"/>
    <w:rsid w:val="00C55122"/>
    <w:rsid w:val="00C5512F"/>
    <w:rsid w:val="00C55782"/>
    <w:rsid w:val="00C562CD"/>
    <w:rsid w:val="00C5754C"/>
    <w:rsid w:val="00C611ED"/>
    <w:rsid w:val="00C620EB"/>
    <w:rsid w:val="00C62362"/>
    <w:rsid w:val="00C62EEF"/>
    <w:rsid w:val="00C63E9B"/>
    <w:rsid w:val="00C63F8E"/>
    <w:rsid w:val="00C65095"/>
    <w:rsid w:val="00C65701"/>
    <w:rsid w:val="00C70104"/>
    <w:rsid w:val="00C7279C"/>
    <w:rsid w:val="00C72CC9"/>
    <w:rsid w:val="00C73765"/>
    <w:rsid w:val="00C738C9"/>
    <w:rsid w:val="00C73E03"/>
    <w:rsid w:val="00C74231"/>
    <w:rsid w:val="00C74621"/>
    <w:rsid w:val="00C75494"/>
    <w:rsid w:val="00C75786"/>
    <w:rsid w:val="00C758C9"/>
    <w:rsid w:val="00C7624A"/>
    <w:rsid w:val="00C765CB"/>
    <w:rsid w:val="00C76C0D"/>
    <w:rsid w:val="00C779FE"/>
    <w:rsid w:val="00C81E12"/>
    <w:rsid w:val="00C82A6A"/>
    <w:rsid w:val="00C8460F"/>
    <w:rsid w:val="00C85176"/>
    <w:rsid w:val="00C85C3D"/>
    <w:rsid w:val="00C862EE"/>
    <w:rsid w:val="00C867E3"/>
    <w:rsid w:val="00C869DB"/>
    <w:rsid w:val="00C90059"/>
    <w:rsid w:val="00C9016B"/>
    <w:rsid w:val="00C91103"/>
    <w:rsid w:val="00C9190E"/>
    <w:rsid w:val="00C925BB"/>
    <w:rsid w:val="00C936D5"/>
    <w:rsid w:val="00C945EC"/>
    <w:rsid w:val="00C94777"/>
    <w:rsid w:val="00C94AA1"/>
    <w:rsid w:val="00C95BB1"/>
    <w:rsid w:val="00C96756"/>
    <w:rsid w:val="00C9794D"/>
    <w:rsid w:val="00C97BF8"/>
    <w:rsid w:val="00C97E4D"/>
    <w:rsid w:val="00CA0DE4"/>
    <w:rsid w:val="00CA199F"/>
    <w:rsid w:val="00CA26DE"/>
    <w:rsid w:val="00CA3241"/>
    <w:rsid w:val="00CA333E"/>
    <w:rsid w:val="00CA3709"/>
    <w:rsid w:val="00CA3DDC"/>
    <w:rsid w:val="00CA419A"/>
    <w:rsid w:val="00CA4CA5"/>
    <w:rsid w:val="00CA5266"/>
    <w:rsid w:val="00CA67D5"/>
    <w:rsid w:val="00CA6F5F"/>
    <w:rsid w:val="00CB037F"/>
    <w:rsid w:val="00CB0A19"/>
    <w:rsid w:val="00CB1B7B"/>
    <w:rsid w:val="00CB1E68"/>
    <w:rsid w:val="00CB274E"/>
    <w:rsid w:val="00CB3749"/>
    <w:rsid w:val="00CB3898"/>
    <w:rsid w:val="00CB3D25"/>
    <w:rsid w:val="00CB4C54"/>
    <w:rsid w:val="00CB4CE6"/>
    <w:rsid w:val="00CB5BE6"/>
    <w:rsid w:val="00CB6322"/>
    <w:rsid w:val="00CB6E6C"/>
    <w:rsid w:val="00CC03FD"/>
    <w:rsid w:val="00CC0554"/>
    <w:rsid w:val="00CC20F3"/>
    <w:rsid w:val="00CC250D"/>
    <w:rsid w:val="00CC29AC"/>
    <w:rsid w:val="00CC3746"/>
    <w:rsid w:val="00CC53F3"/>
    <w:rsid w:val="00CC5C19"/>
    <w:rsid w:val="00CC6645"/>
    <w:rsid w:val="00CC75B5"/>
    <w:rsid w:val="00CC7786"/>
    <w:rsid w:val="00CD0231"/>
    <w:rsid w:val="00CD0E01"/>
    <w:rsid w:val="00CD1367"/>
    <w:rsid w:val="00CD14AF"/>
    <w:rsid w:val="00CD14C7"/>
    <w:rsid w:val="00CD28FD"/>
    <w:rsid w:val="00CD2EBA"/>
    <w:rsid w:val="00CD3261"/>
    <w:rsid w:val="00CD3D16"/>
    <w:rsid w:val="00CD3F52"/>
    <w:rsid w:val="00CD460F"/>
    <w:rsid w:val="00CD4854"/>
    <w:rsid w:val="00CD4D67"/>
    <w:rsid w:val="00CD5C00"/>
    <w:rsid w:val="00CD5CFF"/>
    <w:rsid w:val="00CD6E96"/>
    <w:rsid w:val="00CD76D1"/>
    <w:rsid w:val="00CD7884"/>
    <w:rsid w:val="00CE1544"/>
    <w:rsid w:val="00CE1B88"/>
    <w:rsid w:val="00CE1EB4"/>
    <w:rsid w:val="00CE232C"/>
    <w:rsid w:val="00CE48F6"/>
    <w:rsid w:val="00CE4C39"/>
    <w:rsid w:val="00CE55EE"/>
    <w:rsid w:val="00CE5D63"/>
    <w:rsid w:val="00CE7400"/>
    <w:rsid w:val="00CF0C6C"/>
    <w:rsid w:val="00CF1406"/>
    <w:rsid w:val="00CF1BFE"/>
    <w:rsid w:val="00CF1F36"/>
    <w:rsid w:val="00CF1F9E"/>
    <w:rsid w:val="00CF2537"/>
    <w:rsid w:val="00CF2991"/>
    <w:rsid w:val="00CF2A20"/>
    <w:rsid w:val="00CF370C"/>
    <w:rsid w:val="00CF7A39"/>
    <w:rsid w:val="00D00274"/>
    <w:rsid w:val="00D00354"/>
    <w:rsid w:val="00D00B5E"/>
    <w:rsid w:val="00D010BF"/>
    <w:rsid w:val="00D025BE"/>
    <w:rsid w:val="00D02CBB"/>
    <w:rsid w:val="00D03A78"/>
    <w:rsid w:val="00D04AB9"/>
    <w:rsid w:val="00D05400"/>
    <w:rsid w:val="00D06756"/>
    <w:rsid w:val="00D071BC"/>
    <w:rsid w:val="00D075F0"/>
    <w:rsid w:val="00D102E4"/>
    <w:rsid w:val="00D10E81"/>
    <w:rsid w:val="00D114C1"/>
    <w:rsid w:val="00D128E2"/>
    <w:rsid w:val="00D15A0D"/>
    <w:rsid w:val="00D15E4B"/>
    <w:rsid w:val="00D16D5B"/>
    <w:rsid w:val="00D17584"/>
    <w:rsid w:val="00D1771D"/>
    <w:rsid w:val="00D2045E"/>
    <w:rsid w:val="00D20F58"/>
    <w:rsid w:val="00D21E47"/>
    <w:rsid w:val="00D2228C"/>
    <w:rsid w:val="00D249BE"/>
    <w:rsid w:val="00D24CE0"/>
    <w:rsid w:val="00D252D6"/>
    <w:rsid w:val="00D25C04"/>
    <w:rsid w:val="00D2759B"/>
    <w:rsid w:val="00D276AA"/>
    <w:rsid w:val="00D277B7"/>
    <w:rsid w:val="00D2798C"/>
    <w:rsid w:val="00D30910"/>
    <w:rsid w:val="00D30D16"/>
    <w:rsid w:val="00D311B8"/>
    <w:rsid w:val="00D312E9"/>
    <w:rsid w:val="00D31BE3"/>
    <w:rsid w:val="00D31DB5"/>
    <w:rsid w:val="00D324F1"/>
    <w:rsid w:val="00D336B0"/>
    <w:rsid w:val="00D34038"/>
    <w:rsid w:val="00D40CBE"/>
    <w:rsid w:val="00D4234A"/>
    <w:rsid w:val="00D43FE5"/>
    <w:rsid w:val="00D44066"/>
    <w:rsid w:val="00D45AFE"/>
    <w:rsid w:val="00D45FCB"/>
    <w:rsid w:val="00D466A8"/>
    <w:rsid w:val="00D47159"/>
    <w:rsid w:val="00D478C7"/>
    <w:rsid w:val="00D5034B"/>
    <w:rsid w:val="00D50908"/>
    <w:rsid w:val="00D50983"/>
    <w:rsid w:val="00D514E0"/>
    <w:rsid w:val="00D51F79"/>
    <w:rsid w:val="00D528F6"/>
    <w:rsid w:val="00D538D4"/>
    <w:rsid w:val="00D54FFD"/>
    <w:rsid w:val="00D55057"/>
    <w:rsid w:val="00D5565D"/>
    <w:rsid w:val="00D560A4"/>
    <w:rsid w:val="00D568E7"/>
    <w:rsid w:val="00D57676"/>
    <w:rsid w:val="00D579F9"/>
    <w:rsid w:val="00D612CA"/>
    <w:rsid w:val="00D62685"/>
    <w:rsid w:val="00D62DE5"/>
    <w:rsid w:val="00D63805"/>
    <w:rsid w:val="00D63B66"/>
    <w:rsid w:val="00D64055"/>
    <w:rsid w:val="00D6455F"/>
    <w:rsid w:val="00D646A4"/>
    <w:rsid w:val="00D64BC8"/>
    <w:rsid w:val="00D64DAF"/>
    <w:rsid w:val="00D66556"/>
    <w:rsid w:val="00D665FD"/>
    <w:rsid w:val="00D6686F"/>
    <w:rsid w:val="00D66E26"/>
    <w:rsid w:val="00D70441"/>
    <w:rsid w:val="00D71C56"/>
    <w:rsid w:val="00D72143"/>
    <w:rsid w:val="00D72F61"/>
    <w:rsid w:val="00D73E7D"/>
    <w:rsid w:val="00D7446B"/>
    <w:rsid w:val="00D74CD6"/>
    <w:rsid w:val="00D769CA"/>
    <w:rsid w:val="00D76CCA"/>
    <w:rsid w:val="00D77CBC"/>
    <w:rsid w:val="00D8485D"/>
    <w:rsid w:val="00D8537E"/>
    <w:rsid w:val="00D85A55"/>
    <w:rsid w:val="00D85D8E"/>
    <w:rsid w:val="00D86652"/>
    <w:rsid w:val="00D87B1E"/>
    <w:rsid w:val="00D90564"/>
    <w:rsid w:val="00D921BD"/>
    <w:rsid w:val="00D9257D"/>
    <w:rsid w:val="00D92B23"/>
    <w:rsid w:val="00D940ED"/>
    <w:rsid w:val="00D9595E"/>
    <w:rsid w:val="00D9639B"/>
    <w:rsid w:val="00D97996"/>
    <w:rsid w:val="00D97AE5"/>
    <w:rsid w:val="00DA0696"/>
    <w:rsid w:val="00DA10F1"/>
    <w:rsid w:val="00DA1B92"/>
    <w:rsid w:val="00DA2B21"/>
    <w:rsid w:val="00DA2CA8"/>
    <w:rsid w:val="00DA4314"/>
    <w:rsid w:val="00DA488F"/>
    <w:rsid w:val="00DA521E"/>
    <w:rsid w:val="00DA52AA"/>
    <w:rsid w:val="00DA5849"/>
    <w:rsid w:val="00DA5B69"/>
    <w:rsid w:val="00DA690D"/>
    <w:rsid w:val="00DA7271"/>
    <w:rsid w:val="00DA7723"/>
    <w:rsid w:val="00DA7E6A"/>
    <w:rsid w:val="00DB2FBE"/>
    <w:rsid w:val="00DB344C"/>
    <w:rsid w:val="00DB3922"/>
    <w:rsid w:val="00DB4B57"/>
    <w:rsid w:val="00DB4E6A"/>
    <w:rsid w:val="00DB551F"/>
    <w:rsid w:val="00DB589C"/>
    <w:rsid w:val="00DB616E"/>
    <w:rsid w:val="00DB6912"/>
    <w:rsid w:val="00DB76D2"/>
    <w:rsid w:val="00DC0009"/>
    <w:rsid w:val="00DC06C8"/>
    <w:rsid w:val="00DC1ABE"/>
    <w:rsid w:val="00DC1ACF"/>
    <w:rsid w:val="00DC1F22"/>
    <w:rsid w:val="00DC3526"/>
    <w:rsid w:val="00DC37B6"/>
    <w:rsid w:val="00DC3B76"/>
    <w:rsid w:val="00DC3FDD"/>
    <w:rsid w:val="00DC493E"/>
    <w:rsid w:val="00DC4A46"/>
    <w:rsid w:val="00DC52D0"/>
    <w:rsid w:val="00DC609E"/>
    <w:rsid w:val="00DC6268"/>
    <w:rsid w:val="00DC657B"/>
    <w:rsid w:val="00DC68A4"/>
    <w:rsid w:val="00DC69CF"/>
    <w:rsid w:val="00DD250D"/>
    <w:rsid w:val="00DD2FE2"/>
    <w:rsid w:val="00DD3332"/>
    <w:rsid w:val="00DD35E0"/>
    <w:rsid w:val="00DD3F94"/>
    <w:rsid w:val="00DD52F9"/>
    <w:rsid w:val="00DD53C0"/>
    <w:rsid w:val="00DD6A1F"/>
    <w:rsid w:val="00DD6ADC"/>
    <w:rsid w:val="00DD7D74"/>
    <w:rsid w:val="00DE09FC"/>
    <w:rsid w:val="00DE19F5"/>
    <w:rsid w:val="00DE1B75"/>
    <w:rsid w:val="00DE2D19"/>
    <w:rsid w:val="00DE32F1"/>
    <w:rsid w:val="00DE3B2C"/>
    <w:rsid w:val="00DE453E"/>
    <w:rsid w:val="00DE580D"/>
    <w:rsid w:val="00DE5A49"/>
    <w:rsid w:val="00DE5FDB"/>
    <w:rsid w:val="00DE6A6B"/>
    <w:rsid w:val="00DE72E8"/>
    <w:rsid w:val="00DE7A96"/>
    <w:rsid w:val="00DF085A"/>
    <w:rsid w:val="00DF09E9"/>
    <w:rsid w:val="00DF0A1B"/>
    <w:rsid w:val="00DF0FF2"/>
    <w:rsid w:val="00DF55A2"/>
    <w:rsid w:val="00DF5BD6"/>
    <w:rsid w:val="00DF6C9D"/>
    <w:rsid w:val="00DF6CB7"/>
    <w:rsid w:val="00DF7592"/>
    <w:rsid w:val="00E00533"/>
    <w:rsid w:val="00E01206"/>
    <w:rsid w:val="00E01B9A"/>
    <w:rsid w:val="00E01ED7"/>
    <w:rsid w:val="00E02353"/>
    <w:rsid w:val="00E02C7E"/>
    <w:rsid w:val="00E03E9B"/>
    <w:rsid w:val="00E044E8"/>
    <w:rsid w:val="00E04EC5"/>
    <w:rsid w:val="00E05530"/>
    <w:rsid w:val="00E05761"/>
    <w:rsid w:val="00E062DC"/>
    <w:rsid w:val="00E072F2"/>
    <w:rsid w:val="00E102C6"/>
    <w:rsid w:val="00E107AD"/>
    <w:rsid w:val="00E109DF"/>
    <w:rsid w:val="00E11A76"/>
    <w:rsid w:val="00E12B04"/>
    <w:rsid w:val="00E14105"/>
    <w:rsid w:val="00E14110"/>
    <w:rsid w:val="00E14FFC"/>
    <w:rsid w:val="00E16331"/>
    <w:rsid w:val="00E163E2"/>
    <w:rsid w:val="00E16A36"/>
    <w:rsid w:val="00E17152"/>
    <w:rsid w:val="00E204ED"/>
    <w:rsid w:val="00E20EBB"/>
    <w:rsid w:val="00E2403A"/>
    <w:rsid w:val="00E2411B"/>
    <w:rsid w:val="00E24277"/>
    <w:rsid w:val="00E24B2A"/>
    <w:rsid w:val="00E26581"/>
    <w:rsid w:val="00E30C17"/>
    <w:rsid w:val="00E31A08"/>
    <w:rsid w:val="00E31C18"/>
    <w:rsid w:val="00E3336E"/>
    <w:rsid w:val="00E3358A"/>
    <w:rsid w:val="00E34964"/>
    <w:rsid w:val="00E362A1"/>
    <w:rsid w:val="00E36763"/>
    <w:rsid w:val="00E36B78"/>
    <w:rsid w:val="00E36E63"/>
    <w:rsid w:val="00E36F4E"/>
    <w:rsid w:val="00E37173"/>
    <w:rsid w:val="00E379AB"/>
    <w:rsid w:val="00E37BB3"/>
    <w:rsid w:val="00E37E85"/>
    <w:rsid w:val="00E37EF7"/>
    <w:rsid w:val="00E409B0"/>
    <w:rsid w:val="00E411C1"/>
    <w:rsid w:val="00E42CD1"/>
    <w:rsid w:val="00E437E9"/>
    <w:rsid w:val="00E43800"/>
    <w:rsid w:val="00E43DFF"/>
    <w:rsid w:val="00E44240"/>
    <w:rsid w:val="00E4485B"/>
    <w:rsid w:val="00E4603B"/>
    <w:rsid w:val="00E4676C"/>
    <w:rsid w:val="00E468FB"/>
    <w:rsid w:val="00E47449"/>
    <w:rsid w:val="00E478DA"/>
    <w:rsid w:val="00E506FA"/>
    <w:rsid w:val="00E51A07"/>
    <w:rsid w:val="00E52FD7"/>
    <w:rsid w:val="00E536DD"/>
    <w:rsid w:val="00E54900"/>
    <w:rsid w:val="00E54A12"/>
    <w:rsid w:val="00E55566"/>
    <w:rsid w:val="00E55DB1"/>
    <w:rsid w:val="00E5786A"/>
    <w:rsid w:val="00E6124E"/>
    <w:rsid w:val="00E614AD"/>
    <w:rsid w:val="00E61C2C"/>
    <w:rsid w:val="00E622A9"/>
    <w:rsid w:val="00E62A16"/>
    <w:rsid w:val="00E64370"/>
    <w:rsid w:val="00E65B33"/>
    <w:rsid w:val="00E661F2"/>
    <w:rsid w:val="00E66A41"/>
    <w:rsid w:val="00E66B97"/>
    <w:rsid w:val="00E66DC4"/>
    <w:rsid w:val="00E671CE"/>
    <w:rsid w:val="00E67842"/>
    <w:rsid w:val="00E67ED6"/>
    <w:rsid w:val="00E71574"/>
    <w:rsid w:val="00E7273B"/>
    <w:rsid w:val="00E72DB7"/>
    <w:rsid w:val="00E7304A"/>
    <w:rsid w:val="00E736FB"/>
    <w:rsid w:val="00E73722"/>
    <w:rsid w:val="00E73832"/>
    <w:rsid w:val="00E73FA8"/>
    <w:rsid w:val="00E74304"/>
    <w:rsid w:val="00E75282"/>
    <w:rsid w:val="00E75BDA"/>
    <w:rsid w:val="00E76DED"/>
    <w:rsid w:val="00E774B3"/>
    <w:rsid w:val="00E778EE"/>
    <w:rsid w:val="00E77AF7"/>
    <w:rsid w:val="00E80381"/>
    <w:rsid w:val="00E824E6"/>
    <w:rsid w:val="00E8272B"/>
    <w:rsid w:val="00E828DA"/>
    <w:rsid w:val="00E833A5"/>
    <w:rsid w:val="00E84456"/>
    <w:rsid w:val="00E85642"/>
    <w:rsid w:val="00E86B11"/>
    <w:rsid w:val="00E8724B"/>
    <w:rsid w:val="00E879CE"/>
    <w:rsid w:val="00E87D27"/>
    <w:rsid w:val="00E9063B"/>
    <w:rsid w:val="00E91831"/>
    <w:rsid w:val="00E91FB7"/>
    <w:rsid w:val="00E921A7"/>
    <w:rsid w:val="00E92720"/>
    <w:rsid w:val="00E92E69"/>
    <w:rsid w:val="00E943E8"/>
    <w:rsid w:val="00E94BD5"/>
    <w:rsid w:val="00E9705C"/>
    <w:rsid w:val="00E97BF7"/>
    <w:rsid w:val="00E97C64"/>
    <w:rsid w:val="00EA0902"/>
    <w:rsid w:val="00EA0F2E"/>
    <w:rsid w:val="00EA1830"/>
    <w:rsid w:val="00EA1E2D"/>
    <w:rsid w:val="00EA1E76"/>
    <w:rsid w:val="00EA2AAC"/>
    <w:rsid w:val="00EA2C41"/>
    <w:rsid w:val="00EA3A4C"/>
    <w:rsid w:val="00EA3E6D"/>
    <w:rsid w:val="00EA4483"/>
    <w:rsid w:val="00EA4FBB"/>
    <w:rsid w:val="00EA4FF3"/>
    <w:rsid w:val="00EA528E"/>
    <w:rsid w:val="00EA604F"/>
    <w:rsid w:val="00EA6FA5"/>
    <w:rsid w:val="00EB0492"/>
    <w:rsid w:val="00EB1EC6"/>
    <w:rsid w:val="00EB333F"/>
    <w:rsid w:val="00EB3693"/>
    <w:rsid w:val="00EB391A"/>
    <w:rsid w:val="00EB3C36"/>
    <w:rsid w:val="00EB40C9"/>
    <w:rsid w:val="00EB4426"/>
    <w:rsid w:val="00EB4663"/>
    <w:rsid w:val="00EB46CE"/>
    <w:rsid w:val="00EB48B6"/>
    <w:rsid w:val="00EB4EFC"/>
    <w:rsid w:val="00EB4F82"/>
    <w:rsid w:val="00EB5BBF"/>
    <w:rsid w:val="00EB5D56"/>
    <w:rsid w:val="00EC0F45"/>
    <w:rsid w:val="00EC1226"/>
    <w:rsid w:val="00EC16B3"/>
    <w:rsid w:val="00EC17AD"/>
    <w:rsid w:val="00EC417A"/>
    <w:rsid w:val="00EC5003"/>
    <w:rsid w:val="00EC5516"/>
    <w:rsid w:val="00EC743D"/>
    <w:rsid w:val="00ED03CE"/>
    <w:rsid w:val="00ED0D35"/>
    <w:rsid w:val="00ED2B9E"/>
    <w:rsid w:val="00ED321C"/>
    <w:rsid w:val="00ED38E7"/>
    <w:rsid w:val="00ED421B"/>
    <w:rsid w:val="00ED53DE"/>
    <w:rsid w:val="00ED6764"/>
    <w:rsid w:val="00ED68DE"/>
    <w:rsid w:val="00ED7DF1"/>
    <w:rsid w:val="00ED7E5A"/>
    <w:rsid w:val="00ED7E8D"/>
    <w:rsid w:val="00EE0AB0"/>
    <w:rsid w:val="00EE10C6"/>
    <w:rsid w:val="00EE244A"/>
    <w:rsid w:val="00EE2790"/>
    <w:rsid w:val="00EE280E"/>
    <w:rsid w:val="00EE2C89"/>
    <w:rsid w:val="00EE3796"/>
    <w:rsid w:val="00EE3B68"/>
    <w:rsid w:val="00EE3E93"/>
    <w:rsid w:val="00EE52AD"/>
    <w:rsid w:val="00EE60DA"/>
    <w:rsid w:val="00EE6347"/>
    <w:rsid w:val="00EE7CD5"/>
    <w:rsid w:val="00EF01B7"/>
    <w:rsid w:val="00EF08C8"/>
    <w:rsid w:val="00EF0BDC"/>
    <w:rsid w:val="00EF0C2F"/>
    <w:rsid w:val="00EF1239"/>
    <w:rsid w:val="00EF126B"/>
    <w:rsid w:val="00EF2266"/>
    <w:rsid w:val="00EF247A"/>
    <w:rsid w:val="00EF2E78"/>
    <w:rsid w:val="00EF3CFA"/>
    <w:rsid w:val="00EF45AA"/>
    <w:rsid w:val="00EF598C"/>
    <w:rsid w:val="00EF5D9D"/>
    <w:rsid w:val="00EF6447"/>
    <w:rsid w:val="00EF665B"/>
    <w:rsid w:val="00EF69C6"/>
    <w:rsid w:val="00F00D50"/>
    <w:rsid w:val="00F02355"/>
    <w:rsid w:val="00F02F79"/>
    <w:rsid w:val="00F030DD"/>
    <w:rsid w:val="00F04922"/>
    <w:rsid w:val="00F05396"/>
    <w:rsid w:val="00F06AD8"/>
    <w:rsid w:val="00F071AC"/>
    <w:rsid w:val="00F073E0"/>
    <w:rsid w:val="00F07DCD"/>
    <w:rsid w:val="00F10389"/>
    <w:rsid w:val="00F10932"/>
    <w:rsid w:val="00F1260F"/>
    <w:rsid w:val="00F12DC6"/>
    <w:rsid w:val="00F133DC"/>
    <w:rsid w:val="00F13A28"/>
    <w:rsid w:val="00F14340"/>
    <w:rsid w:val="00F15354"/>
    <w:rsid w:val="00F16847"/>
    <w:rsid w:val="00F16AAD"/>
    <w:rsid w:val="00F16BE1"/>
    <w:rsid w:val="00F20720"/>
    <w:rsid w:val="00F21A0A"/>
    <w:rsid w:val="00F221B2"/>
    <w:rsid w:val="00F222FA"/>
    <w:rsid w:val="00F245B9"/>
    <w:rsid w:val="00F245EC"/>
    <w:rsid w:val="00F251C7"/>
    <w:rsid w:val="00F2570A"/>
    <w:rsid w:val="00F25E3F"/>
    <w:rsid w:val="00F272B1"/>
    <w:rsid w:val="00F27E35"/>
    <w:rsid w:val="00F305BF"/>
    <w:rsid w:val="00F321D4"/>
    <w:rsid w:val="00F34FAA"/>
    <w:rsid w:val="00F3512D"/>
    <w:rsid w:val="00F3581B"/>
    <w:rsid w:val="00F36158"/>
    <w:rsid w:val="00F36240"/>
    <w:rsid w:val="00F36292"/>
    <w:rsid w:val="00F3689D"/>
    <w:rsid w:val="00F36FDC"/>
    <w:rsid w:val="00F37815"/>
    <w:rsid w:val="00F37B13"/>
    <w:rsid w:val="00F40582"/>
    <w:rsid w:val="00F40A11"/>
    <w:rsid w:val="00F40A33"/>
    <w:rsid w:val="00F4164C"/>
    <w:rsid w:val="00F4249B"/>
    <w:rsid w:val="00F427F1"/>
    <w:rsid w:val="00F42F4E"/>
    <w:rsid w:val="00F434C0"/>
    <w:rsid w:val="00F445A6"/>
    <w:rsid w:val="00F44CE7"/>
    <w:rsid w:val="00F45F2E"/>
    <w:rsid w:val="00F46719"/>
    <w:rsid w:val="00F46AA7"/>
    <w:rsid w:val="00F46BEA"/>
    <w:rsid w:val="00F479C0"/>
    <w:rsid w:val="00F47AB1"/>
    <w:rsid w:val="00F50A74"/>
    <w:rsid w:val="00F517A5"/>
    <w:rsid w:val="00F518D1"/>
    <w:rsid w:val="00F52457"/>
    <w:rsid w:val="00F52FD5"/>
    <w:rsid w:val="00F5445F"/>
    <w:rsid w:val="00F5485C"/>
    <w:rsid w:val="00F54865"/>
    <w:rsid w:val="00F561B5"/>
    <w:rsid w:val="00F563B1"/>
    <w:rsid w:val="00F565CA"/>
    <w:rsid w:val="00F5666A"/>
    <w:rsid w:val="00F56C35"/>
    <w:rsid w:val="00F60670"/>
    <w:rsid w:val="00F6205D"/>
    <w:rsid w:val="00F6365C"/>
    <w:rsid w:val="00F6421A"/>
    <w:rsid w:val="00F658B4"/>
    <w:rsid w:val="00F65E13"/>
    <w:rsid w:val="00F66170"/>
    <w:rsid w:val="00F66BA7"/>
    <w:rsid w:val="00F67D6A"/>
    <w:rsid w:val="00F70B3D"/>
    <w:rsid w:val="00F70D12"/>
    <w:rsid w:val="00F71AC8"/>
    <w:rsid w:val="00F71E6B"/>
    <w:rsid w:val="00F72E32"/>
    <w:rsid w:val="00F73B9F"/>
    <w:rsid w:val="00F768E3"/>
    <w:rsid w:val="00F77528"/>
    <w:rsid w:val="00F82A03"/>
    <w:rsid w:val="00F83224"/>
    <w:rsid w:val="00F845E6"/>
    <w:rsid w:val="00F84D7D"/>
    <w:rsid w:val="00F84E79"/>
    <w:rsid w:val="00F84FE9"/>
    <w:rsid w:val="00F8579C"/>
    <w:rsid w:val="00F86412"/>
    <w:rsid w:val="00F86762"/>
    <w:rsid w:val="00F86971"/>
    <w:rsid w:val="00F869B6"/>
    <w:rsid w:val="00F91677"/>
    <w:rsid w:val="00F92BCA"/>
    <w:rsid w:val="00F93711"/>
    <w:rsid w:val="00F93E85"/>
    <w:rsid w:val="00F940C9"/>
    <w:rsid w:val="00F95C0F"/>
    <w:rsid w:val="00F96B82"/>
    <w:rsid w:val="00F972D1"/>
    <w:rsid w:val="00F9733B"/>
    <w:rsid w:val="00F9779A"/>
    <w:rsid w:val="00F9785F"/>
    <w:rsid w:val="00FA0D9B"/>
    <w:rsid w:val="00FA267E"/>
    <w:rsid w:val="00FA285F"/>
    <w:rsid w:val="00FA34C6"/>
    <w:rsid w:val="00FA3D7A"/>
    <w:rsid w:val="00FA4425"/>
    <w:rsid w:val="00FA5113"/>
    <w:rsid w:val="00FA7B44"/>
    <w:rsid w:val="00FA7F8B"/>
    <w:rsid w:val="00FB0D6B"/>
    <w:rsid w:val="00FB144E"/>
    <w:rsid w:val="00FB2515"/>
    <w:rsid w:val="00FB2D23"/>
    <w:rsid w:val="00FB4652"/>
    <w:rsid w:val="00FB481F"/>
    <w:rsid w:val="00FB505B"/>
    <w:rsid w:val="00FB5408"/>
    <w:rsid w:val="00FB5746"/>
    <w:rsid w:val="00FB5AF2"/>
    <w:rsid w:val="00FB646B"/>
    <w:rsid w:val="00FB6F29"/>
    <w:rsid w:val="00FB720C"/>
    <w:rsid w:val="00FB731B"/>
    <w:rsid w:val="00FB7DD3"/>
    <w:rsid w:val="00FC1B7C"/>
    <w:rsid w:val="00FC29D7"/>
    <w:rsid w:val="00FC2C70"/>
    <w:rsid w:val="00FC2D40"/>
    <w:rsid w:val="00FC3BDC"/>
    <w:rsid w:val="00FC4145"/>
    <w:rsid w:val="00FC4531"/>
    <w:rsid w:val="00FC4F1C"/>
    <w:rsid w:val="00FC531A"/>
    <w:rsid w:val="00FC60DC"/>
    <w:rsid w:val="00FC69E2"/>
    <w:rsid w:val="00FC6D5B"/>
    <w:rsid w:val="00FC7CA8"/>
    <w:rsid w:val="00FC7CBC"/>
    <w:rsid w:val="00FD00D5"/>
    <w:rsid w:val="00FD0182"/>
    <w:rsid w:val="00FD0EA4"/>
    <w:rsid w:val="00FD1D74"/>
    <w:rsid w:val="00FD2AF0"/>
    <w:rsid w:val="00FD2B2E"/>
    <w:rsid w:val="00FD3575"/>
    <w:rsid w:val="00FD3A75"/>
    <w:rsid w:val="00FD4220"/>
    <w:rsid w:val="00FD514C"/>
    <w:rsid w:val="00FD5A5B"/>
    <w:rsid w:val="00FD5EA4"/>
    <w:rsid w:val="00FD7B88"/>
    <w:rsid w:val="00FE09D6"/>
    <w:rsid w:val="00FE101D"/>
    <w:rsid w:val="00FE1578"/>
    <w:rsid w:val="00FE1F0F"/>
    <w:rsid w:val="00FE2A00"/>
    <w:rsid w:val="00FE33A2"/>
    <w:rsid w:val="00FE3C3D"/>
    <w:rsid w:val="00FE62CC"/>
    <w:rsid w:val="00FE64DD"/>
    <w:rsid w:val="00FE6657"/>
    <w:rsid w:val="00FE69E9"/>
    <w:rsid w:val="00FE76B3"/>
    <w:rsid w:val="00FE7951"/>
    <w:rsid w:val="00FF1092"/>
    <w:rsid w:val="00FF1C18"/>
    <w:rsid w:val="00FF254C"/>
    <w:rsid w:val="00FF357A"/>
    <w:rsid w:val="00FF36A2"/>
    <w:rsid w:val="00FF4EEA"/>
    <w:rsid w:val="00FF5F6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14E5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E605E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5E605E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4A70F4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A70F4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4A70F4"/>
    <w:pPr>
      <w:spacing w:line="24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4A70F4"/>
    <w:rPr>
      <w:rFonts w:ascii="Times New Roman" w:hAnsi="Times New Roman" w:cs="Times New Roman"/>
      <w:noProof/>
      <w:sz w:val="24"/>
    </w:rPr>
  </w:style>
  <w:style w:type="paragraph" w:styleId="Header">
    <w:name w:val="header"/>
    <w:basedOn w:val="Normal"/>
    <w:link w:val="HeaderChar"/>
    <w:uiPriority w:val="99"/>
    <w:unhideWhenUsed/>
    <w:rsid w:val="00ED7E8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D7E8D"/>
  </w:style>
  <w:style w:type="paragraph" w:styleId="Footer">
    <w:name w:val="footer"/>
    <w:basedOn w:val="Normal"/>
    <w:link w:val="FooterChar"/>
    <w:uiPriority w:val="99"/>
    <w:unhideWhenUsed/>
    <w:rsid w:val="00ED7E8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D7E8D"/>
  </w:style>
  <w:style w:type="character" w:styleId="LineNumber">
    <w:name w:val="line number"/>
    <w:basedOn w:val="DefaultParagraphFont"/>
    <w:uiPriority w:val="99"/>
    <w:semiHidden/>
    <w:unhideWhenUsed/>
    <w:rsid w:val="00ED7E8D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6278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D4A739-A8B1-40B9-8F74-09F8117D356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5685</Words>
  <Characters>32407</Characters>
  <Application>Microsoft Office Word</Application>
  <DocSecurity>0</DocSecurity>
  <Lines>270</Lines>
  <Paragraphs>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3801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6-11-11T20:17:00Z</dcterms:created>
  <dcterms:modified xsi:type="dcterms:W3CDTF">2016-11-11T20:46:00Z</dcterms:modified>
</cp:coreProperties>
</file>